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1A2FC0" w14:textId="3CC4A9DC" w:rsidR="00E725C0" w:rsidRPr="0016663E" w:rsidRDefault="006152B5" w:rsidP="00F66CB4">
      <w:pPr>
        <w:pStyle w:val="NormalWeb"/>
        <w:shd w:val="clear" w:color="auto" w:fill="FFFFFF"/>
        <w:spacing w:before="0" w:beforeAutospacing="0" w:after="0" w:afterAutospacing="0"/>
        <w:jc w:val="center"/>
        <w:rPr>
          <w:rFonts w:asciiTheme="minorHAnsi" w:hAnsiTheme="minorHAnsi" w:cstheme="minorHAnsi"/>
          <w:b/>
          <w:bdr w:val="none" w:sz="0" w:space="0" w:color="auto" w:frame="1"/>
        </w:rPr>
      </w:pPr>
      <w:bookmarkStart w:id="0" w:name="_GoBack"/>
      <w:bookmarkEnd w:id="0"/>
      <w:r w:rsidRPr="0016663E">
        <w:rPr>
          <w:rFonts w:asciiTheme="minorHAnsi" w:hAnsiTheme="minorHAnsi" w:cstheme="minorHAnsi"/>
          <w:b/>
          <w:bdr w:val="none" w:sz="0" w:space="0" w:color="auto" w:frame="1"/>
        </w:rPr>
        <w:t xml:space="preserve">Tracking of </w:t>
      </w:r>
      <w:r w:rsidR="005A645D" w:rsidRPr="0016663E">
        <w:rPr>
          <w:rFonts w:asciiTheme="minorHAnsi" w:hAnsiTheme="minorHAnsi" w:cstheme="minorHAnsi"/>
          <w:b/>
          <w:bdr w:val="none" w:sz="0" w:space="0" w:color="auto" w:frame="1"/>
        </w:rPr>
        <w:t>D</w:t>
      </w:r>
      <w:r w:rsidR="00E725C0" w:rsidRPr="0016663E">
        <w:rPr>
          <w:rFonts w:asciiTheme="minorHAnsi" w:hAnsiTheme="minorHAnsi" w:cstheme="minorHAnsi"/>
          <w:b/>
          <w:bdr w:val="none" w:sz="0" w:space="0" w:color="auto" w:frame="1"/>
        </w:rPr>
        <w:t xml:space="preserve">ietary </w:t>
      </w:r>
      <w:r w:rsidR="00A47B0B" w:rsidRPr="0016663E">
        <w:rPr>
          <w:rFonts w:asciiTheme="minorHAnsi" w:hAnsiTheme="minorHAnsi" w:cstheme="minorHAnsi"/>
          <w:b/>
          <w:bdr w:val="none" w:sz="0" w:space="0" w:color="auto" w:frame="1"/>
        </w:rPr>
        <w:t>P</w:t>
      </w:r>
      <w:r w:rsidR="00E725C0" w:rsidRPr="0016663E">
        <w:rPr>
          <w:rFonts w:asciiTheme="minorHAnsi" w:hAnsiTheme="minorHAnsi" w:cstheme="minorHAnsi"/>
          <w:b/>
          <w:bdr w:val="none" w:sz="0" w:space="0" w:color="auto" w:frame="1"/>
        </w:rPr>
        <w:t>attern</w:t>
      </w:r>
      <w:r w:rsidR="003579BC" w:rsidRPr="0016663E">
        <w:rPr>
          <w:rFonts w:asciiTheme="minorHAnsi" w:hAnsiTheme="minorHAnsi" w:cstheme="minorHAnsi"/>
          <w:b/>
          <w:bdr w:val="none" w:sz="0" w:space="0" w:color="auto" w:frame="1"/>
        </w:rPr>
        <w:t>s</w:t>
      </w:r>
      <w:r w:rsidR="00E725C0" w:rsidRPr="0016663E">
        <w:rPr>
          <w:rFonts w:asciiTheme="minorHAnsi" w:hAnsiTheme="minorHAnsi" w:cstheme="minorHAnsi"/>
          <w:b/>
          <w:bdr w:val="none" w:sz="0" w:space="0" w:color="auto" w:frame="1"/>
        </w:rPr>
        <w:t xml:space="preserve"> </w:t>
      </w:r>
      <w:r w:rsidR="00D72AEB" w:rsidRPr="0016663E">
        <w:rPr>
          <w:rFonts w:asciiTheme="minorHAnsi" w:hAnsiTheme="minorHAnsi" w:cstheme="minorHAnsi"/>
          <w:b/>
          <w:bdr w:val="none" w:sz="0" w:space="0" w:color="auto" w:frame="1"/>
        </w:rPr>
        <w:t xml:space="preserve">between </w:t>
      </w:r>
      <w:r w:rsidR="00A47B0B" w:rsidRPr="0016663E">
        <w:rPr>
          <w:rFonts w:asciiTheme="minorHAnsi" w:hAnsiTheme="minorHAnsi" w:cstheme="minorHAnsi"/>
          <w:b/>
          <w:bdr w:val="none" w:sz="0" w:space="0" w:color="auto" w:frame="1"/>
        </w:rPr>
        <w:t>P</w:t>
      </w:r>
      <w:r w:rsidR="00E725C0" w:rsidRPr="0016663E">
        <w:rPr>
          <w:rFonts w:asciiTheme="minorHAnsi" w:hAnsiTheme="minorHAnsi" w:cstheme="minorHAnsi"/>
          <w:b/>
          <w:bdr w:val="none" w:sz="0" w:space="0" w:color="auto" w:frame="1"/>
        </w:rPr>
        <w:t xml:space="preserve">regnancy </w:t>
      </w:r>
      <w:r w:rsidR="003A2AC8" w:rsidRPr="0016663E">
        <w:rPr>
          <w:rFonts w:asciiTheme="minorHAnsi" w:hAnsiTheme="minorHAnsi" w:cstheme="minorHAnsi"/>
          <w:b/>
          <w:bdr w:val="none" w:sz="0" w:space="0" w:color="auto" w:frame="1"/>
        </w:rPr>
        <w:t>and</w:t>
      </w:r>
      <w:r w:rsidR="00D72AEB" w:rsidRPr="0016663E">
        <w:rPr>
          <w:rFonts w:asciiTheme="minorHAnsi" w:hAnsiTheme="minorHAnsi" w:cstheme="minorHAnsi"/>
          <w:b/>
          <w:bdr w:val="none" w:sz="0" w:space="0" w:color="auto" w:frame="1"/>
        </w:rPr>
        <w:t xml:space="preserve"> </w:t>
      </w:r>
      <w:r w:rsidR="00E725C0" w:rsidRPr="0016663E">
        <w:rPr>
          <w:rFonts w:asciiTheme="minorHAnsi" w:hAnsiTheme="minorHAnsi" w:cstheme="minorHAnsi"/>
          <w:b/>
          <w:bdr w:val="none" w:sz="0" w:space="0" w:color="auto" w:frame="1"/>
        </w:rPr>
        <w:t xml:space="preserve">6 years </w:t>
      </w:r>
      <w:r w:rsidR="00A47B0B" w:rsidRPr="0016663E">
        <w:rPr>
          <w:rFonts w:asciiTheme="minorHAnsi" w:hAnsiTheme="minorHAnsi" w:cstheme="minorHAnsi"/>
          <w:b/>
          <w:bdr w:val="none" w:sz="0" w:space="0" w:color="auto" w:frame="1"/>
        </w:rPr>
        <w:t>P</w:t>
      </w:r>
      <w:r w:rsidR="00E725C0" w:rsidRPr="0016663E">
        <w:rPr>
          <w:rFonts w:asciiTheme="minorHAnsi" w:hAnsiTheme="minorHAnsi" w:cstheme="minorHAnsi"/>
          <w:b/>
          <w:bdr w:val="none" w:sz="0" w:space="0" w:color="auto" w:frame="1"/>
        </w:rPr>
        <w:t>ost</w:t>
      </w:r>
      <w:r w:rsidR="00C12F45" w:rsidRPr="0016663E">
        <w:rPr>
          <w:rFonts w:asciiTheme="minorHAnsi" w:hAnsiTheme="minorHAnsi" w:cstheme="minorHAnsi"/>
          <w:b/>
          <w:bdr w:val="none" w:sz="0" w:space="0" w:color="auto" w:frame="1"/>
        </w:rPr>
        <w:t xml:space="preserve">-pregnancy </w:t>
      </w:r>
      <w:r w:rsidR="00A47B0B" w:rsidRPr="0016663E">
        <w:rPr>
          <w:rFonts w:asciiTheme="minorHAnsi" w:hAnsiTheme="minorHAnsi" w:cstheme="minorHAnsi"/>
          <w:b/>
          <w:bdr w:val="none" w:sz="0" w:space="0" w:color="auto" w:frame="1"/>
        </w:rPr>
        <w:t>in a Multiethnic Asian Cohor</w:t>
      </w:r>
      <w:r w:rsidR="001C0B26" w:rsidRPr="0016663E">
        <w:rPr>
          <w:rFonts w:asciiTheme="minorHAnsi" w:hAnsiTheme="minorHAnsi" w:cstheme="minorHAnsi"/>
          <w:b/>
          <w:bdr w:val="none" w:sz="0" w:space="0" w:color="auto" w:frame="1"/>
        </w:rPr>
        <w:t>t: The Growing Up in Singapore T</w:t>
      </w:r>
      <w:r w:rsidR="00A47B0B" w:rsidRPr="0016663E">
        <w:rPr>
          <w:rFonts w:asciiTheme="minorHAnsi" w:hAnsiTheme="minorHAnsi" w:cstheme="minorHAnsi"/>
          <w:b/>
          <w:bdr w:val="none" w:sz="0" w:space="0" w:color="auto" w:frame="1"/>
        </w:rPr>
        <w:t xml:space="preserve">owards </w:t>
      </w:r>
      <w:r w:rsidR="001C0B26" w:rsidRPr="0016663E">
        <w:rPr>
          <w:rFonts w:asciiTheme="minorHAnsi" w:hAnsiTheme="minorHAnsi" w:cstheme="minorHAnsi"/>
          <w:b/>
          <w:bdr w:val="none" w:sz="0" w:space="0" w:color="auto" w:frame="1"/>
        </w:rPr>
        <w:t>h</w:t>
      </w:r>
      <w:r w:rsidR="00A47B0B" w:rsidRPr="0016663E">
        <w:rPr>
          <w:rFonts w:asciiTheme="minorHAnsi" w:hAnsiTheme="minorHAnsi" w:cstheme="minorHAnsi"/>
          <w:b/>
          <w:bdr w:val="none" w:sz="0" w:space="0" w:color="auto" w:frame="1"/>
        </w:rPr>
        <w:t>ealthy Outcomes (GUSTO) Study</w:t>
      </w:r>
    </w:p>
    <w:p w14:paraId="7DA6CD09" w14:textId="27D31EF1" w:rsidR="00A47B0B" w:rsidRPr="0016663E" w:rsidRDefault="00A47B0B" w:rsidP="00F66CB4">
      <w:pPr>
        <w:pStyle w:val="NormalWeb"/>
        <w:shd w:val="clear" w:color="auto" w:fill="FFFFFF"/>
        <w:spacing w:before="0" w:beforeAutospacing="0" w:after="0" w:afterAutospacing="0"/>
        <w:jc w:val="both"/>
        <w:rPr>
          <w:rFonts w:asciiTheme="minorHAnsi" w:hAnsiTheme="minorHAnsi" w:cstheme="minorHAnsi"/>
          <w:b/>
          <w:bdr w:val="none" w:sz="0" w:space="0" w:color="auto" w:frame="1"/>
        </w:rPr>
      </w:pPr>
    </w:p>
    <w:p w14:paraId="400B5BC0" w14:textId="7C65CBC2" w:rsidR="00B95BEB" w:rsidRPr="0016663E" w:rsidRDefault="00B95BEB" w:rsidP="00F66CB4">
      <w:pPr>
        <w:pStyle w:val="NormalWeb"/>
        <w:shd w:val="clear" w:color="auto" w:fill="FFFFFF"/>
        <w:spacing w:before="0" w:beforeAutospacing="0" w:after="0" w:afterAutospacing="0"/>
        <w:jc w:val="both"/>
        <w:rPr>
          <w:rFonts w:asciiTheme="minorHAnsi" w:hAnsiTheme="minorHAnsi" w:cstheme="minorHAnsi"/>
          <w:bdr w:val="none" w:sz="0" w:space="0" w:color="auto" w:frame="1"/>
          <w:vertAlign w:val="superscript"/>
        </w:rPr>
      </w:pPr>
      <w:r w:rsidRPr="0016663E">
        <w:rPr>
          <w:rFonts w:asciiTheme="minorHAnsi" w:hAnsiTheme="minorHAnsi" w:cstheme="minorHAnsi"/>
          <w:bdr w:val="none" w:sz="0" w:space="0" w:color="auto" w:frame="1"/>
        </w:rPr>
        <w:t>Yu Qi Lee</w:t>
      </w:r>
      <w:r w:rsidRPr="0016663E">
        <w:rPr>
          <w:rFonts w:asciiTheme="minorHAnsi" w:hAnsiTheme="minorHAnsi" w:cstheme="minorHAnsi"/>
          <w:bdr w:val="none" w:sz="0" w:space="0" w:color="auto" w:frame="1"/>
          <w:vertAlign w:val="superscript"/>
        </w:rPr>
        <w:t>1</w:t>
      </w:r>
      <w:r w:rsidRPr="0016663E">
        <w:rPr>
          <w:rFonts w:asciiTheme="minorHAnsi" w:hAnsiTheme="minorHAnsi" w:cstheme="minorHAnsi"/>
          <w:bdr w:val="none" w:sz="0" w:space="0" w:color="auto" w:frame="1"/>
        </w:rPr>
        <w:t>, Marjorelee Colega</w:t>
      </w:r>
      <w:r w:rsidRPr="0016663E">
        <w:rPr>
          <w:rFonts w:asciiTheme="minorHAnsi" w:hAnsiTheme="minorHAnsi" w:cstheme="minorHAnsi"/>
          <w:bdr w:val="none" w:sz="0" w:space="0" w:color="auto" w:frame="1"/>
          <w:vertAlign w:val="superscript"/>
        </w:rPr>
        <w:t>2</w:t>
      </w:r>
      <w:r w:rsidRPr="0016663E">
        <w:rPr>
          <w:rFonts w:asciiTheme="minorHAnsi" w:hAnsiTheme="minorHAnsi" w:cstheme="minorHAnsi"/>
          <w:bdr w:val="none" w:sz="0" w:space="0" w:color="auto" w:frame="1"/>
        </w:rPr>
        <w:t>, Ray Sugianto</w:t>
      </w:r>
      <w:r w:rsidRPr="0016663E">
        <w:rPr>
          <w:rFonts w:asciiTheme="minorHAnsi" w:hAnsiTheme="minorHAnsi" w:cstheme="minorHAnsi"/>
          <w:bdr w:val="none" w:sz="0" w:space="0" w:color="auto" w:frame="1"/>
          <w:vertAlign w:val="superscript"/>
        </w:rPr>
        <w:t>1</w:t>
      </w:r>
      <w:r w:rsidRPr="0016663E">
        <w:rPr>
          <w:rFonts w:asciiTheme="minorHAnsi" w:hAnsiTheme="minorHAnsi" w:cstheme="minorHAnsi"/>
          <w:bdr w:val="none" w:sz="0" w:space="0" w:color="auto" w:frame="1"/>
        </w:rPr>
        <w:t>, Jun S. Lai</w:t>
      </w:r>
      <w:r w:rsidRPr="0016663E">
        <w:rPr>
          <w:rFonts w:asciiTheme="minorHAnsi" w:hAnsiTheme="minorHAnsi" w:cstheme="minorHAnsi"/>
          <w:bdr w:val="none" w:sz="0" w:space="0" w:color="auto" w:frame="1"/>
          <w:vertAlign w:val="superscript"/>
        </w:rPr>
        <w:t>2</w:t>
      </w:r>
      <w:r w:rsidRPr="0016663E">
        <w:rPr>
          <w:rFonts w:asciiTheme="minorHAnsi" w:hAnsiTheme="minorHAnsi" w:cstheme="minorHAnsi"/>
          <w:bdr w:val="none" w:sz="0" w:space="0" w:color="auto" w:frame="1"/>
        </w:rPr>
        <w:t>, Keith M. Godfrey</w:t>
      </w:r>
      <w:r w:rsidRPr="0016663E">
        <w:rPr>
          <w:rFonts w:asciiTheme="minorHAnsi" w:hAnsiTheme="minorHAnsi" w:cstheme="minorHAnsi"/>
          <w:bdr w:val="none" w:sz="0" w:space="0" w:color="auto" w:frame="1"/>
          <w:vertAlign w:val="superscript"/>
        </w:rPr>
        <w:t>3</w:t>
      </w:r>
      <w:r w:rsidRPr="0016663E">
        <w:rPr>
          <w:rFonts w:asciiTheme="minorHAnsi" w:hAnsiTheme="minorHAnsi" w:cstheme="minorHAnsi"/>
          <w:bdr w:val="none" w:sz="0" w:space="0" w:color="auto" w:frame="1"/>
        </w:rPr>
        <w:t>, Kok Hian Tan</w:t>
      </w:r>
      <w:r w:rsidRPr="0016663E">
        <w:rPr>
          <w:rFonts w:asciiTheme="minorHAnsi" w:hAnsiTheme="minorHAnsi" w:cstheme="minorHAnsi"/>
          <w:bdr w:val="none" w:sz="0" w:space="0" w:color="auto" w:frame="1"/>
          <w:vertAlign w:val="superscript"/>
        </w:rPr>
        <w:t>4,5</w:t>
      </w:r>
      <w:r w:rsidRPr="0016663E">
        <w:rPr>
          <w:rFonts w:asciiTheme="minorHAnsi" w:hAnsiTheme="minorHAnsi" w:cstheme="minorHAnsi"/>
          <w:bdr w:val="none" w:sz="0" w:space="0" w:color="auto" w:frame="1"/>
        </w:rPr>
        <w:t>, Lynette Pei-Chi Shek</w:t>
      </w:r>
      <w:r w:rsidRPr="0016663E">
        <w:rPr>
          <w:rFonts w:asciiTheme="minorHAnsi" w:hAnsiTheme="minorHAnsi" w:cstheme="minorHAnsi"/>
          <w:bdr w:val="none" w:sz="0" w:space="0" w:color="auto" w:frame="1"/>
          <w:vertAlign w:val="superscript"/>
        </w:rPr>
        <w:t>2,6</w:t>
      </w:r>
      <w:r w:rsidRPr="0016663E">
        <w:rPr>
          <w:rFonts w:asciiTheme="minorHAnsi" w:hAnsiTheme="minorHAnsi" w:cstheme="minorHAnsi"/>
          <w:bdr w:val="none" w:sz="0" w:space="0" w:color="auto" w:frame="1"/>
        </w:rPr>
        <w:t>, See Ling Loy</w:t>
      </w:r>
      <w:r w:rsidRPr="0016663E">
        <w:rPr>
          <w:rFonts w:asciiTheme="minorHAnsi" w:hAnsiTheme="minorHAnsi" w:cstheme="minorHAnsi"/>
          <w:bdr w:val="none" w:sz="0" w:space="0" w:color="auto" w:frame="1"/>
          <w:vertAlign w:val="superscript"/>
        </w:rPr>
        <w:t>5,7</w:t>
      </w:r>
      <w:r w:rsidRPr="0016663E">
        <w:rPr>
          <w:rFonts w:asciiTheme="minorHAnsi" w:hAnsiTheme="minorHAnsi" w:cstheme="minorHAnsi"/>
          <w:bdr w:val="none" w:sz="0" w:space="0" w:color="auto" w:frame="1"/>
        </w:rPr>
        <w:t>,</w:t>
      </w:r>
      <w:r w:rsidR="008E59FF" w:rsidRPr="0016663E">
        <w:rPr>
          <w:rFonts w:asciiTheme="minorHAnsi" w:hAnsiTheme="minorHAnsi" w:cstheme="minorHAnsi"/>
          <w:bdr w:val="none" w:sz="0" w:space="0" w:color="auto" w:frame="1"/>
        </w:rPr>
        <w:t xml:space="preserve"> </w:t>
      </w:r>
      <w:r w:rsidRPr="0016663E">
        <w:rPr>
          <w:rFonts w:asciiTheme="minorHAnsi" w:hAnsiTheme="minorHAnsi" w:cstheme="minorHAnsi"/>
          <w:bdr w:val="none" w:sz="0" w:space="0" w:color="auto" w:frame="1"/>
        </w:rPr>
        <w:t>Falk Müller</w:t>
      </w:r>
      <w:r w:rsidRPr="0016663E">
        <w:rPr>
          <w:rFonts w:ascii="Cambria Math" w:hAnsi="Cambria Math" w:cs="Cambria Math"/>
          <w:bdr w:val="none" w:sz="0" w:space="0" w:color="auto" w:frame="1"/>
        </w:rPr>
        <w:t>‑</w:t>
      </w:r>
      <w:r w:rsidRPr="0016663E">
        <w:rPr>
          <w:rFonts w:asciiTheme="minorHAnsi" w:hAnsiTheme="minorHAnsi" w:cstheme="minorHAnsi"/>
          <w:bdr w:val="none" w:sz="0" w:space="0" w:color="auto" w:frame="1"/>
        </w:rPr>
        <w:t>Riemenschneider</w:t>
      </w:r>
      <w:r w:rsidRPr="0016663E">
        <w:rPr>
          <w:rFonts w:asciiTheme="minorHAnsi" w:hAnsiTheme="minorHAnsi" w:cstheme="minorHAnsi"/>
          <w:bdr w:val="none" w:sz="0" w:space="0" w:color="auto" w:frame="1"/>
          <w:vertAlign w:val="superscript"/>
        </w:rPr>
        <w:t>1,8</w:t>
      </w:r>
      <w:r w:rsidRPr="0016663E">
        <w:rPr>
          <w:rFonts w:asciiTheme="minorHAnsi" w:hAnsiTheme="minorHAnsi" w:cstheme="minorHAnsi"/>
          <w:bdr w:val="none" w:sz="0" w:space="0" w:color="auto" w:frame="1"/>
        </w:rPr>
        <w:t>, Natarajan Padmapriya</w:t>
      </w:r>
      <w:r w:rsidRPr="0016663E">
        <w:rPr>
          <w:rFonts w:asciiTheme="minorHAnsi" w:hAnsiTheme="minorHAnsi" w:cstheme="minorHAnsi"/>
          <w:bdr w:val="none" w:sz="0" w:space="0" w:color="auto" w:frame="1"/>
          <w:vertAlign w:val="superscript"/>
        </w:rPr>
        <w:t>1,9</w:t>
      </w:r>
      <w:r w:rsidR="00305AB5" w:rsidRPr="0016663E">
        <w:rPr>
          <w:rFonts w:asciiTheme="minorHAnsi" w:hAnsiTheme="minorHAnsi" w:cstheme="minorHAnsi"/>
          <w:bdr w:val="none" w:sz="0" w:space="0" w:color="auto" w:frame="1"/>
        </w:rPr>
        <w:t xml:space="preserve">, </w:t>
      </w:r>
      <w:r w:rsidRPr="0016663E">
        <w:rPr>
          <w:rFonts w:asciiTheme="minorHAnsi" w:hAnsiTheme="minorHAnsi" w:cstheme="minorHAnsi"/>
          <w:bdr w:val="none" w:sz="0" w:space="0" w:color="auto" w:frame="1"/>
        </w:rPr>
        <w:t>Yap-Seng Chong</w:t>
      </w:r>
      <w:r w:rsidRPr="0016663E">
        <w:rPr>
          <w:rFonts w:asciiTheme="minorHAnsi" w:hAnsiTheme="minorHAnsi" w:cstheme="minorHAnsi"/>
          <w:bdr w:val="none" w:sz="0" w:space="0" w:color="auto" w:frame="1"/>
          <w:vertAlign w:val="superscript"/>
        </w:rPr>
        <w:t>2,9</w:t>
      </w:r>
      <w:r w:rsidR="00305AB5" w:rsidRPr="0016663E">
        <w:rPr>
          <w:rFonts w:asciiTheme="minorHAnsi" w:hAnsiTheme="minorHAnsi" w:cstheme="minorHAnsi"/>
          <w:bdr w:val="none" w:sz="0" w:space="0" w:color="auto" w:frame="1"/>
        </w:rPr>
        <w:t>,</w:t>
      </w:r>
      <w:r w:rsidR="008E59FF" w:rsidRPr="0016663E">
        <w:rPr>
          <w:rFonts w:asciiTheme="minorHAnsi" w:hAnsiTheme="minorHAnsi" w:cstheme="minorHAnsi"/>
          <w:bdr w:val="none" w:sz="0" w:space="0" w:color="auto" w:frame="1"/>
        </w:rPr>
        <w:t xml:space="preserve"> Johan G. Eriksson</w:t>
      </w:r>
      <w:r w:rsidR="008E59FF" w:rsidRPr="0016663E">
        <w:rPr>
          <w:rFonts w:asciiTheme="minorHAnsi" w:hAnsiTheme="minorHAnsi" w:cstheme="minorHAnsi"/>
          <w:bdr w:val="none" w:sz="0" w:space="0" w:color="auto" w:frame="1"/>
          <w:vertAlign w:val="superscript"/>
        </w:rPr>
        <w:t>2,9,10,11</w:t>
      </w:r>
      <w:r w:rsidR="008E59FF" w:rsidRPr="0016663E">
        <w:rPr>
          <w:rFonts w:asciiTheme="minorHAnsi" w:hAnsiTheme="minorHAnsi" w:cstheme="minorHAnsi"/>
          <w:bdr w:val="none" w:sz="0" w:space="0" w:color="auto" w:frame="1"/>
        </w:rPr>
        <w:t>, Jerry Kok Yen Chan</w:t>
      </w:r>
      <w:r w:rsidR="008E59FF" w:rsidRPr="0016663E">
        <w:rPr>
          <w:rFonts w:asciiTheme="minorHAnsi" w:hAnsiTheme="minorHAnsi" w:cstheme="minorHAnsi"/>
          <w:bdr w:val="none" w:sz="0" w:space="0" w:color="auto" w:frame="1"/>
          <w:vertAlign w:val="superscript"/>
        </w:rPr>
        <w:t>5,7</w:t>
      </w:r>
      <w:r w:rsidR="008E59FF" w:rsidRPr="0016663E">
        <w:rPr>
          <w:rFonts w:asciiTheme="minorHAnsi" w:hAnsiTheme="minorHAnsi" w:cstheme="minorHAnsi"/>
          <w:bdr w:val="none" w:sz="0" w:space="0" w:color="auto" w:frame="1"/>
        </w:rPr>
        <w:t xml:space="preserve">, </w:t>
      </w:r>
      <w:r w:rsidR="00305AB5" w:rsidRPr="0016663E">
        <w:rPr>
          <w:rFonts w:asciiTheme="minorHAnsi" w:hAnsiTheme="minorHAnsi" w:cstheme="minorHAnsi"/>
          <w:bdr w:val="none" w:sz="0" w:space="0" w:color="auto" w:frame="1"/>
        </w:rPr>
        <w:t>Shiao-Yng Chan</w:t>
      </w:r>
      <w:r w:rsidR="00305AB5" w:rsidRPr="0016663E">
        <w:rPr>
          <w:rFonts w:asciiTheme="minorHAnsi" w:hAnsiTheme="minorHAnsi" w:cstheme="minorHAnsi"/>
          <w:bdr w:val="none" w:sz="0" w:space="0" w:color="auto" w:frame="1"/>
          <w:vertAlign w:val="superscript"/>
        </w:rPr>
        <w:t>2,9</w:t>
      </w:r>
      <w:r w:rsidRPr="0016663E">
        <w:rPr>
          <w:rFonts w:asciiTheme="minorHAnsi" w:hAnsiTheme="minorHAnsi" w:cstheme="minorHAnsi"/>
          <w:bdr w:val="none" w:sz="0" w:space="0" w:color="auto" w:frame="1"/>
        </w:rPr>
        <w:t>, Bee Choo Tai</w:t>
      </w:r>
      <w:r w:rsidRPr="0016663E">
        <w:rPr>
          <w:rFonts w:asciiTheme="minorHAnsi" w:hAnsiTheme="minorHAnsi" w:cstheme="minorHAnsi"/>
          <w:bdr w:val="none" w:sz="0" w:space="0" w:color="auto" w:frame="1"/>
          <w:vertAlign w:val="superscript"/>
        </w:rPr>
        <w:t>1</w:t>
      </w:r>
      <w:r w:rsidRPr="0016663E">
        <w:rPr>
          <w:rFonts w:asciiTheme="minorHAnsi" w:hAnsiTheme="minorHAnsi" w:cstheme="minorHAnsi"/>
          <w:bdr w:val="none" w:sz="0" w:space="0" w:color="auto" w:frame="1"/>
        </w:rPr>
        <w:t>, Mary Foong-Fong Chong</w:t>
      </w:r>
      <w:r w:rsidRPr="0016663E">
        <w:rPr>
          <w:rFonts w:asciiTheme="minorHAnsi" w:hAnsiTheme="minorHAnsi" w:cstheme="minorHAnsi"/>
          <w:bdr w:val="none" w:sz="0" w:space="0" w:color="auto" w:frame="1"/>
          <w:vertAlign w:val="superscript"/>
        </w:rPr>
        <w:t>1,2</w:t>
      </w:r>
    </w:p>
    <w:p w14:paraId="0ECBBE41" w14:textId="77777777" w:rsidR="00B95BEB" w:rsidRPr="0016663E" w:rsidRDefault="00B95BEB" w:rsidP="00F66CB4">
      <w:pPr>
        <w:pStyle w:val="NormalWeb"/>
        <w:shd w:val="clear" w:color="auto" w:fill="FFFFFF"/>
        <w:spacing w:before="0" w:beforeAutospacing="0" w:after="0" w:afterAutospacing="0"/>
        <w:jc w:val="both"/>
        <w:rPr>
          <w:rFonts w:asciiTheme="minorHAnsi" w:hAnsiTheme="minorHAnsi" w:cstheme="minorHAnsi"/>
          <w:bdr w:val="none" w:sz="0" w:space="0" w:color="auto" w:frame="1"/>
        </w:rPr>
      </w:pPr>
    </w:p>
    <w:p w14:paraId="394E6D80" w14:textId="77777777" w:rsidR="00B95BEB" w:rsidRPr="0016663E" w:rsidRDefault="00B95BEB" w:rsidP="00F66CB4">
      <w:pPr>
        <w:pStyle w:val="NormalWeb"/>
        <w:shd w:val="clear" w:color="auto" w:fill="FFFFFF"/>
        <w:spacing w:before="0" w:beforeAutospacing="0" w:after="0" w:afterAutospacing="0"/>
        <w:jc w:val="both"/>
        <w:rPr>
          <w:rFonts w:asciiTheme="minorHAnsi" w:hAnsiTheme="minorHAnsi" w:cstheme="minorHAnsi"/>
          <w:bdr w:val="none" w:sz="0" w:space="0" w:color="auto" w:frame="1"/>
        </w:rPr>
      </w:pPr>
    </w:p>
    <w:p w14:paraId="10CB8F96" w14:textId="6B142668" w:rsidR="00B95BEB" w:rsidRPr="0016663E" w:rsidRDefault="00B95BEB" w:rsidP="00F66CB4">
      <w:pPr>
        <w:pStyle w:val="NormalWeb"/>
        <w:shd w:val="clear" w:color="auto" w:fill="FFFFFF"/>
        <w:spacing w:before="0" w:beforeAutospacing="0" w:after="0" w:afterAutospacing="0"/>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vertAlign w:val="superscript"/>
        </w:rPr>
        <w:t>1</w:t>
      </w:r>
      <w:r w:rsidRPr="0016663E">
        <w:rPr>
          <w:rFonts w:asciiTheme="minorHAnsi" w:hAnsiTheme="minorHAnsi" w:cstheme="minorHAnsi"/>
          <w:bdr w:val="none" w:sz="0" w:space="0" w:color="auto" w:frame="1"/>
        </w:rPr>
        <w:t>Saw Swee Hock School of Public Health, National University of Singapore, Singapore 117549, Singapore</w:t>
      </w:r>
    </w:p>
    <w:p w14:paraId="6C5016ED" w14:textId="77777777" w:rsidR="00B95BEB" w:rsidRPr="0016663E" w:rsidRDefault="00B95BEB" w:rsidP="00F66CB4">
      <w:pPr>
        <w:pStyle w:val="NormalWeb"/>
        <w:shd w:val="clear" w:color="auto" w:fill="FFFFFF"/>
        <w:spacing w:before="0" w:beforeAutospacing="0" w:after="0" w:afterAutospacing="0"/>
        <w:jc w:val="both"/>
        <w:rPr>
          <w:rFonts w:asciiTheme="minorHAnsi" w:hAnsiTheme="minorHAnsi" w:cstheme="minorHAnsi"/>
          <w:bdr w:val="none" w:sz="0" w:space="0" w:color="auto" w:frame="1"/>
        </w:rPr>
      </w:pPr>
      <w:r w:rsidRPr="0016663E">
        <w:rPr>
          <w:rFonts w:asciiTheme="minorHAnsi" w:hAnsiTheme="minorHAnsi" w:cstheme="minorHAnsi"/>
          <w:vertAlign w:val="superscript"/>
          <w:lang w:val="en-SG" w:eastAsia="en-SG"/>
        </w:rPr>
        <w:t>2</w:t>
      </w:r>
      <w:r w:rsidRPr="0016663E">
        <w:rPr>
          <w:rFonts w:asciiTheme="minorHAnsi" w:hAnsiTheme="minorHAnsi" w:cstheme="minorHAnsi"/>
          <w:lang w:val="en-SG" w:eastAsia="en-SG"/>
        </w:rPr>
        <w:t>Singapore Institute for Clinical Sciences (SICS), Brenner Centre for Molecular Medicine, Agency for Science, Technology, and Research (A*STAR), Singapore 117609, Singapore</w:t>
      </w:r>
    </w:p>
    <w:p w14:paraId="578C6D18" w14:textId="77777777" w:rsidR="00B95BEB" w:rsidRPr="0016663E" w:rsidRDefault="00B95BEB" w:rsidP="00F66CB4">
      <w:pPr>
        <w:pStyle w:val="NormalWeb"/>
        <w:shd w:val="clear" w:color="auto" w:fill="FFFFFF"/>
        <w:spacing w:before="0" w:beforeAutospacing="0" w:after="0" w:afterAutospacing="0"/>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vertAlign w:val="superscript"/>
        </w:rPr>
        <w:t>3</w:t>
      </w:r>
      <w:r w:rsidRPr="0016663E">
        <w:rPr>
          <w:rFonts w:asciiTheme="minorHAnsi" w:hAnsiTheme="minorHAnsi" w:cstheme="minorHAnsi"/>
          <w:bdr w:val="none" w:sz="0" w:space="0" w:color="auto" w:frame="1"/>
        </w:rPr>
        <w:t>Medical Research Council Lifecourse Epidemiology Unit and National Institute for Health Research Southampton Biomedical Research Centre, University of Southampton and University Hospital, Southampton National Health Service Foundation Trust, Southampton SO16 6YD, United Kingdom</w:t>
      </w:r>
    </w:p>
    <w:p w14:paraId="41421A3E" w14:textId="77777777" w:rsidR="00B95BEB" w:rsidRPr="0016663E" w:rsidRDefault="00B95BEB" w:rsidP="00F66CB4">
      <w:pPr>
        <w:pStyle w:val="NormalWeb"/>
        <w:shd w:val="clear" w:color="auto" w:fill="FFFFFF"/>
        <w:spacing w:before="0" w:beforeAutospacing="0" w:after="0" w:afterAutospacing="0"/>
        <w:jc w:val="both"/>
        <w:rPr>
          <w:rFonts w:asciiTheme="minorHAnsi" w:hAnsiTheme="minorHAnsi" w:cstheme="minorHAnsi"/>
          <w:lang w:val="en-SG" w:eastAsia="en-SG"/>
        </w:rPr>
      </w:pPr>
      <w:r w:rsidRPr="0016663E">
        <w:rPr>
          <w:rFonts w:asciiTheme="minorHAnsi" w:hAnsiTheme="minorHAnsi" w:cstheme="minorHAnsi"/>
          <w:shd w:val="clear" w:color="auto" w:fill="FFFFFF"/>
          <w:vertAlign w:val="superscript"/>
        </w:rPr>
        <w:t>4</w:t>
      </w:r>
      <w:r w:rsidRPr="0016663E">
        <w:rPr>
          <w:rFonts w:asciiTheme="minorHAnsi" w:hAnsiTheme="minorHAnsi" w:cstheme="minorHAnsi"/>
          <w:lang w:val="en-SG" w:eastAsia="en-SG"/>
        </w:rPr>
        <w:t>Maternal Fetal Medicine, KK Women's and Children's Hospital, Singapore 229899</w:t>
      </w:r>
      <w:r w:rsidRPr="0016663E">
        <w:rPr>
          <w:rFonts w:asciiTheme="minorHAnsi" w:hAnsiTheme="minorHAnsi" w:cstheme="minorHAnsi"/>
          <w:bdr w:val="none" w:sz="0" w:space="0" w:color="auto" w:frame="1"/>
        </w:rPr>
        <w:t>, Singapore</w:t>
      </w:r>
    </w:p>
    <w:p w14:paraId="1FF5A547" w14:textId="77777777" w:rsidR="00B95BEB" w:rsidRPr="0016663E" w:rsidRDefault="00B95BEB" w:rsidP="00F66CB4">
      <w:pPr>
        <w:pStyle w:val="NormalWeb"/>
        <w:shd w:val="clear" w:color="auto" w:fill="FFFFFF"/>
        <w:spacing w:before="0" w:beforeAutospacing="0" w:after="0" w:afterAutospacing="0"/>
        <w:jc w:val="both"/>
        <w:rPr>
          <w:rFonts w:asciiTheme="minorHAnsi" w:hAnsiTheme="minorHAnsi" w:cstheme="minorHAnsi"/>
          <w:bdr w:val="none" w:sz="0" w:space="0" w:color="auto" w:frame="1"/>
        </w:rPr>
      </w:pPr>
      <w:r w:rsidRPr="0016663E">
        <w:rPr>
          <w:rFonts w:asciiTheme="minorHAnsi" w:hAnsiTheme="minorHAnsi" w:cstheme="minorHAnsi"/>
          <w:vertAlign w:val="superscript"/>
          <w:lang w:val="en-SG" w:eastAsia="en-SG"/>
        </w:rPr>
        <w:t>5</w:t>
      </w:r>
      <w:r w:rsidRPr="0016663E">
        <w:rPr>
          <w:rFonts w:asciiTheme="minorHAnsi" w:hAnsiTheme="minorHAnsi" w:cstheme="minorHAnsi"/>
          <w:lang w:val="en-SG" w:eastAsia="en-SG"/>
        </w:rPr>
        <w:t>Duke-National University of Singapore Graduate Medical School, Singapore 169857</w:t>
      </w:r>
      <w:r w:rsidRPr="0016663E">
        <w:rPr>
          <w:rFonts w:asciiTheme="minorHAnsi" w:hAnsiTheme="minorHAnsi" w:cstheme="minorHAnsi"/>
          <w:bdr w:val="none" w:sz="0" w:space="0" w:color="auto" w:frame="1"/>
        </w:rPr>
        <w:t>, Singapore</w:t>
      </w:r>
    </w:p>
    <w:p w14:paraId="2DD245B9" w14:textId="77777777" w:rsidR="00B95BEB" w:rsidRPr="0016663E" w:rsidRDefault="00B95BEB" w:rsidP="00F66CB4">
      <w:pPr>
        <w:pStyle w:val="NormalWeb"/>
        <w:shd w:val="clear" w:color="auto" w:fill="FFFFFF"/>
        <w:spacing w:before="0" w:beforeAutospacing="0" w:after="0" w:afterAutospacing="0"/>
        <w:jc w:val="both"/>
        <w:rPr>
          <w:rFonts w:asciiTheme="minorHAnsi" w:hAnsiTheme="minorHAnsi" w:cstheme="minorHAnsi"/>
          <w:shd w:val="clear" w:color="auto" w:fill="FFFFFF"/>
        </w:rPr>
      </w:pPr>
      <w:r w:rsidRPr="0016663E">
        <w:rPr>
          <w:rFonts w:asciiTheme="minorHAnsi" w:hAnsiTheme="minorHAnsi" w:cstheme="minorHAnsi"/>
          <w:shd w:val="clear" w:color="auto" w:fill="FFFFFF"/>
          <w:vertAlign w:val="superscript"/>
        </w:rPr>
        <w:t>6</w:t>
      </w:r>
      <w:r w:rsidRPr="0016663E">
        <w:rPr>
          <w:rFonts w:asciiTheme="minorHAnsi" w:hAnsiTheme="minorHAnsi" w:cstheme="minorHAnsi"/>
          <w:shd w:val="clear" w:color="auto" w:fill="FFFFFF"/>
        </w:rPr>
        <w:t>Department of Paediatrics, Yong Loo Lin School of Medicine, National University of Singapore and National University Health System,, Singapore 119228, Singapore</w:t>
      </w:r>
    </w:p>
    <w:p w14:paraId="76C99522" w14:textId="77777777" w:rsidR="00B95BEB" w:rsidRPr="0016663E" w:rsidRDefault="00B95BEB" w:rsidP="00F66CB4">
      <w:pPr>
        <w:pStyle w:val="NormalWeb"/>
        <w:shd w:val="clear" w:color="auto" w:fill="FFFFFF"/>
        <w:spacing w:before="0" w:beforeAutospacing="0" w:after="0" w:afterAutospacing="0"/>
        <w:jc w:val="both"/>
        <w:rPr>
          <w:rFonts w:asciiTheme="minorHAnsi" w:hAnsiTheme="minorHAnsi" w:cstheme="minorHAnsi"/>
          <w:lang w:val="en-SG" w:eastAsia="en-SG"/>
        </w:rPr>
      </w:pPr>
      <w:r w:rsidRPr="0016663E">
        <w:rPr>
          <w:rFonts w:asciiTheme="minorHAnsi" w:hAnsiTheme="minorHAnsi" w:cstheme="minorHAnsi"/>
          <w:vertAlign w:val="superscript"/>
          <w:lang w:val="en-SG" w:eastAsia="en-SG"/>
        </w:rPr>
        <w:t>7</w:t>
      </w:r>
      <w:r w:rsidRPr="0016663E">
        <w:rPr>
          <w:rFonts w:asciiTheme="minorHAnsi" w:hAnsiTheme="minorHAnsi" w:cstheme="minorHAnsi"/>
          <w:lang w:val="en-SG" w:eastAsia="en-SG"/>
        </w:rPr>
        <w:t>Department of Reproductive Medicine, KK Women's and Children's Hospital, Singapore 229899, Singapore</w:t>
      </w:r>
    </w:p>
    <w:p w14:paraId="2E6B2BC5" w14:textId="77777777" w:rsidR="00B95BEB" w:rsidRPr="0016663E" w:rsidRDefault="00B95BEB" w:rsidP="00B95BEB">
      <w:pPr>
        <w:pStyle w:val="NormalWeb"/>
        <w:shd w:val="clear" w:color="auto" w:fill="FFFFFF"/>
        <w:spacing w:before="0" w:beforeAutospacing="0" w:after="0" w:afterAutospacing="0"/>
        <w:jc w:val="both"/>
        <w:rPr>
          <w:rFonts w:asciiTheme="minorHAnsi" w:hAnsiTheme="minorHAnsi" w:cstheme="minorHAnsi"/>
          <w:lang w:val="en-SG" w:eastAsia="en-SG"/>
        </w:rPr>
      </w:pPr>
      <w:r w:rsidRPr="0016663E">
        <w:rPr>
          <w:rFonts w:asciiTheme="minorHAnsi" w:hAnsiTheme="minorHAnsi" w:cstheme="minorHAnsi"/>
          <w:vertAlign w:val="superscript"/>
          <w:lang w:val="en-SG" w:eastAsia="en-SG"/>
        </w:rPr>
        <w:t>8</w:t>
      </w:r>
      <w:r w:rsidRPr="0016663E">
        <w:rPr>
          <w:rFonts w:asciiTheme="minorHAnsi" w:hAnsiTheme="minorHAnsi" w:cstheme="minorHAnsi"/>
          <w:lang w:val="en-SG" w:eastAsia="en-SG"/>
        </w:rPr>
        <w:t>Digital Health Center, Berlin Institute of Health, Charite University Medical Centre, Berlin, Germany</w:t>
      </w:r>
    </w:p>
    <w:p w14:paraId="607AE621" w14:textId="5A61E80F" w:rsidR="00B95BEB" w:rsidRPr="0016663E" w:rsidRDefault="00B95BEB" w:rsidP="00B95BEB">
      <w:pPr>
        <w:pStyle w:val="NormalWeb"/>
        <w:shd w:val="clear" w:color="auto" w:fill="FFFFFF"/>
        <w:spacing w:before="0" w:beforeAutospacing="0" w:after="0" w:afterAutospacing="0"/>
        <w:jc w:val="both"/>
        <w:rPr>
          <w:rFonts w:asciiTheme="minorHAnsi" w:hAnsiTheme="minorHAnsi" w:cstheme="minorHAnsi"/>
          <w:shd w:val="clear" w:color="auto" w:fill="FFFFFF"/>
        </w:rPr>
      </w:pPr>
      <w:r w:rsidRPr="0016663E">
        <w:rPr>
          <w:rFonts w:asciiTheme="minorHAnsi" w:hAnsiTheme="minorHAnsi" w:cstheme="minorHAnsi"/>
          <w:shd w:val="clear" w:color="auto" w:fill="FFFFFF"/>
          <w:vertAlign w:val="superscript"/>
        </w:rPr>
        <w:t>9</w:t>
      </w:r>
      <w:r w:rsidRPr="0016663E">
        <w:rPr>
          <w:rFonts w:asciiTheme="minorHAnsi" w:hAnsiTheme="minorHAnsi" w:cstheme="minorHAnsi"/>
          <w:shd w:val="clear" w:color="auto" w:fill="FFFFFF"/>
        </w:rPr>
        <w:t>Departme</w:t>
      </w:r>
      <w:r w:rsidR="001C0B26" w:rsidRPr="0016663E">
        <w:rPr>
          <w:rFonts w:asciiTheme="minorHAnsi" w:hAnsiTheme="minorHAnsi" w:cstheme="minorHAnsi"/>
          <w:shd w:val="clear" w:color="auto" w:fill="FFFFFF"/>
        </w:rPr>
        <w:t xml:space="preserve">nt of Obstetrics &amp; Gynaecology and Human Potential Translational Research Programme, </w:t>
      </w:r>
      <w:r w:rsidRPr="0016663E">
        <w:rPr>
          <w:rFonts w:asciiTheme="minorHAnsi" w:hAnsiTheme="minorHAnsi" w:cstheme="minorHAnsi"/>
          <w:shd w:val="clear" w:color="auto" w:fill="FFFFFF"/>
        </w:rPr>
        <w:t>Yong Loo Lin School of Medicine, National University of Singapore and National University Health System, Singapore 117597, Singapore</w:t>
      </w:r>
    </w:p>
    <w:p w14:paraId="65DB575A" w14:textId="77777777" w:rsidR="00B95BEB" w:rsidRPr="0016663E" w:rsidRDefault="00B95BEB" w:rsidP="00B95BEB">
      <w:pPr>
        <w:pStyle w:val="NormalWeb"/>
        <w:shd w:val="clear" w:color="auto" w:fill="FFFFFF"/>
        <w:spacing w:before="0" w:beforeAutospacing="0" w:after="0" w:afterAutospacing="0"/>
        <w:jc w:val="both"/>
        <w:rPr>
          <w:rFonts w:asciiTheme="minorHAnsi" w:hAnsiTheme="minorHAnsi" w:cstheme="minorHAnsi"/>
          <w:lang w:val="en-SG" w:eastAsia="en-SG"/>
        </w:rPr>
      </w:pPr>
      <w:r w:rsidRPr="0016663E">
        <w:rPr>
          <w:rFonts w:asciiTheme="minorHAnsi" w:hAnsiTheme="minorHAnsi" w:cstheme="minorHAnsi"/>
          <w:vertAlign w:val="superscript"/>
          <w:lang w:val="en-SG" w:eastAsia="en-SG"/>
        </w:rPr>
        <w:t>10</w:t>
      </w:r>
      <w:r w:rsidRPr="0016663E">
        <w:rPr>
          <w:rFonts w:asciiTheme="minorHAnsi" w:hAnsiTheme="minorHAnsi" w:cstheme="minorHAnsi"/>
          <w:lang w:val="en-SG" w:eastAsia="en-SG"/>
        </w:rPr>
        <w:t>Folkhälsan Research Center, FI-00250 Helsinki, Finland</w:t>
      </w:r>
    </w:p>
    <w:p w14:paraId="3B9E24E8" w14:textId="18C29E2C" w:rsidR="00B95BEB" w:rsidRPr="0016663E" w:rsidRDefault="00B95BEB" w:rsidP="00F63C85">
      <w:pPr>
        <w:pStyle w:val="NormalWeb"/>
        <w:shd w:val="clear" w:color="auto" w:fill="FFFFFF"/>
        <w:spacing w:before="0" w:beforeAutospacing="0" w:after="0" w:afterAutospacing="0"/>
        <w:jc w:val="both"/>
        <w:rPr>
          <w:rFonts w:asciiTheme="minorHAnsi" w:hAnsiTheme="minorHAnsi" w:cstheme="minorHAnsi"/>
          <w:lang w:val="en-SG" w:eastAsia="en-SG"/>
        </w:rPr>
        <w:sectPr w:rsidR="00B95BEB" w:rsidRPr="0016663E" w:rsidSect="005A5ACC">
          <w:footerReference w:type="default" r:id="rId8"/>
          <w:pgSz w:w="11906" w:h="16838"/>
          <w:pgMar w:top="1440" w:right="1440" w:bottom="1440" w:left="1440" w:header="708" w:footer="708" w:gutter="0"/>
          <w:lnNumType w:countBy="1" w:restart="continuous"/>
          <w:cols w:space="708"/>
          <w:docGrid w:linePitch="360"/>
        </w:sectPr>
      </w:pPr>
      <w:r w:rsidRPr="0016663E">
        <w:rPr>
          <w:rFonts w:asciiTheme="minorHAnsi" w:hAnsiTheme="minorHAnsi" w:cstheme="minorHAnsi"/>
          <w:shd w:val="clear" w:color="auto" w:fill="FFFFFF"/>
          <w:vertAlign w:val="superscript"/>
        </w:rPr>
        <w:t>11</w:t>
      </w:r>
      <w:r w:rsidRPr="0016663E">
        <w:rPr>
          <w:rFonts w:asciiTheme="minorHAnsi" w:hAnsiTheme="minorHAnsi" w:cstheme="minorHAnsi"/>
          <w:lang w:val="en-SG" w:eastAsia="en-SG"/>
        </w:rPr>
        <w:t>Department of General Practice and Primary Health Care, University of Helsinki and Helsinki University Hospital, FI-00014 Helsinki, Finland</w:t>
      </w:r>
    </w:p>
    <w:p w14:paraId="4F1B1E72" w14:textId="0E8F471A" w:rsidR="00EF661C" w:rsidRPr="0016663E" w:rsidRDefault="00EF661C" w:rsidP="007E5F6F">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lastRenderedPageBreak/>
        <w:t xml:space="preserve">Funding </w:t>
      </w:r>
    </w:p>
    <w:p w14:paraId="4D79A459" w14:textId="49902CFC" w:rsidR="00EF661C" w:rsidRPr="0016663E" w:rsidRDefault="00EF661C" w:rsidP="00583927">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This research was supported by the Singapore National Research Foundation under its Translational and Clinical Research (TCR) Flagship Programme and administered by the Singapore Ministry of Health’s National Medical Research Council (NMRC), Singapore- NMRC/TCR/004-NUS/2008; NMRC/TCR/012-NUHS/2014. Additional funding was provided by the Singapore Institute for Clinical Sciences, Agency for Science Technology and Research (A*STAR), Singapore. KMG is supported by the UK Medical Research Council (MC_UU_12011/4), the National Institute for Health Research (NIHR Senior Investigator (NF-SI-0515-10042), NIHR Southampton 1000DaysPlus Global Nutrition Research Group (17/63/154) and NIHR Southampton Biomedical Research Centre (IS-BRC-1215-20004)), the European Union (Erasmus+ Programme Early Nutrition eAcademy Southeast Asia-573651-EPP-1-2016-1-DE-EPPKA2-CBHE-JP and ImpENSA 598488-EPP-1-2018-1-DE-EPPKA2-CBHE-JP) and the British Heart Foundation (RG/15/17/3174).  None of the funding bodies identified had any role in the design of the study, in data collection, or in analysis, interpretation or writing the manuscript.</w:t>
      </w:r>
    </w:p>
    <w:p w14:paraId="306AE835" w14:textId="77777777" w:rsidR="00EF661C" w:rsidRPr="0016663E" w:rsidRDefault="00EF661C" w:rsidP="00583927">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p>
    <w:p w14:paraId="652F86F6" w14:textId="60AB8DC7" w:rsidR="00EF661C" w:rsidRPr="0016663E" w:rsidRDefault="00EF661C" w:rsidP="00583927">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Conflict of Interest</w:t>
      </w:r>
    </w:p>
    <w:p w14:paraId="0C61FC19" w14:textId="5078EB73" w:rsidR="00EF661C" w:rsidRPr="0016663E" w:rsidRDefault="00EF661C" w:rsidP="00583927">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KMG and Y-SC have received reimbursements for speaking at conferences sponsored by companies selling nutritional products and are part of an academic consortium that has received research funding from Abbott Nutrition, Nestle, and Danone. All other authors declare no competing interest.</w:t>
      </w:r>
    </w:p>
    <w:p w14:paraId="3A807619" w14:textId="44A5E28D" w:rsidR="003D3D0B" w:rsidRPr="0016663E" w:rsidRDefault="003D3D0B" w:rsidP="007E5F6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125C1AE6" w14:textId="5B8BD51E" w:rsidR="003D3D0B" w:rsidRPr="0016663E" w:rsidRDefault="003D3D0B" w:rsidP="007E5F6F">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Corresponding Author</w:t>
      </w:r>
    </w:p>
    <w:p w14:paraId="062C96C3" w14:textId="1872E8E2" w:rsidR="003D3D0B" w:rsidRPr="0016663E" w:rsidRDefault="003D3D0B" w:rsidP="007E5F6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Yu Qi Lee </w:t>
      </w:r>
    </w:p>
    <w:p w14:paraId="77A05F73" w14:textId="77777777" w:rsidR="003D3D0B" w:rsidRPr="0016663E" w:rsidRDefault="003D3D0B" w:rsidP="007E5F6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Saw Swee Hock School of Public Health</w:t>
      </w:r>
    </w:p>
    <w:p w14:paraId="5E7AA9D9" w14:textId="77777777" w:rsidR="003D3D0B" w:rsidRPr="0016663E" w:rsidRDefault="003D3D0B" w:rsidP="007E5F6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National University of Singapore</w:t>
      </w:r>
    </w:p>
    <w:p w14:paraId="22D2D967" w14:textId="77777777" w:rsidR="003D3D0B" w:rsidRPr="0016663E" w:rsidRDefault="003D3D0B" w:rsidP="007E5F6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Tahir Foundation Building</w:t>
      </w:r>
    </w:p>
    <w:p w14:paraId="0DEB09A8" w14:textId="77777777" w:rsidR="003D3D0B" w:rsidRPr="0016663E" w:rsidRDefault="003D3D0B" w:rsidP="007E5F6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12 Science Drive 2</w:t>
      </w:r>
    </w:p>
    <w:p w14:paraId="0CDE1F37" w14:textId="77777777" w:rsidR="003D3D0B" w:rsidRPr="0016663E" w:rsidRDefault="003D3D0B" w:rsidP="007E5F6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09-01Q Singapore 117549</w:t>
      </w:r>
    </w:p>
    <w:p w14:paraId="406048C3" w14:textId="77777777" w:rsidR="003D3D0B" w:rsidRPr="0016663E" w:rsidRDefault="003D3D0B" w:rsidP="007E5F6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Ph: (65) 65164969.</w:t>
      </w:r>
    </w:p>
    <w:p w14:paraId="48D43B21" w14:textId="77777777" w:rsidR="003D3D0B" w:rsidRPr="0016663E" w:rsidRDefault="003D3D0B" w:rsidP="007E5F6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Fax: (65) 67791489.</w:t>
      </w:r>
    </w:p>
    <w:p w14:paraId="1E7BB83E" w14:textId="4DED7CB5" w:rsidR="003D3D0B" w:rsidRPr="0016663E" w:rsidRDefault="003D3D0B" w:rsidP="007E5F6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Email: ephlyq@nus.edu.sg</w:t>
      </w:r>
    </w:p>
    <w:p w14:paraId="759CE008" w14:textId="77777777" w:rsidR="003D3D0B" w:rsidRPr="0016663E" w:rsidRDefault="003D3D0B" w:rsidP="007E5F6F">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sectPr w:rsidR="003D3D0B" w:rsidRPr="0016663E" w:rsidSect="005A5ACC">
          <w:pgSz w:w="11906" w:h="16838"/>
          <w:pgMar w:top="1440" w:right="1440" w:bottom="1440" w:left="1440" w:header="708" w:footer="708" w:gutter="0"/>
          <w:lnNumType w:countBy="1" w:restart="continuous"/>
          <w:cols w:space="708"/>
          <w:docGrid w:linePitch="360"/>
        </w:sectPr>
      </w:pPr>
    </w:p>
    <w:p w14:paraId="1CA95368" w14:textId="22939BB1" w:rsidR="005B5BA1" w:rsidRPr="0016663E" w:rsidRDefault="003D3D0B" w:rsidP="007E5F6F">
      <w:pPr>
        <w:pStyle w:val="NormalWeb"/>
        <w:shd w:val="clear" w:color="auto" w:fill="FFFFFF"/>
        <w:spacing w:before="0" w:beforeAutospacing="0" w:after="0" w:afterAutospacing="0" w:line="360" w:lineRule="auto"/>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lastRenderedPageBreak/>
        <w:t xml:space="preserve">Word count </w:t>
      </w:r>
    </w:p>
    <w:p w14:paraId="2489A6A4" w14:textId="330EB9CF" w:rsidR="00C92EDD" w:rsidRPr="0016663E" w:rsidRDefault="004C3A72" w:rsidP="007E5F6F">
      <w:pPr>
        <w:pStyle w:val="NormalWeb"/>
        <w:shd w:val="clear" w:color="auto" w:fill="FFFFFF"/>
        <w:spacing w:before="0" w:beforeAutospacing="0" w:after="0" w:afterAutospacing="0" w:line="360" w:lineRule="auto"/>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5</w:t>
      </w:r>
      <w:r w:rsidR="00C92EDD" w:rsidRPr="0016663E">
        <w:rPr>
          <w:rFonts w:asciiTheme="minorHAnsi" w:hAnsiTheme="minorHAnsi" w:cstheme="minorHAnsi"/>
          <w:bdr w:val="none" w:sz="0" w:space="0" w:color="auto" w:frame="1"/>
        </w:rPr>
        <w:t>9</w:t>
      </w:r>
      <w:r w:rsidR="00681140">
        <w:rPr>
          <w:rFonts w:asciiTheme="minorHAnsi" w:hAnsiTheme="minorHAnsi" w:cstheme="minorHAnsi"/>
          <w:bdr w:val="none" w:sz="0" w:space="0" w:color="auto" w:frame="1"/>
        </w:rPr>
        <w:t>95</w:t>
      </w:r>
    </w:p>
    <w:p w14:paraId="506DC9B6" w14:textId="56841796" w:rsidR="005B5BA1" w:rsidRPr="0016663E" w:rsidRDefault="003D3D0B" w:rsidP="007E5F6F">
      <w:pPr>
        <w:pStyle w:val="NormalWeb"/>
        <w:shd w:val="clear" w:color="auto" w:fill="FFFFFF"/>
        <w:spacing w:before="0" w:beforeAutospacing="0" w:after="0" w:afterAutospacing="0" w:line="360" w:lineRule="auto"/>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Number of figures</w:t>
      </w:r>
    </w:p>
    <w:p w14:paraId="6D2F685D" w14:textId="4D7EDC2D" w:rsidR="005B5BA1" w:rsidRPr="0016663E" w:rsidRDefault="003D3D0B" w:rsidP="007E5F6F">
      <w:pPr>
        <w:pStyle w:val="NormalWeb"/>
        <w:shd w:val="clear" w:color="auto" w:fill="FFFFFF"/>
        <w:spacing w:before="0" w:beforeAutospacing="0" w:after="0" w:afterAutospacing="0" w:line="360" w:lineRule="auto"/>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1</w:t>
      </w:r>
    </w:p>
    <w:p w14:paraId="040170A1" w14:textId="170A05B9" w:rsidR="00B574CA" w:rsidRPr="0016663E" w:rsidRDefault="00B574CA" w:rsidP="007E5F6F">
      <w:pPr>
        <w:pStyle w:val="NormalWeb"/>
        <w:shd w:val="clear" w:color="auto" w:fill="FFFFFF"/>
        <w:spacing w:before="0" w:beforeAutospacing="0" w:after="0" w:afterAutospacing="0" w:line="360" w:lineRule="auto"/>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Number of tables</w:t>
      </w:r>
    </w:p>
    <w:p w14:paraId="4CE2568C" w14:textId="0BEE0265" w:rsidR="005B5BA1" w:rsidRPr="0016663E" w:rsidRDefault="00B574CA" w:rsidP="007E5F6F">
      <w:pPr>
        <w:pStyle w:val="NormalWeb"/>
        <w:shd w:val="clear" w:color="auto" w:fill="FFFFFF"/>
        <w:spacing w:before="0" w:beforeAutospacing="0" w:after="0" w:afterAutospacing="0" w:line="360" w:lineRule="auto"/>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5</w:t>
      </w:r>
    </w:p>
    <w:p w14:paraId="0A0B51A4" w14:textId="2B5000C1" w:rsidR="005B5BA1" w:rsidRPr="0016663E" w:rsidRDefault="00B574CA" w:rsidP="007E5F6F">
      <w:pPr>
        <w:pStyle w:val="NormalWeb"/>
        <w:shd w:val="clear" w:color="auto" w:fill="FFFFFF"/>
        <w:spacing w:before="0" w:beforeAutospacing="0" w:after="0" w:afterAutospacing="0" w:line="360" w:lineRule="auto"/>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Supplementary data</w:t>
      </w:r>
    </w:p>
    <w:p w14:paraId="67890D43" w14:textId="32CBBBF0" w:rsidR="00B574CA" w:rsidRPr="0016663E" w:rsidRDefault="00B574CA" w:rsidP="007E5F6F">
      <w:pPr>
        <w:pStyle w:val="NormalWeb"/>
        <w:shd w:val="clear" w:color="auto" w:fill="FFFFFF"/>
        <w:spacing w:before="0" w:beforeAutospacing="0" w:after="0" w:afterAutospacing="0" w:line="360" w:lineRule="auto"/>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Supplementary tables 1, 2 </w:t>
      </w:r>
    </w:p>
    <w:p w14:paraId="1864D624" w14:textId="21CB5D35" w:rsidR="005B5BA1" w:rsidRPr="0016663E" w:rsidRDefault="00B574CA" w:rsidP="007E5F6F">
      <w:pPr>
        <w:pStyle w:val="NormalWeb"/>
        <w:shd w:val="clear" w:color="auto" w:fill="FFFFFF"/>
        <w:spacing w:before="0" w:beforeAutospacing="0" w:after="0" w:afterAutospacing="0" w:line="360" w:lineRule="auto"/>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Running title</w:t>
      </w:r>
    </w:p>
    <w:p w14:paraId="76F5D986" w14:textId="4253B056" w:rsidR="005B5BA1" w:rsidRPr="0016663E" w:rsidRDefault="00B574CA" w:rsidP="007E5F6F">
      <w:pPr>
        <w:pStyle w:val="NormalWeb"/>
        <w:shd w:val="clear" w:color="auto" w:fill="FFFFFF"/>
        <w:spacing w:before="0" w:beforeAutospacing="0" w:after="0" w:afterAutospacing="0" w:line="360" w:lineRule="auto"/>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Tracking of Maternal Dietary Patterns</w:t>
      </w:r>
    </w:p>
    <w:p w14:paraId="2ECEBBE4" w14:textId="66BF97D1" w:rsidR="005B5BA1" w:rsidRPr="0016663E" w:rsidRDefault="003068E1" w:rsidP="007E5F6F">
      <w:pPr>
        <w:pStyle w:val="NormalWeb"/>
        <w:shd w:val="clear" w:color="auto" w:fill="FFFFFF"/>
        <w:spacing w:before="0" w:beforeAutospacing="0" w:after="0" w:afterAutospacing="0" w:line="360" w:lineRule="auto"/>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List of abbreviations</w:t>
      </w:r>
    </w:p>
    <w:p w14:paraId="7E8BECE4" w14:textId="2C7560C2" w:rsidR="005B5BA1" w:rsidRPr="0016663E" w:rsidRDefault="0053030F"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r w:rsidRPr="0016663E">
        <w:rPr>
          <w:rFonts w:asciiTheme="minorHAnsi" w:hAnsiTheme="minorHAnsi" w:cstheme="minorHAnsi"/>
          <w:bdr w:val="none" w:sz="0" w:space="0" w:color="auto" w:frame="1"/>
        </w:rPr>
        <w:t>T2D - T</w:t>
      </w:r>
      <w:r w:rsidR="00634C6B" w:rsidRPr="0016663E">
        <w:rPr>
          <w:rFonts w:asciiTheme="minorHAnsi" w:hAnsiTheme="minorHAnsi" w:cstheme="minorHAnsi"/>
          <w:bdr w:val="none" w:sz="0" w:space="0" w:color="auto" w:frame="1"/>
        </w:rPr>
        <w:t>ype 2 diabetes</w:t>
      </w:r>
    </w:p>
    <w:p w14:paraId="14744769" w14:textId="2C703B0D" w:rsidR="005B5BA1" w:rsidRPr="0016663E" w:rsidRDefault="0053030F"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r w:rsidRPr="0016663E">
        <w:rPr>
          <w:rFonts w:asciiTheme="minorHAnsi" w:hAnsiTheme="minorHAnsi" w:cstheme="minorHAnsi"/>
          <w:bdr w:val="none" w:sz="0" w:space="0" w:color="auto" w:frame="1"/>
        </w:rPr>
        <w:t xml:space="preserve">GUSTO - </w:t>
      </w:r>
      <w:r w:rsidR="003978E7" w:rsidRPr="0016663E">
        <w:rPr>
          <w:rFonts w:asciiTheme="minorHAnsi" w:hAnsiTheme="minorHAnsi" w:cstheme="minorHAnsi"/>
          <w:bdr w:val="none" w:sz="0" w:space="0" w:color="auto" w:frame="1"/>
        </w:rPr>
        <w:t>Growing Up in Sin</w:t>
      </w:r>
      <w:r w:rsidRPr="0016663E">
        <w:rPr>
          <w:rFonts w:asciiTheme="minorHAnsi" w:hAnsiTheme="minorHAnsi" w:cstheme="minorHAnsi"/>
          <w:bdr w:val="none" w:sz="0" w:space="0" w:color="auto" w:frame="1"/>
        </w:rPr>
        <w:t>gapore Toward healthy Outcomes</w:t>
      </w:r>
    </w:p>
    <w:p w14:paraId="1EB49D17" w14:textId="3F5B8E55" w:rsidR="005B5BA1" w:rsidRPr="0016663E" w:rsidRDefault="0053030F"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r w:rsidRPr="0016663E">
        <w:rPr>
          <w:rFonts w:asciiTheme="minorHAnsi" w:hAnsiTheme="minorHAnsi" w:cstheme="minorHAnsi"/>
          <w:bdr w:val="none" w:sz="0" w:space="0" w:color="auto" w:frame="1"/>
        </w:rPr>
        <w:t>BMI - Body Mass Index</w:t>
      </w:r>
    </w:p>
    <w:p w14:paraId="19492373" w14:textId="72123BE9" w:rsidR="005B5BA1" w:rsidRPr="0016663E" w:rsidRDefault="0053030F"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r w:rsidRPr="0016663E">
        <w:rPr>
          <w:rFonts w:asciiTheme="minorHAnsi" w:hAnsiTheme="minorHAnsi" w:cstheme="minorHAnsi"/>
          <w:bdr w:val="none" w:sz="0" w:space="0" w:color="auto" w:frame="1"/>
        </w:rPr>
        <w:t>GDM- Gestational diabetes mellitus</w:t>
      </w:r>
    </w:p>
    <w:p w14:paraId="733BCBE8" w14:textId="18779BAB" w:rsidR="005B5BA1" w:rsidRPr="0016663E" w:rsidRDefault="0053030F"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r w:rsidRPr="0016663E">
        <w:rPr>
          <w:rFonts w:asciiTheme="minorHAnsi" w:hAnsiTheme="minorHAnsi" w:cstheme="minorHAnsi"/>
          <w:bdr w:val="none" w:sz="0" w:space="0" w:color="auto" w:frame="1"/>
        </w:rPr>
        <w:t>GWG - Gestational weight gain</w:t>
      </w:r>
    </w:p>
    <w:p w14:paraId="7DFE4DF4" w14:textId="759B347B" w:rsidR="005B5BA1" w:rsidRPr="0016663E" w:rsidRDefault="0053030F"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r w:rsidRPr="0016663E">
        <w:rPr>
          <w:rFonts w:asciiTheme="minorHAnsi" w:hAnsiTheme="minorHAnsi" w:cstheme="minorHAnsi"/>
          <w:bdr w:val="none" w:sz="0" w:space="0" w:color="auto" w:frame="1"/>
        </w:rPr>
        <w:t>PPWR - Postpartum weight retention</w:t>
      </w:r>
    </w:p>
    <w:p w14:paraId="27F02F3F" w14:textId="1E2504CF" w:rsidR="005B5BA1" w:rsidRPr="0016663E" w:rsidRDefault="0053030F"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r w:rsidRPr="0016663E">
        <w:rPr>
          <w:rFonts w:asciiTheme="minorHAnsi" w:hAnsiTheme="minorHAnsi" w:cstheme="minorHAnsi"/>
          <w:bdr w:val="none" w:sz="0" w:space="0" w:color="auto" w:frame="1"/>
        </w:rPr>
        <w:t>OGTT - oral glucose tolerance test</w:t>
      </w:r>
    </w:p>
    <w:p w14:paraId="7ABE5746" w14:textId="7EEDFCBD" w:rsidR="005B5BA1" w:rsidRPr="0016663E" w:rsidRDefault="0053030F"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r w:rsidRPr="0016663E">
        <w:rPr>
          <w:rFonts w:asciiTheme="minorHAnsi" w:hAnsiTheme="minorHAnsi" w:cstheme="minorHAnsi"/>
          <w:bdr w:val="none" w:sz="0" w:space="0" w:color="auto" w:frame="1"/>
        </w:rPr>
        <w:t>HCS - Healthy Choice Symbol</w:t>
      </w:r>
    </w:p>
    <w:p w14:paraId="128C1E79" w14:textId="27C0F06B" w:rsidR="005B5BA1" w:rsidRPr="0016663E" w:rsidRDefault="0053030F"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r w:rsidRPr="0016663E">
        <w:rPr>
          <w:rFonts w:asciiTheme="minorHAnsi" w:hAnsiTheme="minorHAnsi" w:cstheme="minorHAnsi"/>
          <w:bdr w:val="none" w:sz="0" w:space="0" w:color="auto" w:frame="1"/>
        </w:rPr>
        <w:t>FFQ - Food Frequency Questionnaire</w:t>
      </w:r>
    </w:p>
    <w:p w14:paraId="6A1A03A6" w14:textId="703583E7" w:rsidR="005B5BA1" w:rsidRPr="0016663E" w:rsidRDefault="005B5BA1"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p>
    <w:p w14:paraId="50122BFA" w14:textId="77777777" w:rsidR="0091448C" w:rsidRPr="0016663E" w:rsidRDefault="0091448C"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p>
    <w:p w14:paraId="3C9BAC6E" w14:textId="77777777" w:rsidR="005B5BA1" w:rsidRPr="0016663E" w:rsidRDefault="005B5BA1"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p>
    <w:p w14:paraId="78B4B6B6" w14:textId="77777777" w:rsidR="005B5BA1" w:rsidRPr="0016663E" w:rsidRDefault="005B5BA1"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p>
    <w:p w14:paraId="3D3C814F" w14:textId="77777777" w:rsidR="005B5BA1" w:rsidRPr="0016663E" w:rsidRDefault="005B5BA1"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p>
    <w:p w14:paraId="0813EB39" w14:textId="77777777" w:rsidR="005B5BA1" w:rsidRPr="0016663E" w:rsidRDefault="005B5BA1"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p>
    <w:p w14:paraId="5036D30D" w14:textId="77777777" w:rsidR="005B5BA1" w:rsidRPr="0016663E" w:rsidRDefault="005B5BA1"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p>
    <w:p w14:paraId="16F3930C" w14:textId="77777777" w:rsidR="005B5BA1" w:rsidRPr="0016663E" w:rsidRDefault="005B5BA1"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p>
    <w:p w14:paraId="7017848A" w14:textId="77777777" w:rsidR="005B5BA1" w:rsidRPr="0016663E" w:rsidRDefault="005B5BA1"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p>
    <w:p w14:paraId="4A8A3A42" w14:textId="77777777" w:rsidR="005B5BA1" w:rsidRPr="0016663E" w:rsidRDefault="005B5BA1"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p>
    <w:p w14:paraId="3117F24E" w14:textId="77777777" w:rsidR="005B5BA1" w:rsidRPr="0016663E" w:rsidRDefault="005B5BA1"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p>
    <w:p w14:paraId="7337BBA5" w14:textId="77777777" w:rsidR="005B5BA1" w:rsidRPr="0016663E" w:rsidRDefault="005B5BA1" w:rsidP="00B95BE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p>
    <w:p w14:paraId="520BEFFF" w14:textId="65F45039" w:rsidR="00A47B0B" w:rsidRPr="0016663E" w:rsidRDefault="00D66F80" w:rsidP="00B95BEB">
      <w:pPr>
        <w:pStyle w:val="NormalWeb"/>
        <w:shd w:val="clear" w:color="auto" w:fill="FFFFFF"/>
        <w:spacing w:before="0" w:beforeAutospacing="0" w:after="0" w:afterAutospacing="0" w:line="360" w:lineRule="auto"/>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 xml:space="preserve">Abstract </w:t>
      </w:r>
      <w:r w:rsidR="008631A7" w:rsidRPr="0016663E">
        <w:rPr>
          <w:rFonts w:asciiTheme="minorHAnsi" w:hAnsiTheme="minorHAnsi" w:cstheme="minorHAnsi"/>
          <w:b/>
          <w:bdr w:val="none" w:sz="0" w:space="0" w:color="auto" w:frame="1"/>
        </w:rPr>
        <w:t>(</w:t>
      </w:r>
      <w:r w:rsidR="004862D9" w:rsidRPr="0016663E">
        <w:rPr>
          <w:rFonts w:asciiTheme="minorHAnsi" w:hAnsiTheme="minorHAnsi" w:cstheme="minorHAnsi"/>
          <w:b/>
          <w:bdr w:val="none" w:sz="0" w:space="0" w:color="auto" w:frame="1"/>
        </w:rPr>
        <w:t xml:space="preserve">limit </w:t>
      </w:r>
      <w:r w:rsidR="00C50B9B" w:rsidRPr="0016663E">
        <w:rPr>
          <w:rFonts w:asciiTheme="minorHAnsi" w:hAnsiTheme="minorHAnsi" w:cstheme="minorHAnsi"/>
          <w:b/>
          <w:bdr w:val="none" w:sz="0" w:space="0" w:color="auto" w:frame="1"/>
        </w:rPr>
        <w:t>250</w:t>
      </w:r>
      <w:r w:rsidR="004862D9" w:rsidRPr="0016663E">
        <w:rPr>
          <w:rFonts w:asciiTheme="minorHAnsi" w:hAnsiTheme="minorHAnsi" w:cstheme="minorHAnsi"/>
          <w:b/>
          <w:bdr w:val="none" w:sz="0" w:space="0" w:color="auto" w:frame="1"/>
        </w:rPr>
        <w:t xml:space="preserve"> words</w:t>
      </w:r>
      <w:r w:rsidR="00A449AF" w:rsidRPr="0016663E">
        <w:rPr>
          <w:rFonts w:asciiTheme="minorHAnsi" w:hAnsiTheme="minorHAnsi" w:cstheme="minorHAnsi"/>
          <w:b/>
          <w:bdr w:val="none" w:sz="0" w:space="0" w:color="auto" w:frame="1"/>
        </w:rPr>
        <w:t xml:space="preserve">) </w:t>
      </w:r>
    </w:p>
    <w:p w14:paraId="5D9A398D" w14:textId="0FDA9A5E" w:rsidR="00571626" w:rsidRPr="0016663E" w:rsidRDefault="002F2902" w:rsidP="00B95BEB">
      <w:pPr>
        <w:pStyle w:val="NormalWeb"/>
        <w:shd w:val="clear" w:color="auto" w:fill="FFFFFF"/>
        <w:spacing w:before="0" w:beforeAutospacing="0" w:after="0" w:afterAutospacing="0" w:line="360" w:lineRule="auto"/>
        <w:jc w:val="both"/>
        <w:rPr>
          <w:rFonts w:asciiTheme="minorHAnsi" w:hAnsiTheme="minorHAnsi" w:cstheme="minorHAnsi"/>
          <w:highlight w:val="yellow"/>
          <w:bdr w:val="none" w:sz="0" w:space="0" w:color="auto" w:frame="1"/>
        </w:rPr>
      </w:pPr>
      <w:r w:rsidRPr="0016663E">
        <w:rPr>
          <w:rFonts w:asciiTheme="minorHAnsi" w:hAnsiTheme="minorHAnsi" w:cstheme="minorHAnsi"/>
          <w:b/>
          <w:bdr w:val="none" w:sz="0" w:space="0" w:color="auto" w:frame="1"/>
        </w:rPr>
        <w:t xml:space="preserve">Purpose </w:t>
      </w:r>
    </w:p>
    <w:p w14:paraId="64FCE06E" w14:textId="467FE530" w:rsidR="004B41D3" w:rsidRPr="0016663E" w:rsidRDefault="002C2328" w:rsidP="0058787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Few studies have described adherence to dietary patterns over time in women of childbearing age. This study aims to describe, </w:t>
      </w:r>
      <w:r w:rsidR="004715F9" w:rsidRPr="0016663E">
        <w:rPr>
          <w:rFonts w:asciiTheme="minorHAnsi" w:hAnsiTheme="minorHAnsi" w:cstheme="minorHAnsi"/>
          <w:bdr w:val="none" w:sz="0" w:space="0" w:color="auto" w:frame="1"/>
        </w:rPr>
        <w:t>examine t</w:t>
      </w:r>
      <w:r w:rsidR="00B72421" w:rsidRPr="0016663E">
        <w:rPr>
          <w:rFonts w:asciiTheme="minorHAnsi" w:hAnsiTheme="minorHAnsi" w:cstheme="minorHAnsi"/>
          <w:bdr w:val="none" w:sz="0" w:space="0" w:color="auto" w:frame="1"/>
        </w:rPr>
        <w:t xml:space="preserve">he stability </w:t>
      </w:r>
      <w:r w:rsidR="002F2902" w:rsidRPr="0016663E">
        <w:rPr>
          <w:rFonts w:asciiTheme="minorHAnsi" w:hAnsiTheme="minorHAnsi" w:cstheme="minorHAnsi"/>
          <w:bdr w:val="none" w:sz="0" w:space="0" w:color="auto" w:frame="1"/>
        </w:rPr>
        <w:t>and changes in</w:t>
      </w:r>
      <w:r w:rsidR="00B72421" w:rsidRPr="0016663E">
        <w:rPr>
          <w:rFonts w:asciiTheme="minorHAnsi" w:hAnsiTheme="minorHAnsi" w:cstheme="minorHAnsi"/>
          <w:bdr w:val="none" w:sz="0" w:space="0" w:color="auto" w:frame="1"/>
        </w:rPr>
        <w:t xml:space="preserve"> </w:t>
      </w:r>
      <w:r w:rsidR="004B41D3" w:rsidRPr="0016663E">
        <w:rPr>
          <w:rFonts w:asciiTheme="minorHAnsi" w:hAnsiTheme="minorHAnsi" w:cstheme="minorHAnsi"/>
          <w:bdr w:val="none" w:sz="0" w:space="0" w:color="auto" w:frame="1"/>
        </w:rPr>
        <w:t>di</w:t>
      </w:r>
      <w:r w:rsidR="004715F9" w:rsidRPr="0016663E">
        <w:rPr>
          <w:rFonts w:asciiTheme="minorHAnsi" w:hAnsiTheme="minorHAnsi" w:cstheme="minorHAnsi"/>
          <w:bdr w:val="none" w:sz="0" w:space="0" w:color="auto" w:frame="1"/>
        </w:rPr>
        <w:t xml:space="preserve">etary patterns </w:t>
      </w:r>
      <w:r w:rsidR="00935B51" w:rsidRPr="0016663E">
        <w:rPr>
          <w:rFonts w:asciiTheme="minorHAnsi" w:hAnsiTheme="minorHAnsi" w:cstheme="minorHAnsi"/>
          <w:bdr w:val="none" w:sz="0" w:space="0" w:color="auto" w:frame="1"/>
        </w:rPr>
        <w:t xml:space="preserve">between </w:t>
      </w:r>
      <w:r w:rsidR="002F2902" w:rsidRPr="0016663E">
        <w:rPr>
          <w:rFonts w:asciiTheme="minorHAnsi" w:hAnsiTheme="minorHAnsi" w:cstheme="minorHAnsi"/>
          <w:bdr w:val="none" w:sz="0" w:space="0" w:color="auto" w:frame="1"/>
        </w:rPr>
        <w:t>p</w:t>
      </w:r>
      <w:r w:rsidR="00905FEC" w:rsidRPr="0016663E">
        <w:rPr>
          <w:rFonts w:asciiTheme="minorHAnsi" w:hAnsiTheme="minorHAnsi" w:cstheme="minorHAnsi"/>
          <w:bdr w:val="none" w:sz="0" w:space="0" w:color="auto" w:frame="1"/>
        </w:rPr>
        <w:t xml:space="preserve">regnancy </w:t>
      </w:r>
      <w:r w:rsidR="003A2AC8" w:rsidRPr="0016663E">
        <w:rPr>
          <w:rFonts w:asciiTheme="minorHAnsi" w:hAnsiTheme="minorHAnsi" w:cstheme="minorHAnsi"/>
          <w:bdr w:val="none" w:sz="0" w:space="0" w:color="auto" w:frame="1"/>
        </w:rPr>
        <w:t>and</w:t>
      </w:r>
      <w:r w:rsidR="00935B51" w:rsidRPr="0016663E">
        <w:rPr>
          <w:rFonts w:asciiTheme="minorHAnsi" w:hAnsiTheme="minorHAnsi" w:cstheme="minorHAnsi"/>
          <w:bdr w:val="none" w:sz="0" w:space="0" w:color="auto" w:frame="1"/>
        </w:rPr>
        <w:t xml:space="preserve"> </w:t>
      </w:r>
      <w:r w:rsidR="00B72421" w:rsidRPr="0016663E">
        <w:rPr>
          <w:rFonts w:asciiTheme="minorHAnsi" w:hAnsiTheme="minorHAnsi" w:cstheme="minorHAnsi"/>
          <w:bdr w:val="none" w:sz="0" w:space="0" w:color="auto" w:frame="1"/>
        </w:rPr>
        <w:t>6 years post-pregnan</w:t>
      </w:r>
      <w:r w:rsidR="004B41D3" w:rsidRPr="0016663E">
        <w:rPr>
          <w:rFonts w:asciiTheme="minorHAnsi" w:hAnsiTheme="minorHAnsi" w:cstheme="minorHAnsi"/>
          <w:bdr w:val="none" w:sz="0" w:space="0" w:color="auto" w:frame="1"/>
        </w:rPr>
        <w:t xml:space="preserve">cy and the </w:t>
      </w:r>
      <w:r w:rsidR="00B72421" w:rsidRPr="0016663E">
        <w:rPr>
          <w:rFonts w:asciiTheme="minorHAnsi" w:hAnsiTheme="minorHAnsi" w:cstheme="minorHAnsi"/>
          <w:bdr w:val="none" w:sz="0" w:space="0" w:color="auto" w:frame="1"/>
        </w:rPr>
        <w:t>sociode</w:t>
      </w:r>
      <w:r w:rsidR="004B41D3" w:rsidRPr="0016663E">
        <w:rPr>
          <w:rFonts w:asciiTheme="minorHAnsi" w:hAnsiTheme="minorHAnsi" w:cstheme="minorHAnsi"/>
          <w:bdr w:val="none" w:sz="0" w:space="0" w:color="auto" w:frame="1"/>
        </w:rPr>
        <w:t xml:space="preserve">mographic and lifestyle factors influencing the adherence over time. </w:t>
      </w:r>
    </w:p>
    <w:p w14:paraId="157EE4C7" w14:textId="77777777" w:rsidR="005049B8" w:rsidRPr="0016663E" w:rsidRDefault="005049B8" w:rsidP="0058787C">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p>
    <w:p w14:paraId="7C8A113C" w14:textId="616C5ED4" w:rsidR="00D4049A" w:rsidRPr="0016663E" w:rsidRDefault="00D4049A" w:rsidP="0058787C">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Methods</w:t>
      </w:r>
    </w:p>
    <w:p w14:paraId="61933A50" w14:textId="2F482109" w:rsidR="00D4049A" w:rsidRPr="0016663E" w:rsidRDefault="006351C0" w:rsidP="0058787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During p</w:t>
      </w:r>
      <w:r w:rsidR="00C50B9B" w:rsidRPr="0016663E">
        <w:rPr>
          <w:rFonts w:asciiTheme="minorHAnsi" w:hAnsiTheme="minorHAnsi" w:cstheme="minorHAnsi"/>
          <w:bdr w:val="none" w:sz="0" w:space="0" w:color="auto" w:frame="1"/>
        </w:rPr>
        <w:t xml:space="preserve">regnancy and at </w:t>
      </w:r>
      <w:r w:rsidR="00B72421" w:rsidRPr="0016663E">
        <w:rPr>
          <w:rFonts w:asciiTheme="minorHAnsi" w:hAnsiTheme="minorHAnsi" w:cstheme="minorHAnsi"/>
          <w:bdr w:val="none" w:sz="0" w:space="0" w:color="auto" w:frame="1"/>
        </w:rPr>
        <w:t xml:space="preserve">6 years post-pregnancy, 24-hour recalls and food frequency questionnaires were collected, respectively, from </w:t>
      </w:r>
      <w:r w:rsidR="00AF46BC" w:rsidRPr="0016663E">
        <w:rPr>
          <w:rFonts w:asciiTheme="minorHAnsi" w:hAnsiTheme="minorHAnsi" w:cstheme="minorHAnsi"/>
          <w:bdr w:val="none" w:sz="0" w:space="0" w:color="auto" w:frame="1"/>
        </w:rPr>
        <w:t xml:space="preserve">709 </w:t>
      </w:r>
      <w:r w:rsidR="00B72421" w:rsidRPr="0016663E">
        <w:rPr>
          <w:rFonts w:asciiTheme="minorHAnsi" w:hAnsiTheme="minorHAnsi" w:cstheme="minorHAnsi"/>
          <w:bdr w:val="none" w:sz="0" w:space="0" w:color="auto" w:frame="1"/>
        </w:rPr>
        <w:t>women</w:t>
      </w:r>
      <w:r w:rsidR="00C50B9B" w:rsidRPr="0016663E">
        <w:rPr>
          <w:rFonts w:asciiTheme="minorHAnsi" w:hAnsiTheme="minorHAnsi" w:cstheme="minorHAnsi"/>
          <w:bdr w:val="none" w:sz="0" w:space="0" w:color="auto" w:frame="1"/>
        </w:rPr>
        <w:t xml:space="preserve">. </w:t>
      </w:r>
      <w:r w:rsidR="00B72421" w:rsidRPr="0016663E">
        <w:rPr>
          <w:rFonts w:asciiTheme="minorHAnsi" w:hAnsiTheme="minorHAnsi" w:cstheme="minorHAnsi"/>
          <w:bdr w:val="none" w:sz="0" w:space="0" w:color="auto" w:frame="1"/>
        </w:rPr>
        <w:t>Data on sociodemographic and l</w:t>
      </w:r>
      <w:r w:rsidR="00401E5A" w:rsidRPr="0016663E">
        <w:rPr>
          <w:rFonts w:asciiTheme="minorHAnsi" w:hAnsiTheme="minorHAnsi" w:cstheme="minorHAnsi"/>
          <w:bdr w:val="none" w:sz="0" w:space="0" w:color="auto" w:frame="1"/>
        </w:rPr>
        <w:t>ifestyle factors were collected</w:t>
      </w:r>
      <w:r w:rsidR="00BC7139" w:rsidRPr="0016663E">
        <w:rPr>
          <w:rFonts w:asciiTheme="minorHAnsi" w:hAnsiTheme="minorHAnsi" w:cstheme="minorHAnsi"/>
          <w:bdr w:val="none" w:sz="0" w:space="0" w:color="auto" w:frame="1"/>
        </w:rPr>
        <w:t xml:space="preserve"> </w:t>
      </w:r>
      <w:r w:rsidR="00401E5A" w:rsidRPr="0016663E">
        <w:rPr>
          <w:rFonts w:asciiTheme="minorHAnsi" w:hAnsiTheme="minorHAnsi" w:cstheme="minorHAnsi"/>
          <w:bdr w:val="none" w:sz="0" w:space="0" w:color="auto" w:frame="1"/>
        </w:rPr>
        <w:t>via questionnaires.</w:t>
      </w:r>
      <w:r w:rsidR="00BC7139" w:rsidRPr="0016663E">
        <w:rPr>
          <w:rFonts w:asciiTheme="minorHAnsi" w:hAnsiTheme="minorHAnsi" w:cstheme="minorHAnsi"/>
          <w:bdr w:val="none" w:sz="0" w:space="0" w:color="auto" w:frame="1"/>
        </w:rPr>
        <w:t xml:space="preserve"> </w:t>
      </w:r>
      <w:r w:rsidR="00B72421" w:rsidRPr="0016663E">
        <w:rPr>
          <w:rFonts w:asciiTheme="minorHAnsi" w:hAnsiTheme="minorHAnsi" w:cstheme="minorHAnsi"/>
          <w:bdr w:val="none" w:sz="0" w:space="0" w:color="auto" w:frame="1"/>
        </w:rPr>
        <w:t xml:space="preserve">Dietary patterns were identified using principal component </w:t>
      </w:r>
      <w:r w:rsidR="00B72421" w:rsidRPr="002A76C0">
        <w:rPr>
          <w:rFonts w:asciiTheme="minorHAnsi" w:hAnsiTheme="minorHAnsi" w:cstheme="minorHAnsi"/>
          <w:bdr w:val="none" w:sz="0" w:space="0" w:color="auto" w:frame="1"/>
        </w:rPr>
        <w:t>analysis and stability assessed using Pearson’s correlation coefficients</w:t>
      </w:r>
      <w:r w:rsidR="00AF46BC" w:rsidRPr="002A76C0">
        <w:rPr>
          <w:rFonts w:asciiTheme="minorHAnsi" w:hAnsiTheme="minorHAnsi" w:cstheme="minorHAnsi"/>
          <w:bdr w:val="none" w:sz="0" w:space="0" w:color="auto" w:frame="1"/>
        </w:rPr>
        <w:t xml:space="preserve"> (</w:t>
      </w:r>
      <w:r w:rsidR="00AF46BC" w:rsidRPr="002A76C0">
        <w:rPr>
          <w:rFonts w:asciiTheme="minorHAnsi" w:hAnsiTheme="minorHAnsi" w:cstheme="minorHAnsi"/>
          <w:i/>
          <w:bdr w:val="none" w:sz="0" w:space="0" w:color="auto" w:frame="1"/>
        </w:rPr>
        <w:t>r</w:t>
      </w:r>
      <w:r w:rsidR="00AF46BC" w:rsidRPr="002A76C0">
        <w:rPr>
          <w:rFonts w:asciiTheme="minorHAnsi" w:hAnsiTheme="minorHAnsi" w:cstheme="minorHAnsi"/>
          <w:bdr w:val="none" w:sz="0" w:space="0" w:color="auto" w:frame="1"/>
        </w:rPr>
        <w:t xml:space="preserve">) </w:t>
      </w:r>
      <w:r w:rsidR="00B72421" w:rsidRPr="002A76C0">
        <w:rPr>
          <w:rFonts w:asciiTheme="minorHAnsi" w:hAnsiTheme="minorHAnsi" w:cstheme="minorHAnsi"/>
          <w:bdr w:val="none" w:sz="0" w:space="0" w:color="auto" w:frame="1"/>
        </w:rPr>
        <w:t>and Cohen’s weighted kappa</w:t>
      </w:r>
      <w:r w:rsidR="00AF46BC" w:rsidRPr="002A76C0">
        <w:rPr>
          <w:rFonts w:asciiTheme="minorHAnsi" w:hAnsiTheme="minorHAnsi" w:cstheme="minorHAnsi"/>
          <w:bdr w:val="none" w:sz="0" w:space="0" w:color="auto" w:frame="1"/>
        </w:rPr>
        <w:t xml:space="preserve"> </w:t>
      </w:r>
      <w:r w:rsidR="00AF46BC" w:rsidRPr="002A76C0">
        <w:rPr>
          <w:rFonts w:asciiTheme="minorHAnsi" w:hAnsiTheme="minorHAnsi" w:cstheme="minorHAnsi"/>
          <w:shd w:val="clear" w:color="auto" w:fill="FFFFFF"/>
        </w:rPr>
        <w:t>(κ)</w:t>
      </w:r>
      <w:r w:rsidR="00AF46BC" w:rsidRPr="002A76C0">
        <w:rPr>
          <w:rFonts w:asciiTheme="minorHAnsi" w:hAnsiTheme="minorHAnsi" w:cstheme="minorHAnsi"/>
          <w:bdr w:val="none" w:sz="0" w:space="0" w:color="auto" w:frame="1"/>
        </w:rPr>
        <w:t xml:space="preserve">. </w:t>
      </w:r>
      <w:r w:rsidR="00B72421" w:rsidRPr="002A76C0">
        <w:rPr>
          <w:rFonts w:asciiTheme="minorHAnsi" w:hAnsiTheme="minorHAnsi" w:cstheme="minorHAnsi"/>
          <w:bdr w:val="none" w:sz="0" w:space="0" w:color="auto" w:frame="1"/>
        </w:rPr>
        <w:t>Associations</w:t>
      </w:r>
      <w:r w:rsidR="004F3579" w:rsidRPr="002A76C0">
        <w:rPr>
          <w:rFonts w:asciiTheme="minorHAnsi" w:hAnsiTheme="minorHAnsi" w:cstheme="minorHAnsi"/>
          <w:bdr w:val="none" w:sz="0" w:space="0" w:color="auto" w:frame="1"/>
        </w:rPr>
        <w:t xml:space="preserve"> </w:t>
      </w:r>
      <w:r w:rsidR="009F7113" w:rsidRPr="002A76C0">
        <w:rPr>
          <w:rFonts w:asciiTheme="minorHAnsi" w:hAnsiTheme="minorHAnsi" w:cstheme="minorHAnsi"/>
          <w:bdr w:val="none" w:sz="0" w:space="0" w:color="auto" w:frame="1"/>
        </w:rPr>
        <w:t xml:space="preserve">with </w:t>
      </w:r>
      <w:r w:rsidR="004F3579" w:rsidRPr="002A76C0">
        <w:rPr>
          <w:rFonts w:asciiTheme="minorHAnsi" w:hAnsiTheme="minorHAnsi" w:cstheme="minorHAnsi"/>
          <w:bdr w:val="none" w:sz="0" w:space="0" w:color="auto" w:frame="1"/>
        </w:rPr>
        <w:t xml:space="preserve">sociodemographic </w:t>
      </w:r>
      <w:r w:rsidR="00B915F5" w:rsidRPr="002A76C0">
        <w:rPr>
          <w:rFonts w:asciiTheme="minorHAnsi" w:hAnsiTheme="minorHAnsi" w:cstheme="minorHAnsi"/>
          <w:bdr w:val="none" w:sz="0" w:space="0" w:color="auto" w:frame="1"/>
        </w:rPr>
        <w:t>characteristics</w:t>
      </w:r>
      <w:r w:rsidR="009F7113" w:rsidRPr="002A76C0">
        <w:rPr>
          <w:rFonts w:asciiTheme="minorHAnsi" w:hAnsiTheme="minorHAnsi" w:cstheme="minorHAnsi"/>
          <w:bdr w:val="none" w:sz="0" w:space="0" w:color="auto" w:frame="1"/>
        </w:rPr>
        <w:t xml:space="preserve"> were </w:t>
      </w:r>
      <w:r w:rsidR="00B72421" w:rsidRPr="002A76C0">
        <w:rPr>
          <w:rFonts w:asciiTheme="minorHAnsi" w:hAnsiTheme="minorHAnsi" w:cstheme="minorHAnsi"/>
          <w:bdr w:val="none" w:sz="0" w:space="0" w:color="auto" w:frame="1"/>
        </w:rPr>
        <w:t>assessed by mu</w:t>
      </w:r>
      <w:r w:rsidR="000323C8" w:rsidRPr="002A76C0">
        <w:rPr>
          <w:rFonts w:asciiTheme="minorHAnsi" w:hAnsiTheme="minorHAnsi" w:cstheme="minorHAnsi"/>
          <w:bdr w:val="none" w:sz="0" w:space="0" w:color="auto" w:frame="1"/>
        </w:rPr>
        <w:t>lti</w:t>
      </w:r>
      <w:r w:rsidR="00BF19E1" w:rsidRPr="002A76C0">
        <w:rPr>
          <w:rFonts w:asciiTheme="minorHAnsi" w:hAnsiTheme="minorHAnsi" w:cstheme="minorHAnsi"/>
          <w:bdr w:val="none" w:sz="0" w:space="0" w:color="auto" w:frame="1"/>
        </w:rPr>
        <w:t xml:space="preserve">ple </w:t>
      </w:r>
      <w:r w:rsidR="000323C8" w:rsidRPr="002A76C0">
        <w:rPr>
          <w:rFonts w:asciiTheme="minorHAnsi" w:hAnsiTheme="minorHAnsi" w:cstheme="minorHAnsi"/>
          <w:bdr w:val="none" w:sz="0" w:space="0" w:color="auto" w:frame="1"/>
        </w:rPr>
        <w:t xml:space="preserve">logistic regression. </w:t>
      </w:r>
    </w:p>
    <w:p w14:paraId="70651B0F" w14:textId="77777777" w:rsidR="00B915F5" w:rsidRPr="0016663E" w:rsidRDefault="00B915F5" w:rsidP="0058787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7E113BBE" w14:textId="77777777" w:rsidR="00D4049A" w:rsidRPr="0016663E" w:rsidRDefault="00D4049A" w:rsidP="0058787C">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 xml:space="preserve">Results </w:t>
      </w:r>
    </w:p>
    <w:p w14:paraId="0ECF1068" w14:textId="42E760AD" w:rsidR="00B6248F" w:rsidRPr="0016663E" w:rsidRDefault="00DA307E" w:rsidP="0058787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The ‘Fruits, Vegetables and Legumes’ (FVL) and ‘Seafood, Noodle, Soup’ (SNS) patterns were identified at both time</w:t>
      </w:r>
      <w:r w:rsidR="009F7113" w:rsidRPr="0016663E">
        <w:rPr>
          <w:rFonts w:asciiTheme="minorHAnsi" w:hAnsiTheme="minorHAnsi" w:cstheme="minorHAnsi"/>
          <w:bdr w:val="none" w:sz="0" w:space="0" w:color="auto" w:frame="1"/>
        </w:rPr>
        <w:t xml:space="preserve"> </w:t>
      </w:r>
      <w:r w:rsidRPr="0016663E">
        <w:rPr>
          <w:rFonts w:asciiTheme="minorHAnsi" w:hAnsiTheme="minorHAnsi" w:cstheme="minorHAnsi"/>
          <w:bdr w:val="none" w:sz="0" w:space="0" w:color="auto" w:frame="1"/>
        </w:rPr>
        <w:t xml:space="preserve">points, with </w:t>
      </w:r>
      <w:r w:rsidR="008E4EDD" w:rsidRPr="0016663E">
        <w:rPr>
          <w:rFonts w:asciiTheme="minorHAnsi" w:hAnsiTheme="minorHAnsi" w:cstheme="minorHAnsi"/>
          <w:bdr w:val="none" w:sz="0" w:space="0" w:color="auto" w:frame="1"/>
        </w:rPr>
        <w:t xml:space="preserve">low </w:t>
      </w:r>
      <w:r w:rsidRPr="0016663E">
        <w:rPr>
          <w:rFonts w:asciiTheme="minorHAnsi" w:hAnsiTheme="minorHAnsi" w:cstheme="minorHAnsi"/>
          <w:bdr w:val="none" w:sz="0" w:space="0" w:color="auto" w:frame="1"/>
        </w:rPr>
        <w:t>correlation for the dietary pattern z-scores (</w:t>
      </w:r>
      <w:r w:rsidR="008E4EDD" w:rsidRPr="0016663E">
        <w:rPr>
          <w:rFonts w:asciiTheme="minorHAnsi" w:hAnsiTheme="minorHAnsi" w:cstheme="minorHAnsi"/>
          <w:i/>
          <w:bdr w:val="none" w:sz="0" w:space="0" w:color="auto" w:frame="1"/>
        </w:rPr>
        <w:t>r</w:t>
      </w:r>
      <w:r w:rsidRPr="0016663E">
        <w:rPr>
          <w:rFonts w:asciiTheme="minorHAnsi" w:hAnsiTheme="minorHAnsi" w:cstheme="minorHAnsi"/>
          <w:bdr w:val="none" w:sz="0" w:space="0" w:color="auto" w:frame="1"/>
        </w:rPr>
        <w:t xml:space="preserve">: 0.2 and 0.3, respectively) and modest agreement in tertile assignment, suggesting poor stability. An ‘unhealthy’ pattern was only observed </w:t>
      </w:r>
      <w:r w:rsidR="009E4F30" w:rsidRPr="0016663E">
        <w:rPr>
          <w:rFonts w:asciiTheme="minorHAnsi" w:hAnsiTheme="minorHAnsi" w:cstheme="minorHAnsi"/>
          <w:bdr w:val="none" w:sz="0" w:space="0" w:color="auto" w:frame="1"/>
        </w:rPr>
        <w:t xml:space="preserve">at 6 years post-pregnancy. </w:t>
      </w:r>
      <w:r w:rsidR="005460C1" w:rsidRPr="0016663E">
        <w:rPr>
          <w:rFonts w:asciiTheme="minorHAnsi" w:hAnsiTheme="minorHAnsi" w:cstheme="minorHAnsi"/>
          <w:bdr w:val="none" w:sz="0" w:space="0" w:color="auto" w:frame="1"/>
        </w:rPr>
        <w:t xml:space="preserve">Women who showed increased adherence to FVL pattern had higher </w:t>
      </w:r>
      <w:r w:rsidR="009E4F30" w:rsidRPr="0016663E">
        <w:rPr>
          <w:rFonts w:asciiTheme="minorHAnsi" w:hAnsiTheme="minorHAnsi" w:cstheme="minorHAnsi"/>
          <w:bdr w:val="none" w:sz="0" w:space="0" w:color="auto" w:frame="1"/>
        </w:rPr>
        <w:t xml:space="preserve">educational attainment and </w:t>
      </w:r>
      <w:r w:rsidR="005460C1" w:rsidRPr="0016663E">
        <w:rPr>
          <w:rFonts w:asciiTheme="minorHAnsi" w:hAnsiTheme="minorHAnsi" w:cstheme="minorHAnsi"/>
          <w:bdr w:val="none" w:sz="0" w:space="0" w:color="auto" w:frame="1"/>
        </w:rPr>
        <w:t>exhibited healthy lifestyle behaviours</w:t>
      </w:r>
      <w:r w:rsidR="009E4F30" w:rsidRPr="0016663E">
        <w:rPr>
          <w:rFonts w:asciiTheme="minorHAnsi" w:hAnsiTheme="minorHAnsi" w:cstheme="minorHAnsi"/>
          <w:bdr w:val="none" w:sz="0" w:space="0" w:color="auto" w:frame="1"/>
        </w:rPr>
        <w:t xml:space="preserve">. </w:t>
      </w:r>
      <w:r w:rsidR="005460C1" w:rsidRPr="0016663E">
        <w:rPr>
          <w:rFonts w:asciiTheme="minorHAnsi" w:hAnsiTheme="minorHAnsi" w:cstheme="minorHAnsi"/>
          <w:bdr w:val="none" w:sz="0" w:space="0" w:color="auto" w:frame="1"/>
        </w:rPr>
        <w:t>Women who had gestational diabetes during pregnancy were less likely to decrease adherence to FVL pattern over time.</w:t>
      </w:r>
      <w:r w:rsidR="009E4F30" w:rsidRPr="0016663E">
        <w:rPr>
          <w:rFonts w:asciiTheme="minorHAnsi" w:hAnsiTheme="minorHAnsi" w:cstheme="minorHAnsi"/>
          <w:bdr w:val="none" w:sz="0" w:space="0" w:color="auto" w:frame="1"/>
        </w:rPr>
        <w:t xml:space="preserve"> </w:t>
      </w:r>
      <w:r w:rsidR="003D5697" w:rsidRPr="0016663E">
        <w:rPr>
          <w:rFonts w:asciiTheme="minorHAnsi" w:hAnsiTheme="minorHAnsi" w:cstheme="minorHAnsi"/>
          <w:bdr w:val="none" w:sz="0" w:space="0" w:color="auto" w:frame="1"/>
        </w:rPr>
        <w:t>Women who adhered more closely to the ‘unhealthy’ pattern at 6 years post-pregnancy tended to be younger, of Malay ethnicity, had lower</w:t>
      </w:r>
      <w:r w:rsidR="00401E5A" w:rsidRPr="0016663E">
        <w:rPr>
          <w:rFonts w:asciiTheme="minorHAnsi" w:hAnsiTheme="minorHAnsi" w:cstheme="minorHAnsi"/>
          <w:bdr w:val="none" w:sz="0" w:space="0" w:color="auto" w:frame="1"/>
        </w:rPr>
        <w:t xml:space="preserve"> socioeconomic status, were less physically active </w:t>
      </w:r>
      <w:r w:rsidR="003D5697" w:rsidRPr="0016663E">
        <w:rPr>
          <w:rFonts w:asciiTheme="minorHAnsi" w:hAnsiTheme="minorHAnsi" w:cstheme="minorHAnsi"/>
          <w:bdr w:val="none" w:sz="0" w:space="0" w:color="auto" w:frame="1"/>
        </w:rPr>
        <w:t>and had additional pregnancies.</w:t>
      </w:r>
      <w:r w:rsidR="00905594" w:rsidRPr="0016663E">
        <w:rPr>
          <w:rFonts w:asciiTheme="minorHAnsi" w:hAnsiTheme="minorHAnsi" w:cstheme="minorHAnsi"/>
          <w:bdr w:val="none" w:sz="0" w:space="0" w:color="auto" w:frame="1"/>
        </w:rPr>
        <w:t xml:space="preserve"> </w:t>
      </w:r>
    </w:p>
    <w:p w14:paraId="0A6FE801" w14:textId="77777777" w:rsidR="00B6248F" w:rsidRPr="0016663E" w:rsidRDefault="00B6248F" w:rsidP="00D66F80">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p>
    <w:p w14:paraId="145C70D2" w14:textId="56FBA3FD" w:rsidR="0041683A" w:rsidRPr="0016663E" w:rsidRDefault="0041683A" w:rsidP="00D66F80">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Conclusions</w:t>
      </w:r>
    </w:p>
    <w:p w14:paraId="40DFAB2C" w14:textId="410BFDDE" w:rsidR="009F0F4D" w:rsidRPr="0016663E" w:rsidRDefault="00312DB9" w:rsidP="00A5235D">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Dietary habits of women </w:t>
      </w:r>
      <w:r w:rsidR="00261F9F" w:rsidRPr="0016663E">
        <w:rPr>
          <w:rFonts w:asciiTheme="minorHAnsi" w:hAnsiTheme="minorHAnsi" w:cstheme="minorHAnsi"/>
          <w:bdr w:val="none" w:sz="0" w:space="0" w:color="auto" w:frame="1"/>
        </w:rPr>
        <w:t xml:space="preserve">became less healthy </w:t>
      </w:r>
      <w:r w:rsidR="000C5B77" w:rsidRPr="0016663E">
        <w:rPr>
          <w:rFonts w:asciiTheme="minorHAnsi" w:hAnsiTheme="minorHAnsi" w:cstheme="minorHAnsi"/>
          <w:bdr w:val="none" w:sz="0" w:space="0" w:color="auto" w:frame="1"/>
        </w:rPr>
        <w:t>during the transition from pregnancy to 6 years post-pregnancy</w:t>
      </w:r>
      <w:r w:rsidR="009F7113" w:rsidRPr="0016663E">
        <w:rPr>
          <w:rFonts w:asciiTheme="minorHAnsi" w:hAnsiTheme="minorHAnsi" w:cstheme="minorHAnsi"/>
          <w:bdr w:val="none" w:sz="0" w:space="0" w:color="auto" w:frame="1"/>
        </w:rPr>
        <w:t xml:space="preserve">. </w:t>
      </w:r>
      <w:r w:rsidR="00B6248F" w:rsidRPr="0016663E">
        <w:rPr>
          <w:rFonts w:asciiTheme="minorHAnsi" w:hAnsiTheme="minorHAnsi" w:cstheme="minorHAnsi"/>
          <w:bdr w:val="none" w:sz="0" w:space="0" w:color="auto" w:frame="1"/>
        </w:rPr>
        <w:t>However, results should be interpreted with caution due to the different dietary assessment tools used at the two time</w:t>
      </w:r>
      <w:r w:rsidR="009F7113" w:rsidRPr="0016663E">
        <w:rPr>
          <w:rFonts w:asciiTheme="minorHAnsi" w:hAnsiTheme="minorHAnsi" w:cstheme="minorHAnsi"/>
          <w:bdr w:val="none" w:sz="0" w:space="0" w:color="auto" w:frame="1"/>
        </w:rPr>
        <w:t xml:space="preserve"> </w:t>
      </w:r>
      <w:r w:rsidR="00B6248F" w:rsidRPr="0016663E">
        <w:rPr>
          <w:rFonts w:asciiTheme="minorHAnsi" w:hAnsiTheme="minorHAnsi" w:cstheme="minorHAnsi"/>
          <w:bdr w:val="none" w:sz="0" w:space="0" w:color="auto" w:frame="1"/>
        </w:rPr>
        <w:t xml:space="preserve">points. </w:t>
      </w:r>
    </w:p>
    <w:p w14:paraId="6DE22A79" w14:textId="77777777" w:rsidR="0092511A" w:rsidRPr="0016663E" w:rsidRDefault="0092511A" w:rsidP="00A5235D">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p>
    <w:p w14:paraId="7176ECF8" w14:textId="16AF277A" w:rsidR="00D66F80" w:rsidRPr="0016663E" w:rsidRDefault="00D66F80" w:rsidP="00A5235D">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r w:rsidRPr="0016663E">
        <w:rPr>
          <w:rFonts w:asciiTheme="minorHAnsi" w:hAnsiTheme="minorHAnsi" w:cstheme="minorHAnsi"/>
          <w:b/>
          <w:bdr w:val="none" w:sz="0" w:space="0" w:color="auto" w:frame="1"/>
        </w:rPr>
        <w:t>Keywords:</w:t>
      </w:r>
      <w:r w:rsidRPr="0016663E">
        <w:rPr>
          <w:rFonts w:asciiTheme="minorHAnsi" w:hAnsiTheme="minorHAnsi" w:cstheme="minorHAnsi"/>
          <w:bdr w:val="none" w:sz="0" w:space="0" w:color="auto" w:frame="1"/>
        </w:rPr>
        <w:t xml:space="preserve"> dietary patterns, tracking, principal component analysis, </w:t>
      </w:r>
      <w:r w:rsidR="00B7672E" w:rsidRPr="0016663E">
        <w:rPr>
          <w:rFonts w:asciiTheme="minorHAnsi" w:hAnsiTheme="minorHAnsi" w:cstheme="minorHAnsi"/>
          <w:bdr w:val="none" w:sz="0" w:space="0" w:color="auto" w:frame="1"/>
        </w:rPr>
        <w:t xml:space="preserve">woman, </w:t>
      </w:r>
      <w:r w:rsidRPr="0016663E">
        <w:rPr>
          <w:rFonts w:asciiTheme="minorHAnsi" w:hAnsiTheme="minorHAnsi" w:cstheme="minorHAnsi"/>
          <w:bdr w:val="none" w:sz="0" w:space="0" w:color="auto" w:frame="1"/>
        </w:rPr>
        <w:t>pregnancy, post-pregnancy</w:t>
      </w:r>
    </w:p>
    <w:p w14:paraId="20268B57" w14:textId="77777777" w:rsidR="00E00927" w:rsidRPr="0016663E" w:rsidRDefault="00E00927"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42B30E4E"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7E7DF71F"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12841661"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56022E98"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0B34F1D8"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7E134079"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7A15F84E"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79B311EC"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6E2F7C79"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730A2AF2"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2A438FDF"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57EE9F32"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3139804E"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3B811416"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46080457"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5E2694E9"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75DD908E"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3ECE13F4"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61F0140F" w14:textId="77777777"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6235C59F" w14:textId="37A3C62A" w:rsidR="0041683A" w:rsidRPr="0016663E" w:rsidRDefault="0041683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20F6101A" w14:textId="77777777" w:rsidR="00E60007" w:rsidRPr="0016663E" w:rsidRDefault="00E60007"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28CFC6C9" w14:textId="6F2AED01" w:rsidR="009342B7" w:rsidRPr="0016663E" w:rsidRDefault="009342B7"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5CD33A18" w14:textId="77777777" w:rsidR="00377060" w:rsidRPr="0016663E" w:rsidRDefault="00377060"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11422244" w14:textId="77777777" w:rsidR="00006F60" w:rsidRPr="0016663E" w:rsidRDefault="00006F60"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1E156411" w14:textId="77777777" w:rsidR="006152B5" w:rsidRPr="0016663E" w:rsidRDefault="006152B5"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30C292B4" w14:textId="77777777" w:rsidR="006152B5" w:rsidRPr="0016663E" w:rsidRDefault="006152B5"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2937BF29" w14:textId="77777777" w:rsidR="006152B5" w:rsidRPr="0016663E" w:rsidRDefault="006152B5"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78D08308" w14:textId="77777777" w:rsidR="000F2BBD" w:rsidRPr="0016663E" w:rsidRDefault="000F2BBD"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24A5B722" w14:textId="77777777" w:rsidR="00BC7139" w:rsidRPr="0016663E" w:rsidRDefault="00BC7139"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sectPr w:rsidR="00BC7139" w:rsidRPr="0016663E" w:rsidSect="005A5ACC">
          <w:pgSz w:w="11906" w:h="16838"/>
          <w:pgMar w:top="1440" w:right="1440" w:bottom="1440" w:left="1440" w:header="708" w:footer="708" w:gutter="0"/>
          <w:lnNumType w:countBy="1" w:restart="continuous"/>
          <w:cols w:space="708"/>
          <w:docGrid w:linePitch="360"/>
        </w:sectPr>
      </w:pPr>
    </w:p>
    <w:p w14:paraId="5E5246AC" w14:textId="0CC2B4FB" w:rsidR="009F6243" w:rsidRPr="0016663E" w:rsidRDefault="00B4710A"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r w:rsidRPr="0016663E">
        <w:rPr>
          <w:rFonts w:asciiTheme="minorHAnsi" w:hAnsiTheme="minorHAnsi" w:cstheme="minorHAnsi"/>
          <w:b/>
          <w:u w:val="single"/>
          <w:bdr w:val="none" w:sz="0" w:space="0" w:color="auto" w:frame="1"/>
        </w:rPr>
        <w:t xml:space="preserve">Introduction </w:t>
      </w:r>
    </w:p>
    <w:p w14:paraId="4D29463C" w14:textId="6754F608" w:rsidR="00101AA3" w:rsidRPr="0016663E" w:rsidRDefault="00493504" w:rsidP="00101AA3">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Increasing evidence suggests </w:t>
      </w:r>
      <w:r w:rsidR="00A95E31" w:rsidRPr="0016663E">
        <w:rPr>
          <w:rFonts w:asciiTheme="minorHAnsi" w:hAnsiTheme="minorHAnsi" w:cstheme="minorHAnsi"/>
          <w:bdr w:val="none" w:sz="0" w:space="0" w:color="auto" w:frame="1"/>
        </w:rPr>
        <w:t>that m</w:t>
      </w:r>
      <w:r w:rsidR="004A6472" w:rsidRPr="0016663E">
        <w:rPr>
          <w:rFonts w:asciiTheme="minorHAnsi" w:hAnsiTheme="minorHAnsi" w:cstheme="minorHAnsi"/>
          <w:bdr w:val="none" w:sz="0" w:space="0" w:color="auto" w:frame="1"/>
        </w:rPr>
        <w:t>aternal</w:t>
      </w:r>
      <w:r w:rsidR="003B568F" w:rsidRPr="0016663E">
        <w:rPr>
          <w:rFonts w:asciiTheme="minorHAnsi" w:hAnsiTheme="minorHAnsi" w:cstheme="minorHAnsi"/>
          <w:bdr w:val="none" w:sz="0" w:space="0" w:color="auto" w:frame="1"/>
        </w:rPr>
        <w:t xml:space="preserve"> </w:t>
      </w:r>
      <w:r w:rsidR="00C12F45" w:rsidRPr="0016663E">
        <w:rPr>
          <w:rFonts w:asciiTheme="minorHAnsi" w:hAnsiTheme="minorHAnsi" w:cstheme="minorHAnsi"/>
          <w:bdr w:val="none" w:sz="0" w:space="0" w:color="auto" w:frame="1"/>
        </w:rPr>
        <w:t xml:space="preserve">diet </w:t>
      </w:r>
      <w:r w:rsidR="003B568F" w:rsidRPr="0016663E">
        <w:rPr>
          <w:rFonts w:asciiTheme="minorHAnsi" w:hAnsiTheme="minorHAnsi" w:cstheme="minorHAnsi"/>
          <w:bdr w:val="none" w:sz="0" w:space="0" w:color="auto" w:frame="1"/>
        </w:rPr>
        <w:t xml:space="preserve">during pregnancy </w:t>
      </w:r>
      <w:r w:rsidR="009F2350" w:rsidRPr="0016663E">
        <w:rPr>
          <w:rFonts w:asciiTheme="minorHAnsi" w:hAnsiTheme="minorHAnsi" w:cstheme="minorHAnsi"/>
          <w:bdr w:val="none" w:sz="0" w:space="0" w:color="auto" w:frame="1"/>
        </w:rPr>
        <w:t xml:space="preserve">has substantial impact on pregnancy outcomes, as well as </w:t>
      </w:r>
      <w:r w:rsidR="00A15A0C" w:rsidRPr="0016663E">
        <w:rPr>
          <w:rFonts w:asciiTheme="minorHAnsi" w:hAnsiTheme="minorHAnsi" w:cstheme="minorHAnsi"/>
          <w:bdr w:val="none" w:sz="0" w:space="0" w:color="auto" w:frame="1"/>
        </w:rPr>
        <w:t xml:space="preserve">on </w:t>
      </w:r>
      <w:r w:rsidR="009F2350" w:rsidRPr="0016663E">
        <w:rPr>
          <w:rFonts w:asciiTheme="minorHAnsi" w:hAnsiTheme="minorHAnsi" w:cstheme="minorHAnsi"/>
          <w:bdr w:val="none" w:sz="0" w:space="0" w:color="auto" w:frame="1"/>
        </w:rPr>
        <w:t xml:space="preserve">long-term </w:t>
      </w:r>
      <w:r w:rsidR="00A937BA" w:rsidRPr="0016663E">
        <w:rPr>
          <w:rFonts w:asciiTheme="minorHAnsi" w:hAnsiTheme="minorHAnsi" w:cstheme="minorHAnsi"/>
          <w:bdr w:val="none" w:sz="0" w:space="0" w:color="auto" w:frame="1"/>
        </w:rPr>
        <w:t xml:space="preserve">health </w:t>
      </w:r>
      <w:r w:rsidR="009F2350" w:rsidRPr="0016663E">
        <w:rPr>
          <w:rFonts w:asciiTheme="minorHAnsi" w:hAnsiTheme="minorHAnsi" w:cstheme="minorHAnsi"/>
          <w:bdr w:val="none" w:sz="0" w:space="0" w:color="auto" w:frame="1"/>
        </w:rPr>
        <w:t>consequences for both the mother</w:t>
      </w:r>
      <w:r w:rsidR="00A937BA" w:rsidRPr="0016663E">
        <w:rPr>
          <w:rFonts w:asciiTheme="minorHAnsi" w:hAnsiTheme="minorHAnsi" w:cstheme="minorHAnsi"/>
          <w:bdr w:val="none" w:sz="0" w:space="0" w:color="auto" w:frame="1"/>
        </w:rPr>
        <w:t xml:space="preserve"> </w:t>
      </w:r>
      <w:r w:rsidR="009F2350" w:rsidRPr="0016663E">
        <w:rPr>
          <w:rFonts w:asciiTheme="minorHAnsi" w:hAnsiTheme="minorHAnsi" w:cstheme="minorHAnsi"/>
          <w:bdr w:val="none" w:sz="0" w:space="0" w:color="auto" w:frame="1"/>
        </w:rPr>
        <w:t>and the child.</w:t>
      </w:r>
      <w:r w:rsidR="00894D82" w:rsidRPr="0016663E">
        <w:rPr>
          <w:rFonts w:asciiTheme="minorHAnsi" w:hAnsiTheme="minorHAnsi" w:cstheme="minorHAnsi"/>
          <w:bdr w:val="none" w:sz="0" w:space="0" w:color="auto" w:frame="1"/>
        </w:rPr>
        <w:t xml:space="preserve"> </w:t>
      </w:r>
      <w:r w:rsidR="00C66EF4" w:rsidRPr="0016663E">
        <w:rPr>
          <w:rFonts w:asciiTheme="minorHAnsi" w:hAnsiTheme="minorHAnsi" w:cstheme="minorHAnsi"/>
          <w:bdr w:val="none" w:sz="0" w:space="0" w:color="auto" w:frame="1"/>
        </w:rPr>
        <w:t xml:space="preserve">Poor nutrition </w:t>
      </w:r>
      <w:r w:rsidR="00C66EF4" w:rsidRPr="0016663E">
        <w:rPr>
          <w:rFonts w:asciiTheme="minorHAnsi" w:hAnsiTheme="minorHAnsi" w:cstheme="minorHAnsi"/>
          <w:i/>
          <w:bdr w:val="none" w:sz="0" w:space="0" w:color="auto" w:frame="1"/>
        </w:rPr>
        <w:t>in utero</w:t>
      </w:r>
      <w:r w:rsidR="00C66EF4" w:rsidRPr="0016663E">
        <w:rPr>
          <w:rFonts w:asciiTheme="minorHAnsi" w:hAnsiTheme="minorHAnsi" w:cstheme="minorHAnsi"/>
          <w:bdr w:val="none" w:sz="0" w:space="0" w:color="auto" w:frame="1"/>
        </w:rPr>
        <w:t xml:space="preserve"> </w:t>
      </w:r>
      <w:r w:rsidR="000A1937" w:rsidRPr="0016663E">
        <w:rPr>
          <w:rFonts w:asciiTheme="minorHAnsi" w:hAnsiTheme="minorHAnsi" w:cstheme="minorHAnsi"/>
          <w:bdr w:val="none" w:sz="0" w:space="0" w:color="auto" w:frame="1"/>
        </w:rPr>
        <w:t>has</w:t>
      </w:r>
      <w:r w:rsidR="00D00904" w:rsidRPr="0016663E">
        <w:rPr>
          <w:rFonts w:asciiTheme="minorHAnsi" w:hAnsiTheme="minorHAnsi" w:cstheme="minorHAnsi"/>
          <w:bdr w:val="none" w:sz="0" w:space="0" w:color="auto" w:frame="1"/>
        </w:rPr>
        <w:t xml:space="preserve"> been implicated </w:t>
      </w:r>
      <w:r w:rsidR="00A15A0C" w:rsidRPr="0016663E">
        <w:rPr>
          <w:rFonts w:asciiTheme="minorHAnsi" w:hAnsiTheme="minorHAnsi" w:cstheme="minorHAnsi"/>
          <w:bdr w:val="none" w:sz="0" w:space="0" w:color="auto" w:frame="1"/>
        </w:rPr>
        <w:t xml:space="preserve">in increasing </w:t>
      </w:r>
      <w:r w:rsidR="00D00904" w:rsidRPr="0016663E">
        <w:rPr>
          <w:rFonts w:asciiTheme="minorHAnsi" w:hAnsiTheme="minorHAnsi" w:cstheme="minorHAnsi"/>
          <w:bdr w:val="none" w:sz="0" w:space="0" w:color="auto" w:frame="1"/>
        </w:rPr>
        <w:t>offspring susceptibility to chronic disease</w:t>
      </w:r>
      <w:r w:rsidR="00A15A0C" w:rsidRPr="0016663E">
        <w:rPr>
          <w:rFonts w:asciiTheme="minorHAnsi" w:hAnsiTheme="minorHAnsi" w:cstheme="minorHAnsi"/>
          <w:bdr w:val="none" w:sz="0" w:space="0" w:color="auto" w:frame="1"/>
        </w:rPr>
        <w:t>s</w:t>
      </w:r>
      <w:r w:rsidR="00D00904" w:rsidRPr="0016663E">
        <w:rPr>
          <w:rFonts w:asciiTheme="minorHAnsi" w:hAnsiTheme="minorHAnsi" w:cstheme="minorHAnsi"/>
          <w:bdr w:val="none" w:sz="0" w:space="0" w:color="auto" w:frame="1"/>
        </w:rPr>
        <w:t>, in</w:t>
      </w:r>
      <w:r w:rsidR="00A15A0C" w:rsidRPr="0016663E">
        <w:rPr>
          <w:rFonts w:asciiTheme="minorHAnsi" w:hAnsiTheme="minorHAnsi" w:cstheme="minorHAnsi"/>
          <w:bdr w:val="none" w:sz="0" w:space="0" w:color="auto" w:frame="1"/>
        </w:rPr>
        <w:t xml:space="preserve">cluding cardiovascular disease, </w:t>
      </w:r>
      <w:r w:rsidR="00D00904" w:rsidRPr="0016663E">
        <w:rPr>
          <w:rFonts w:asciiTheme="minorHAnsi" w:hAnsiTheme="minorHAnsi" w:cstheme="minorHAnsi"/>
          <w:bdr w:val="none" w:sz="0" w:space="0" w:color="auto" w:frame="1"/>
        </w:rPr>
        <w:t>renal disease, obesity and type 2 diabetes</w:t>
      </w:r>
      <w:r w:rsidR="00F05EBF" w:rsidRPr="0016663E">
        <w:rPr>
          <w:rFonts w:asciiTheme="minorHAnsi" w:hAnsiTheme="minorHAnsi" w:cstheme="minorHAnsi"/>
          <w:bdr w:val="none" w:sz="0" w:space="0" w:color="auto" w:frame="1"/>
        </w:rPr>
        <w:t xml:space="preserve"> </w:t>
      </w:r>
      <w:r w:rsidR="005568D2" w:rsidRPr="0016663E">
        <w:rPr>
          <w:rFonts w:asciiTheme="minorHAnsi" w:hAnsiTheme="minorHAnsi" w:cstheme="minorHAnsi"/>
          <w:bdr w:val="none" w:sz="0" w:space="0" w:color="auto" w:frame="1"/>
        </w:rPr>
        <w:t>(</w:t>
      </w:r>
      <w:r w:rsidR="00F05EBF" w:rsidRPr="0016663E">
        <w:rPr>
          <w:rFonts w:asciiTheme="minorHAnsi" w:hAnsiTheme="minorHAnsi" w:cstheme="minorHAnsi"/>
          <w:bdr w:val="none" w:sz="0" w:space="0" w:color="auto" w:frame="1"/>
        </w:rPr>
        <w:t>T2</w:t>
      </w:r>
      <w:r w:rsidR="005568D2" w:rsidRPr="0016663E">
        <w:rPr>
          <w:rFonts w:asciiTheme="minorHAnsi" w:hAnsiTheme="minorHAnsi" w:cstheme="minorHAnsi"/>
          <w:bdr w:val="none" w:sz="0" w:space="0" w:color="auto" w:frame="1"/>
        </w:rPr>
        <w:t>D)</w:t>
      </w:r>
      <w:r w:rsidR="00D00904" w:rsidRPr="0016663E">
        <w:rPr>
          <w:rFonts w:asciiTheme="minorHAnsi" w:hAnsiTheme="minorHAnsi" w:cstheme="minorHAnsi"/>
          <w:bdr w:val="none" w:sz="0" w:space="0" w:color="auto" w:frame="1"/>
        </w:rPr>
        <w:t xml:space="preserve"> later in life</w:t>
      </w:r>
      <w:r w:rsidR="000A1937" w:rsidRPr="0016663E">
        <w:rPr>
          <w:rFonts w:asciiTheme="minorHAnsi" w:hAnsiTheme="minorHAnsi" w:cstheme="minorHAnsi"/>
          <w:bdr w:val="none" w:sz="0" w:space="0" w:color="auto" w:frame="1"/>
        </w:rPr>
        <w:t xml:space="preserve"> </w:t>
      </w:r>
      <w:r w:rsidR="000A1937" w:rsidRPr="0016663E">
        <w:rPr>
          <w:rFonts w:asciiTheme="minorHAnsi" w:hAnsiTheme="minorHAnsi" w:cstheme="minorHAnsi"/>
          <w:bdr w:val="none" w:sz="0" w:space="0" w:color="auto" w:frame="1"/>
        </w:rPr>
        <w:fldChar w:fldCharType="begin">
          <w:fldData xml:space="preserve">PEVuZE5vdGU+PENpdGU+PEF1dGhvcj5CYXJrZXI8L0F1dGhvcj48WWVhcj4xOTkzPC9ZZWFyPjxS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CYXJrZXI8L0F1dGhvcj48WWVhcj4xOTkzPC9ZZWFyPjxS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000A1937" w:rsidRPr="0016663E">
        <w:rPr>
          <w:rFonts w:asciiTheme="minorHAnsi" w:hAnsiTheme="minorHAnsi" w:cstheme="minorHAnsi"/>
          <w:bdr w:val="none" w:sz="0" w:space="0" w:color="auto" w:frame="1"/>
        </w:rPr>
      </w:r>
      <w:r w:rsidR="000A1937"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1-5]</w:t>
      </w:r>
      <w:r w:rsidR="000A1937" w:rsidRPr="0016663E">
        <w:rPr>
          <w:rFonts w:asciiTheme="minorHAnsi" w:hAnsiTheme="minorHAnsi" w:cstheme="minorHAnsi"/>
          <w:bdr w:val="none" w:sz="0" w:space="0" w:color="auto" w:frame="1"/>
        </w:rPr>
        <w:fldChar w:fldCharType="end"/>
      </w:r>
      <w:r w:rsidR="00C10C7E" w:rsidRPr="0016663E">
        <w:rPr>
          <w:rFonts w:asciiTheme="minorHAnsi" w:hAnsiTheme="minorHAnsi" w:cstheme="minorHAnsi"/>
          <w:bdr w:val="none" w:sz="0" w:space="0" w:color="auto" w:frame="1"/>
        </w:rPr>
        <w:t xml:space="preserve">. </w:t>
      </w:r>
      <w:r w:rsidR="00806C46" w:rsidRPr="0016663E">
        <w:rPr>
          <w:rFonts w:asciiTheme="minorHAnsi" w:hAnsiTheme="minorHAnsi" w:cstheme="minorHAnsi"/>
          <w:bdr w:val="none" w:sz="0" w:space="0" w:color="auto" w:frame="1"/>
        </w:rPr>
        <w:t xml:space="preserve">Maintaining a balanced diet </w:t>
      </w:r>
      <w:r w:rsidR="00833336" w:rsidRPr="0016663E">
        <w:rPr>
          <w:rFonts w:asciiTheme="minorHAnsi" w:hAnsiTheme="minorHAnsi" w:cstheme="minorHAnsi"/>
          <w:bdr w:val="none" w:sz="0" w:space="0" w:color="auto" w:frame="1"/>
        </w:rPr>
        <w:t xml:space="preserve">post-pregnancy </w:t>
      </w:r>
      <w:r w:rsidR="005C68A1" w:rsidRPr="0016663E">
        <w:rPr>
          <w:rFonts w:asciiTheme="minorHAnsi" w:hAnsiTheme="minorHAnsi" w:cstheme="minorHAnsi"/>
          <w:bdr w:val="none" w:sz="0" w:space="0" w:color="auto" w:frame="1"/>
        </w:rPr>
        <w:t xml:space="preserve">is also </w:t>
      </w:r>
      <w:r w:rsidR="00F8304A" w:rsidRPr="0016663E">
        <w:rPr>
          <w:rFonts w:asciiTheme="minorHAnsi" w:hAnsiTheme="minorHAnsi" w:cstheme="minorHAnsi"/>
          <w:bdr w:val="none" w:sz="0" w:space="0" w:color="auto" w:frame="1"/>
        </w:rPr>
        <w:t xml:space="preserve">crucial </w:t>
      </w:r>
      <w:r w:rsidR="00F83DCC" w:rsidRPr="0016663E">
        <w:rPr>
          <w:rFonts w:asciiTheme="minorHAnsi" w:hAnsiTheme="minorHAnsi" w:cstheme="minorHAnsi"/>
          <w:bdr w:val="none" w:sz="0" w:space="0" w:color="auto" w:frame="1"/>
        </w:rPr>
        <w:t>to ensure optimal maternal short-term and long-term health</w:t>
      </w:r>
      <w:r w:rsidR="00F8304A" w:rsidRPr="0016663E">
        <w:rPr>
          <w:rFonts w:asciiTheme="minorHAnsi" w:hAnsiTheme="minorHAnsi" w:cstheme="minorHAnsi"/>
          <w:bdr w:val="none" w:sz="0" w:space="0" w:color="auto" w:frame="1"/>
        </w:rPr>
        <w:t xml:space="preserve"> </w:t>
      </w:r>
      <w:r w:rsidR="00F8304A" w:rsidRPr="0016663E">
        <w:rPr>
          <w:rFonts w:asciiTheme="minorHAnsi" w:hAnsiTheme="minorHAnsi" w:cstheme="minorHAnsi"/>
          <w:bdr w:val="none" w:sz="0" w:space="0" w:color="auto" w:frame="1"/>
        </w:rPr>
        <w:fldChar w:fldCharType="begin">
          <w:fldData xml:space="preserve">PEVuZE5vdGU+PENpdGU+PEF1dGhvcj5Cb2dob3NzaWFuPC9BdXRob3I+PFllYXI+MjAxMzwvWWVh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Cb2dob3NzaWFuPC9BdXRob3I+PFllYXI+MjAxMzwvWWVh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00F8304A" w:rsidRPr="0016663E">
        <w:rPr>
          <w:rFonts w:asciiTheme="minorHAnsi" w:hAnsiTheme="minorHAnsi" w:cstheme="minorHAnsi"/>
          <w:bdr w:val="none" w:sz="0" w:space="0" w:color="auto" w:frame="1"/>
        </w:rPr>
      </w:r>
      <w:r w:rsidR="00F8304A"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6,7]</w:t>
      </w:r>
      <w:r w:rsidR="00F8304A" w:rsidRPr="0016663E">
        <w:rPr>
          <w:rFonts w:asciiTheme="minorHAnsi" w:hAnsiTheme="minorHAnsi" w:cstheme="minorHAnsi"/>
          <w:bdr w:val="none" w:sz="0" w:space="0" w:color="auto" w:frame="1"/>
        </w:rPr>
        <w:fldChar w:fldCharType="end"/>
      </w:r>
      <w:r w:rsidR="00B42A46" w:rsidRPr="0016663E">
        <w:rPr>
          <w:rFonts w:asciiTheme="minorHAnsi" w:hAnsiTheme="minorHAnsi" w:cstheme="minorHAnsi"/>
          <w:bdr w:val="none" w:sz="0" w:space="0" w:color="auto" w:frame="1"/>
        </w:rPr>
        <w:t xml:space="preserve">. </w:t>
      </w:r>
      <w:r w:rsidR="00062AB1" w:rsidRPr="0016663E">
        <w:rPr>
          <w:rFonts w:asciiTheme="minorHAnsi" w:hAnsiTheme="minorHAnsi" w:cstheme="minorHAnsi"/>
          <w:bdr w:val="none" w:sz="0" w:space="0" w:color="auto" w:frame="1"/>
        </w:rPr>
        <w:t xml:space="preserve">A woman’s diet after delivery can influence </w:t>
      </w:r>
      <w:r w:rsidR="00BE4B72" w:rsidRPr="0016663E">
        <w:rPr>
          <w:rFonts w:asciiTheme="minorHAnsi" w:hAnsiTheme="minorHAnsi" w:cstheme="minorHAnsi"/>
          <w:bdr w:val="none" w:sz="0" w:space="0" w:color="auto" w:frame="1"/>
        </w:rPr>
        <w:t xml:space="preserve">postpartum </w:t>
      </w:r>
      <w:r w:rsidR="00062AB1" w:rsidRPr="0016663E">
        <w:rPr>
          <w:rFonts w:asciiTheme="minorHAnsi" w:hAnsiTheme="minorHAnsi" w:cstheme="minorHAnsi"/>
          <w:bdr w:val="none" w:sz="0" w:space="0" w:color="auto" w:frame="1"/>
        </w:rPr>
        <w:t>weight retention</w:t>
      </w:r>
      <w:r w:rsidR="004B44EC" w:rsidRPr="0016663E">
        <w:rPr>
          <w:rFonts w:asciiTheme="minorHAnsi" w:hAnsiTheme="minorHAnsi" w:cstheme="minorHAnsi"/>
          <w:bdr w:val="none" w:sz="0" w:space="0" w:color="auto" w:frame="1"/>
        </w:rPr>
        <w:t xml:space="preserve">, a significant contributor to </w:t>
      </w:r>
      <w:r w:rsidR="00A917E1" w:rsidRPr="0016663E">
        <w:rPr>
          <w:rFonts w:asciiTheme="minorHAnsi" w:hAnsiTheme="minorHAnsi" w:cstheme="minorHAnsi"/>
          <w:bdr w:val="none" w:sz="0" w:space="0" w:color="auto" w:frame="1"/>
        </w:rPr>
        <w:t>obesity,</w:t>
      </w:r>
      <w:r w:rsidR="004B44EC" w:rsidRPr="0016663E">
        <w:rPr>
          <w:rFonts w:asciiTheme="minorHAnsi" w:hAnsiTheme="minorHAnsi" w:cstheme="minorHAnsi"/>
          <w:bdr w:val="none" w:sz="0" w:space="0" w:color="auto" w:frame="1"/>
        </w:rPr>
        <w:t xml:space="preserve"> which </w:t>
      </w:r>
      <w:r w:rsidR="00BE4B72" w:rsidRPr="0016663E">
        <w:rPr>
          <w:rFonts w:asciiTheme="minorHAnsi" w:hAnsiTheme="minorHAnsi" w:cstheme="minorHAnsi"/>
          <w:bdr w:val="none" w:sz="0" w:space="0" w:color="auto" w:frame="1"/>
        </w:rPr>
        <w:t>has been associated with</w:t>
      </w:r>
      <w:r w:rsidR="004B44EC" w:rsidRPr="0016663E">
        <w:rPr>
          <w:rFonts w:asciiTheme="minorHAnsi" w:hAnsiTheme="minorHAnsi" w:cstheme="minorHAnsi"/>
          <w:bdr w:val="none" w:sz="0" w:space="0" w:color="auto" w:frame="1"/>
        </w:rPr>
        <w:t xml:space="preserve"> an increased risk in </w:t>
      </w:r>
      <w:r w:rsidR="00A917E1" w:rsidRPr="0016663E">
        <w:rPr>
          <w:rFonts w:asciiTheme="minorHAnsi" w:hAnsiTheme="minorHAnsi" w:cstheme="minorHAnsi"/>
          <w:bdr w:val="none" w:sz="0" w:space="0" w:color="auto" w:frame="1"/>
        </w:rPr>
        <w:t>morbidity and mortality</w:t>
      </w:r>
      <w:r w:rsidR="00B42A46" w:rsidRPr="0016663E">
        <w:rPr>
          <w:rFonts w:asciiTheme="minorHAnsi" w:hAnsiTheme="minorHAnsi" w:cstheme="minorHAnsi"/>
          <w:bdr w:val="none" w:sz="0" w:space="0" w:color="auto" w:frame="1"/>
        </w:rPr>
        <w:t xml:space="preserve"> </w:t>
      </w:r>
      <w:r w:rsidR="00B42A46" w:rsidRPr="0016663E">
        <w:rPr>
          <w:rFonts w:asciiTheme="minorHAnsi" w:hAnsiTheme="minorHAnsi" w:cstheme="minorHAnsi"/>
          <w:bdr w:val="none" w:sz="0" w:space="0" w:color="auto" w:frame="1"/>
        </w:rPr>
        <w:fldChar w:fldCharType="begin">
          <w:fldData xml:space="preserve">PEVuZE5vdGU+PENpdGU+PEF1dGhvcj5FbmRyZXM8L0F1dGhvcj48WWVhcj4yMDE1PC9ZZWFyPjxS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=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FbmRyZXM8L0F1dGhvcj48WWVhcj4yMDE1PC9ZZWFyPjxS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=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00B42A46" w:rsidRPr="0016663E">
        <w:rPr>
          <w:rFonts w:asciiTheme="minorHAnsi" w:hAnsiTheme="minorHAnsi" w:cstheme="minorHAnsi"/>
          <w:bdr w:val="none" w:sz="0" w:space="0" w:color="auto" w:frame="1"/>
        </w:rPr>
      </w:r>
      <w:r w:rsidR="00B42A46"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7,8]</w:t>
      </w:r>
      <w:r w:rsidR="00B42A46" w:rsidRPr="0016663E">
        <w:rPr>
          <w:rFonts w:asciiTheme="minorHAnsi" w:hAnsiTheme="minorHAnsi" w:cstheme="minorHAnsi"/>
          <w:bdr w:val="none" w:sz="0" w:space="0" w:color="auto" w:frame="1"/>
        </w:rPr>
        <w:fldChar w:fldCharType="end"/>
      </w:r>
      <w:r w:rsidR="00A245E4" w:rsidRPr="0016663E">
        <w:rPr>
          <w:rFonts w:asciiTheme="minorHAnsi" w:hAnsiTheme="minorHAnsi" w:cstheme="minorHAnsi"/>
          <w:bdr w:val="none" w:sz="0" w:space="0" w:color="auto" w:frame="1"/>
        </w:rPr>
        <w:t xml:space="preserve">. Furthermore, parents are role models for shaping children’s early experiences with food and for the establishment of healthy dietary behaviours </w:t>
      </w:r>
      <w:r w:rsidR="00A245E4" w:rsidRPr="0016663E">
        <w:rPr>
          <w:rFonts w:asciiTheme="minorHAnsi" w:hAnsiTheme="minorHAnsi" w:cstheme="minorHAnsi"/>
          <w:bdr w:val="none" w:sz="0" w:space="0" w:color="auto" w:frame="1"/>
        </w:rPr>
        <w:fldChar w:fldCharType="begin">
          <w:fldData xml:space="preserve">PEVuZE5vdGU+PENpdGU+PEF1dGhvcj5CaXJjaDwvQXV0aG9yPjxZZWFyPjIwMDE8L1llYXI+PFJl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CaXJjaDwvQXV0aG9yPjxZZWFyPjIwMDE8L1llYXI+PFJl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00A245E4" w:rsidRPr="0016663E">
        <w:rPr>
          <w:rFonts w:asciiTheme="minorHAnsi" w:hAnsiTheme="minorHAnsi" w:cstheme="minorHAnsi"/>
          <w:bdr w:val="none" w:sz="0" w:space="0" w:color="auto" w:frame="1"/>
        </w:rPr>
      </w:r>
      <w:r w:rsidR="00A245E4"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9-11]</w:t>
      </w:r>
      <w:r w:rsidR="00A245E4" w:rsidRPr="0016663E">
        <w:rPr>
          <w:rFonts w:asciiTheme="minorHAnsi" w:hAnsiTheme="minorHAnsi" w:cstheme="minorHAnsi"/>
          <w:bdr w:val="none" w:sz="0" w:space="0" w:color="auto" w:frame="1"/>
        </w:rPr>
        <w:fldChar w:fldCharType="end"/>
      </w:r>
      <w:r w:rsidR="00A245E4" w:rsidRPr="0016663E">
        <w:rPr>
          <w:rFonts w:asciiTheme="minorHAnsi" w:hAnsiTheme="minorHAnsi" w:cstheme="minorHAnsi"/>
          <w:bdr w:val="none" w:sz="0" w:space="0" w:color="auto" w:frame="1"/>
        </w:rPr>
        <w:t xml:space="preserve">. Hence, it is important </w:t>
      </w:r>
      <w:r w:rsidR="00D300E2" w:rsidRPr="0016663E">
        <w:rPr>
          <w:rFonts w:asciiTheme="minorHAnsi" w:hAnsiTheme="minorHAnsi" w:cstheme="minorHAnsi"/>
          <w:bdr w:val="none" w:sz="0" w:space="0" w:color="auto" w:frame="1"/>
        </w:rPr>
        <w:t xml:space="preserve">for mothers </w:t>
      </w:r>
      <w:r w:rsidR="00A245E4" w:rsidRPr="0016663E">
        <w:rPr>
          <w:rFonts w:asciiTheme="minorHAnsi" w:hAnsiTheme="minorHAnsi" w:cstheme="minorHAnsi"/>
          <w:bdr w:val="none" w:sz="0" w:space="0" w:color="auto" w:frame="1"/>
        </w:rPr>
        <w:t>to maintain healthy eating behaviours both during and after pregnancy.</w:t>
      </w:r>
    </w:p>
    <w:p w14:paraId="41C882F5" w14:textId="77777777" w:rsidR="00101AA3" w:rsidRPr="0016663E" w:rsidRDefault="00101AA3" w:rsidP="00101AA3">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4DDD3BB6" w14:textId="2D03D774" w:rsidR="0030093E" w:rsidRDefault="00101AA3"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In epidemiology, tracking is defined as the stability of a given variable over a period of time </w:t>
      </w:r>
      <w:r w:rsidRPr="0016663E">
        <w:rPr>
          <w:rFonts w:asciiTheme="minorHAnsi" w:hAnsiTheme="minorHAnsi" w:cstheme="minorHAnsi"/>
          <w:bdr w:val="none" w:sz="0" w:space="0" w:color="auto" w:frame="1"/>
        </w:rPr>
        <w:fldChar w:fldCharType="begin"/>
      </w:r>
      <w:r w:rsidR="008B513B" w:rsidRPr="0016663E">
        <w:rPr>
          <w:rFonts w:asciiTheme="minorHAnsi" w:hAnsiTheme="minorHAnsi" w:cstheme="minorHAnsi"/>
          <w:bdr w:val="none" w:sz="0" w:space="0" w:color="auto" w:frame="1"/>
        </w:rPr>
        <w:instrText xml:space="preserve"> ADDIN EN.CITE &lt;EndNote&gt;&lt;Cite&gt;&lt;Author&gt;Twisk&lt;/Author&gt;&lt;Year&gt;1994&lt;/Year&gt;&lt;RecNum&gt;143&lt;/RecNum&gt;&lt;DisplayText&gt;[12]&lt;/DisplayText&gt;&lt;record&gt;&lt;rec-number&gt;143&lt;/rec-number&gt;&lt;foreign-keys&gt;&lt;key app="EN" db-id="9z5wzpfd7v0wv1ezef4xaaafawxprps0v9dd" timestamp="1611541234"&gt;143&lt;/key&gt;&lt;/foreign-keys&gt;&lt;ref-type name="Journal Article"&gt;17&lt;/ref-type&gt;&lt;contributors&gt;&lt;authors&gt;&lt;author&gt;Twisk, J. W. R.&lt;/author&gt;&lt;author&gt;Kemper, H. C. G.&lt;/author&gt;&lt;author&gt;Mellenbergh, G. J.&lt;/author&gt;&lt;/authors&gt;&lt;/contributors&gt;&lt;titles&gt;&lt;title&gt;Mathematical and Analytical Aspects of Tracking&lt;/title&gt;&lt;secondary-title&gt;Epidemiologic Reviews&lt;/secondary-title&gt;&lt;/titles&gt;&lt;periodical&gt;&lt;full-title&gt;Epidemiologic Reviews&lt;/full-title&gt;&lt;/periodical&gt;&lt;pages&gt;165-183&lt;/pages&gt;&lt;volume&gt;16&lt;/volume&gt;&lt;number&gt;2&lt;/number&gt;&lt;dates&gt;&lt;year&gt;1994&lt;/year&gt;&lt;/dates&gt;&lt;isbn&gt;0193-936X&lt;/isbn&gt;&lt;urls&gt;&lt;related-urls&gt;&lt;url&gt;https://doi.org/10.1093/oxfordjournals.epirev.a036149&lt;/url&gt;&lt;/related-urls&gt;&lt;/urls&gt;&lt;electronic-resource-num&gt;10.1093/oxfordjournals.epirev.a036149&lt;/electronic-resource-num&gt;&lt;access-date&gt;1/25/2021&lt;/access-date&gt;&lt;/record&gt;&lt;/Cite&gt;&lt;/EndNote&gt;</w:instrText>
      </w:r>
      <w:r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12]</w:t>
      </w:r>
      <w:r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t>. D</w:t>
      </w:r>
      <w:r w:rsidR="00EF7E05" w:rsidRPr="0016663E">
        <w:rPr>
          <w:rFonts w:asciiTheme="minorHAnsi" w:hAnsiTheme="minorHAnsi" w:cstheme="minorHAnsi"/>
          <w:bdr w:val="none" w:sz="0" w:space="0" w:color="auto" w:frame="1"/>
        </w:rPr>
        <w:t xml:space="preserve">ietary tracking represents the maintenance of eating habits, nutrient intake or food intake throughout time </w:t>
      </w:r>
      <w:r w:rsidR="00EF7E05" w:rsidRPr="0016663E">
        <w:rPr>
          <w:rFonts w:asciiTheme="minorHAnsi" w:hAnsiTheme="minorHAnsi" w:cstheme="minorHAnsi"/>
          <w:bdr w:val="none" w:sz="0" w:space="0" w:color="auto" w:frame="1"/>
        </w:rPr>
        <w:fldChar w:fldCharType="begin"/>
      </w:r>
      <w:r w:rsidR="008B513B" w:rsidRPr="0016663E">
        <w:rPr>
          <w:rFonts w:asciiTheme="minorHAnsi" w:hAnsiTheme="minorHAnsi" w:cstheme="minorHAnsi"/>
          <w:bdr w:val="none" w:sz="0" w:space="0" w:color="auto" w:frame="1"/>
        </w:rPr>
        <w:instrText xml:space="preserve"> ADDIN EN.CITE &lt;EndNote&gt;&lt;Cite&gt;&lt;Author&gt;Twisk&lt;/Author&gt;&lt;Year&gt;1994&lt;/Year&gt;&lt;RecNum&gt;143&lt;/RecNum&gt;&lt;DisplayText&gt;[12]&lt;/DisplayText&gt;&lt;record&gt;&lt;rec-number&gt;143&lt;/rec-number&gt;&lt;foreign-keys&gt;&lt;key app="EN" db-id="9z5wzpfd7v0wv1ezef4xaaafawxprps0v9dd" timestamp="1611541234"&gt;143&lt;/key&gt;&lt;/foreign-keys&gt;&lt;ref-type name="Journal Article"&gt;17&lt;/ref-type&gt;&lt;contributors&gt;&lt;authors&gt;&lt;author&gt;Twisk, J. W. R.&lt;/author&gt;&lt;author&gt;Kemper, H. C. G.&lt;/author&gt;&lt;author&gt;Mellenbergh, G. J.&lt;/author&gt;&lt;/authors&gt;&lt;/contributors&gt;&lt;titles&gt;&lt;title&gt;Mathematical and Analytical Aspects of Tracking&lt;/title&gt;&lt;secondary-title&gt;Epidemiologic Reviews&lt;/secondary-title&gt;&lt;/titles&gt;&lt;periodical&gt;&lt;full-title&gt;Epidemiologic Reviews&lt;/full-title&gt;&lt;/periodical&gt;&lt;pages&gt;165-183&lt;/pages&gt;&lt;volume&gt;16&lt;/volume&gt;&lt;number&gt;2&lt;/number&gt;&lt;dates&gt;&lt;year&gt;1994&lt;/year&gt;&lt;/dates&gt;&lt;isbn&gt;0193-936X&lt;/isbn&gt;&lt;urls&gt;&lt;related-urls&gt;&lt;url&gt;https://doi.org/10.1093/oxfordjournals.epirev.a036149&lt;/url&gt;&lt;/related-urls&gt;&lt;/urls&gt;&lt;electronic-resource-num&gt;10.1093/oxfordjournals.epirev.a036149&lt;/electronic-resource-num&gt;&lt;access-date&gt;1/25/2021&lt;/access-date&gt;&lt;/record&gt;&lt;/Cite&gt;&lt;/EndNote&gt;</w:instrText>
      </w:r>
      <w:r w:rsidR="00EF7E05"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12]</w:t>
      </w:r>
      <w:r w:rsidR="00EF7E05" w:rsidRPr="0016663E">
        <w:rPr>
          <w:rFonts w:asciiTheme="minorHAnsi" w:hAnsiTheme="minorHAnsi" w:cstheme="minorHAnsi"/>
          <w:bdr w:val="none" w:sz="0" w:space="0" w:color="auto" w:frame="1"/>
        </w:rPr>
        <w:fldChar w:fldCharType="end"/>
      </w:r>
      <w:r w:rsidR="00EF7E05" w:rsidRPr="0016663E">
        <w:rPr>
          <w:rFonts w:asciiTheme="minorHAnsi" w:hAnsiTheme="minorHAnsi" w:cstheme="minorHAnsi"/>
          <w:bdr w:val="none" w:sz="0" w:space="0" w:color="auto" w:frame="1"/>
        </w:rPr>
        <w:t xml:space="preserve">. </w:t>
      </w:r>
      <w:r w:rsidR="0087017F" w:rsidRPr="0016663E">
        <w:rPr>
          <w:rFonts w:asciiTheme="minorHAnsi" w:hAnsiTheme="minorHAnsi" w:cstheme="minorHAnsi"/>
          <w:bdr w:val="none" w:sz="0" w:space="0" w:color="auto" w:frame="1"/>
        </w:rPr>
        <w:t xml:space="preserve">There is an increasing interest in assessing dietary patterns when examining food intake, rather than single nutrient or food as food and nutrients are not eaten in isolation </w:t>
      </w:r>
      <w:r w:rsidR="0087017F" w:rsidRPr="0016663E">
        <w:rPr>
          <w:rFonts w:asciiTheme="minorHAnsi" w:hAnsiTheme="minorHAnsi" w:cstheme="minorHAnsi"/>
          <w:bdr w:val="none" w:sz="0" w:space="0" w:color="auto" w:frame="1"/>
        </w:rPr>
        <w:fldChar w:fldCharType="begin"/>
      </w:r>
      <w:r w:rsidR="008B513B" w:rsidRPr="0016663E">
        <w:rPr>
          <w:rFonts w:asciiTheme="minorHAnsi" w:hAnsiTheme="minorHAnsi" w:cstheme="minorHAnsi"/>
          <w:bdr w:val="none" w:sz="0" w:space="0" w:color="auto" w:frame="1"/>
        </w:rPr>
        <w:instrText xml:space="preserve"> ADDIN EN.CITE &lt;EndNote&gt;&lt;Cite&gt;&lt;Author&gt;Tucker&lt;/Author&gt;&lt;Year&gt;2010&lt;/Year&gt;&lt;RecNum&gt;53&lt;/RecNum&gt;&lt;DisplayText&gt;[13]&lt;/DisplayText&gt;&lt;record&gt;&lt;rec-number&gt;53&lt;/rec-number&gt;&lt;foreign-keys&gt;&lt;key app="EN" db-id="9z5wzpfd7v0wv1ezef4xaaafawxprps0v9dd" timestamp="1590552142"&gt;53&lt;/key&gt;&lt;/foreign-keys&gt;&lt;ref-type name="Journal Article"&gt;17&lt;/ref-type&gt;&lt;contributors&gt;&lt;authors&gt;&lt;author&gt;Tucker, K. L.&lt;/author&gt;&lt;/authors&gt;&lt;/contributors&gt;&lt;auth-address&gt;Department of Health Sciences, Northeastern University, 360 Huntington Avenue, Boston, MA 02115, USA. kl.tucker@neu.edu&lt;/auth-address&gt;&lt;titles&gt;&lt;title&gt;Dietary patterns, approaches, and multicultural perspective&lt;/title&gt;&lt;secondary-title&gt;Appl Physiol Nutr Metab&lt;/secondary-title&gt;&lt;/titles&gt;&lt;periodical&gt;&lt;full-title&gt;Appl Physiol Nutr Metab&lt;/full-title&gt;&lt;/periodical&gt;&lt;pages&gt;211-8&lt;/pages&gt;&lt;volume&gt;35&lt;/volume&gt;&lt;number&gt;2&lt;/number&gt;&lt;edition&gt;2010/04/13&lt;/edition&gt;&lt;keywords&gt;&lt;keyword&gt;Cluster Analysis&lt;/keyword&gt;&lt;keyword&gt;*Cultural Characteristics&lt;/keyword&gt;&lt;keyword&gt;Diet/adverse effects/*ethnology&lt;/keyword&gt;&lt;keyword&gt;Epidemiologic Research Design&lt;/keyword&gt;&lt;keyword&gt;Evidence-Based Medicine&lt;/keyword&gt;&lt;keyword&gt;Feeding Behavior/*ethnology&lt;/keyword&gt;&lt;keyword&gt;Health Behavior/ethnology&lt;/keyword&gt;&lt;keyword&gt;*Health Status Disparities&lt;/keyword&gt;&lt;keyword&gt;Humans&lt;/keyword&gt;&lt;keyword&gt;Minority Groups&lt;/keyword&gt;&lt;keyword&gt;Nutrition Policy&lt;/keyword&gt;&lt;keyword&gt;*Nutrition Surveys&lt;/keyword&gt;&lt;keyword&gt;Nutritional Status/*ethnology&lt;/keyword&gt;&lt;keyword&gt;Principal Component Analysis&lt;/keyword&gt;&lt;keyword&gt;Regression Analysis&lt;/keyword&gt;&lt;keyword&gt;Reproducibility of Results&lt;/keyword&gt;&lt;keyword&gt;Risk Assessment&lt;/keyword&gt;&lt;keyword&gt;Risk Factors&lt;/keyword&gt;&lt;keyword&gt;Risk Reduction Behavior&lt;/keyword&gt;&lt;/keywords&gt;&lt;dates&gt;&lt;year&gt;2010&lt;/year&gt;&lt;pub-dates&gt;&lt;date&gt;Apr&lt;/date&gt;&lt;/pub-dates&gt;&lt;/dates&gt;&lt;isbn&gt;1715-5312 (Print)&amp;#xD;1715-5312&lt;/isbn&gt;&lt;accession-num&gt;20383235&lt;/accession-num&gt;&lt;urls&gt;&lt;/urls&gt;&lt;electronic-resource-num&gt;10.1139/h10-010&lt;/electronic-resource-num&gt;&lt;remote-database-provider&gt;NLM&lt;/remote-database-provider&gt;&lt;language&gt;eng&lt;/language&gt;&lt;/record&gt;&lt;/Cite&gt;&lt;/EndNote&gt;</w:instrText>
      </w:r>
      <w:r w:rsidR="0087017F"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13]</w:t>
      </w:r>
      <w:r w:rsidR="0087017F" w:rsidRPr="0016663E">
        <w:rPr>
          <w:rFonts w:asciiTheme="minorHAnsi" w:hAnsiTheme="minorHAnsi" w:cstheme="minorHAnsi"/>
          <w:bdr w:val="none" w:sz="0" w:space="0" w:color="auto" w:frame="1"/>
        </w:rPr>
        <w:fldChar w:fldCharType="end"/>
      </w:r>
      <w:r w:rsidR="0087017F" w:rsidRPr="0016663E">
        <w:rPr>
          <w:rFonts w:asciiTheme="minorHAnsi" w:hAnsiTheme="minorHAnsi" w:cstheme="minorHAnsi"/>
          <w:bdr w:val="none" w:sz="0" w:space="0" w:color="auto" w:frame="1"/>
        </w:rPr>
        <w:t xml:space="preserve">. Examining dietary patterns has become a valuable approach in nutritional epidemiology studies as it evaluates the overall dietary habits of a specific population and takes into account the complex </w:t>
      </w:r>
      <w:r w:rsidR="0014172A">
        <w:rPr>
          <w:rFonts w:asciiTheme="minorHAnsi" w:hAnsiTheme="minorHAnsi" w:cstheme="minorHAnsi"/>
          <w:bdr w:val="none" w:sz="0" w:space="0" w:color="auto" w:frame="1"/>
        </w:rPr>
        <w:t xml:space="preserve">nutrient </w:t>
      </w:r>
      <w:r w:rsidR="0087017F" w:rsidRPr="0016663E">
        <w:rPr>
          <w:rFonts w:asciiTheme="minorHAnsi" w:hAnsiTheme="minorHAnsi" w:cstheme="minorHAnsi"/>
          <w:bdr w:val="none" w:sz="0" w:space="0" w:color="auto" w:frame="1"/>
        </w:rPr>
        <w:t>interacti</w:t>
      </w:r>
      <w:r w:rsidR="00D40C68" w:rsidRPr="0016663E">
        <w:rPr>
          <w:rFonts w:asciiTheme="minorHAnsi" w:hAnsiTheme="minorHAnsi" w:cstheme="minorHAnsi"/>
          <w:bdr w:val="none" w:sz="0" w:space="0" w:color="auto" w:frame="1"/>
        </w:rPr>
        <w:t>ons</w:t>
      </w:r>
      <w:r w:rsidR="0014172A">
        <w:rPr>
          <w:rFonts w:asciiTheme="minorHAnsi" w:hAnsiTheme="minorHAnsi" w:cstheme="minorHAnsi"/>
          <w:bdr w:val="none" w:sz="0" w:space="0" w:color="auto" w:frame="1"/>
        </w:rPr>
        <w:t xml:space="preserve">. </w:t>
      </w:r>
    </w:p>
    <w:p w14:paraId="076D4048" w14:textId="77777777" w:rsidR="0014172A" w:rsidRPr="0016663E" w:rsidRDefault="0014172A"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054D0C29" w14:textId="24840A90" w:rsidR="00D93046" w:rsidRPr="0016663E" w:rsidRDefault="005B6383" w:rsidP="0056614B">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Numerous studies have examined </w:t>
      </w:r>
      <w:r w:rsidR="00E739BA" w:rsidRPr="0016663E">
        <w:rPr>
          <w:rFonts w:asciiTheme="minorHAnsi" w:hAnsiTheme="minorHAnsi" w:cstheme="minorHAnsi"/>
          <w:bdr w:val="none" w:sz="0" w:space="0" w:color="auto" w:frame="1"/>
        </w:rPr>
        <w:t xml:space="preserve">stability </w:t>
      </w:r>
      <w:r w:rsidRPr="0016663E">
        <w:rPr>
          <w:rFonts w:asciiTheme="minorHAnsi" w:hAnsiTheme="minorHAnsi" w:cstheme="minorHAnsi"/>
          <w:bdr w:val="none" w:sz="0" w:space="0" w:color="auto" w:frame="1"/>
        </w:rPr>
        <w:t xml:space="preserve">of dietary patterns over time in various population groups </w:t>
      </w:r>
      <w:r w:rsidRPr="0016663E">
        <w:rPr>
          <w:rFonts w:asciiTheme="minorHAnsi" w:hAnsiTheme="minorHAnsi" w:cstheme="minorHAnsi"/>
          <w:bdr w:val="none" w:sz="0" w:space="0" w:color="auto" w:frame="1"/>
        </w:rPr>
        <w:fldChar w:fldCharType="begin">
          <w:fldData xml:space="preserve">PEVuZE5vdGU+PENpdGU+PEF1dGhvcj5NaWtraWxhPC9BdXRob3I+PFllYXI+MjAwNTwvWWVhcj48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5MjMtMzE8L3BhZ2VzPjx2b2x1bWU+OTM8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wYWdlcz45OTA8L3BhZ2VzPjx2b2x1bWU+OTwvdm9sdW1lPjxudW1iZXI+OTwvbnVt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NaWtraWxhPC9BdXRob3I+PFllYXI+MjAwNTwvWWVhcj48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5MjMtMzE8L3BhZ2VzPjx2b2x1bWU+OTM8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wYWdlcz45OTA8L3BhZ2VzPjx2b2x1bWU+OTwvdm9sdW1lPjxudW1iZXI+OTwvbnVt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r>
      <w:r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14-19]</w:t>
      </w:r>
      <w:r w:rsidRPr="0016663E">
        <w:rPr>
          <w:rFonts w:asciiTheme="minorHAnsi" w:hAnsiTheme="minorHAnsi" w:cstheme="minorHAnsi"/>
          <w:bdr w:val="none" w:sz="0" w:space="0" w:color="auto" w:frame="1"/>
        </w:rPr>
        <w:fldChar w:fldCharType="end"/>
      </w:r>
      <w:r w:rsidR="00E739BA" w:rsidRPr="0016663E">
        <w:rPr>
          <w:rFonts w:asciiTheme="minorHAnsi" w:hAnsiTheme="minorHAnsi" w:cstheme="minorHAnsi"/>
          <w:bdr w:val="none" w:sz="0" w:space="0" w:color="auto" w:frame="1"/>
        </w:rPr>
        <w:t xml:space="preserve">. However, there remains a dearth of data on the stability of </w:t>
      </w:r>
      <w:r w:rsidR="00B7672E" w:rsidRPr="0016663E">
        <w:rPr>
          <w:rFonts w:asciiTheme="minorHAnsi" w:hAnsiTheme="minorHAnsi" w:cstheme="minorHAnsi"/>
          <w:bdr w:val="none" w:sz="0" w:space="0" w:color="auto" w:frame="1"/>
        </w:rPr>
        <w:t xml:space="preserve">women’s </w:t>
      </w:r>
      <w:r w:rsidR="00E739BA" w:rsidRPr="0016663E">
        <w:rPr>
          <w:rFonts w:asciiTheme="minorHAnsi" w:hAnsiTheme="minorHAnsi" w:cstheme="minorHAnsi"/>
          <w:bdr w:val="none" w:sz="0" w:space="0" w:color="auto" w:frame="1"/>
        </w:rPr>
        <w:t>dietary patterns in the continuum from pregnancy to the post-pre</w:t>
      </w:r>
      <w:r w:rsidR="005F171E" w:rsidRPr="0016663E">
        <w:rPr>
          <w:rFonts w:asciiTheme="minorHAnsi" w:hAnsiTheme="minorHAnsi" w:cstheme="minorHAnsi"/>
          <w:bdr w:val="none" w:sz="0" w:space="0" w:color="auto" w:frame="1"/>
        </w:rPr>
        <w:t xml:space="preserve">gnancy period, especially among </w:t>
      </w:r>
      <w:r w:rsidR="00E739BA" w:rsidRPr="0016663E">
        <w:rPr>
          <w:rFonts w:asciiTheme="minorHAnsi" w:hAnsiTheme="minorHAnsi" w:cstheme="minorHAnsi"/>
          <w:bdr w:val="none" w:sz="0" w:space="0" w:color="auto" w:frame="1"/>
        </w:rPr>
        <w:t>Asian population</w:t>
      </w:r>
      <w:r w:rsidR="005F171E" w:rsidRPr="0016663E">
        <w:rPr>
          <w:rFonts w:asciiTheme="minorHAnsi" w:hAnsiTheme="minorHAnsi" w:cstheme="minorHAnsi"/>
          <w:bdr w:val="none" w:sz="0" w:space="0" w:color="auto" w:frame="1"/>
        </w:rPr>
        <w:t>s</w:t>
      </w:r>
      <w:r w:rsidR="00E739BA" w:rsidRPr="0016663E">
        <w:rPr>
          <w:rFonts w:asciiTheme="minorHAnsi" w:hAnsiTheme="minorHAnsi" w:cstheme="minorHAnsi"/>
          <w:bdr w:val="none" w:sz="0" w:space="0" w:color="auto" w:frame="1"/>
        </w:rPr>
        <w:t xml:space="preserve">. </w:t>
      </w:r>
      <w:r w:rsidR="00232A28" w:rsidRPr="0016663E">
        <w:rPr>
          <w:rFonts w:asciiTheme="minorHAnsi" w:hAnsiTheme="minorHAnsi" w:cstheme="minorHAnsi"/>
          <w:bdr w:val="none" w:sz="0" w:space="0" w:color="auto" w:frame="1"/>
        </w:rPr>
        <w:t xml:space="preserve">From our recent systematic review of observational studies </w:t>
      </w:r>
      <w:r w:rsidR="00232A28" w:rsidRPr="0016663E">
        <w:rPr>
          <w:rFonts w:asciiTheme="minorHAnsi" w:hAnsiTheme="minorHAnsi" w:cstheme="minorHAnsi"/>
          <w:bdr w:val="none" w:sz="0" w:space="0" w:color="auto" w:frame="1"/>
        </w:rPr>
        <w:fldChar w:fldCharType="begin"/>
      </w:r>
      <w:r w:rsidR="008B513B" w:rsidRPr="0016663E">
        <w:rPr>
          <w:rFonts w:asciiTheme="minorHAnsi" w:hAnsiTheme="minorHAnsi" w:cstheme="minorHAnsi"/>
          <w:bdr w:val="none" w:sz="0" w:space="0" w:color="auto" w:frame="1"/>
        </w:rPr>
        <w:instrText xml:space="preserve"> ADDIN EN.CITE &lt;EndNote&gt;&lt;Cite&gt;&lt;Author&gt;Lee&lt;/Author&gt;&lt;Year&gt;2020&lt;/Year&gt;&lt;RecNum&gt;117&lt;/RecNum&gt;&lt;DisplayText&gt;[20]&lt;/DisplayText&gt;&lt;record&gt;&lt;rec-number&gt;117&lt;/rec-number&gt;&lt;foreign-keys&gt;&lt;key app="EN" db-id="9z5wzpfd7v0wv1ezef4xaaafawxprps0v9dd" timestamp="1601974386"&gt;117&lt;/key&gt;&lt;/foreign-keys&gt;&lt;ref-type name="Journal Article"&gt;17&lt;/ref-type&gt;&lt;contributors&gt;&lt;authors&gt;&lt;author&gt;Lee, Yu Qi&lt;/author&gt;&lt;author&gt;Loh, Jason&lt;/author&gt;&lt;author&gt;Ang, Rebekah Su Ern&lt;/author&gt;&lt;author&gt;Chong, Mary Foong-Fong&lt;/author&gt;&lt;/authors&gt;&lt;/contributors&gt;&lt;titles&gt;&lt;title&gt;Tracking of Maternal Diet from Pregnancy to Postpregnancy: A Systematic Review of Observational Studies&lt;/title&gt;&lt;secondary-title&gt;Current Developments in Nutrition&lt;/secondary-title&gt;&lt;/titles&gt;&lt;periodical&gt;&lt;full-title&gt;Current Developments in Nutrition&lt;/full-title&gt;&lt;/periodical&gt;&lt;volume&gt;4&lt;/volume&gt;&lt;number&gt;8&lt;/number&gt;&lt;dates&gt;&lt;year&gt;2020&lt;/year&gt;&lt;/dates&gt;&lt;isbn&gt;2475-2991&lt;/isbn&gt;&lt;urls&gt;&lt;related-urls&gt;&lt;url&gt;https://doi.org/10.1093/cdn/nzaa118&lt;/url&gt;&lt;/related-urls&gt;&lt;/urls&gt;&lt;custom1&gt;nzaa118&lt;/custom1&gt;&lt;electronic-resource-num&gt;10.1093/cdn/nzaa118&lt;/electronic-resource-num&gt;&lt;access-date&gt;10/6/2020&lt;/access-date&gt;&lt;/record&gt;&lt;/Cite&gt;&lt;/EndNote&gt;</w:instrText>
      </w:r>
      <w:r w:rsidR="00232A28"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0]</w:t>
      </w:r>
      <w:r w:rsidR="00232A28" w:rsidRPr="0016663E">
        <w:rPr>
          <w:rFonts w:asciiTheme="minorHAnsi" w:hAnsiTheme="minorHAnsi" w:cstheme="minorHAnsi"/>
          <w:bdr w:val="none" w:sz="0" w:space="0" w:color="auto" w:frame="1"/>
        </w:rPr>
        <w:fldChar w:fldCharType="end"/>
      </w:r>
      <w:r w:rsidR="00232A28" w:rsidRPr="0016663E">
        <w:rPr>
          <w:rFonts w:asciiTheme="minorHAnsi" w:hAnsiTheme="minorHAnsi" w:cstheme="minorHAnsi"/>
          <w:bdr w:val="none" w:sz="0" w:space="0" w:color="auto" w:frame="1"/>
        </w:rPr>
        <w:t>,</w:t>
      </w:r>
      <w:r w:rsidR="001006D3" w:rsidRPr="0016663E">
        <w:rPr>
          <w:rFonts w:asciiTheme="minorHAnsi" w:hAnsiTheme="minorHAnsi" w:cstheme="minorHAnsi"/>
          <w:bdr w:val="none" w:sz="0" w:space="0" w:color="auto" w:frame="1"/>
        </w:rPr>
        <w:t xml:space="preserve"> it appeared that mothers adhered less to a healthier dietary pattern post-pregnancy compared to during pregnancy. O</w:t>
      </w:r>
      <w:r w:rsidR="005C335C" w:rsidRPr="0016663E">
        <w:rPr>
          <w:rFonts w:asciiTheme="minorHAnsi" w:hAnsiTheme="minorHAnsi" w:cstheme="minorHAnsi"/>
          <w:bdr w:val="none" w:sz="0" w:space="0" w:color="auto" w:frame="1"/>
        </w:rPr>
        <w:t xml:space="preserve">f </w:t>
      </w:r>
      <w:r w:rsidR="00E73B4E" w:rsidRPr="0016663E">
        <w:rPr>
          <w:rFonts w:asciiTheme="minorHAnsi" w:hAnsiTheme="minorHAnsi" w:cstheme="minorHAnsi"/>
          <w:bdr w:val="none" w:sz="0" w:space="0" w:color="auto" w:frame="1"/>
        </w:rPr>
        <w:t xml:space="preserve">the </w:t>
      </w:r>
      <w:r w:rsidR="00232A28" w:rsidRPr="0016663E">
        <w:rPr>
          <w:rFonts w:asciiTheme="minorHAnsi" w:hAnsiTheme="minorHAnsi" w:cstheme="minorHAnsi"/>
          <w:bdr w:val="none" w:sz="0" w:space="0" w:color="auto" w:frame="1"/>
        </w:rPr>
        <w:t xml:space="preserve">17 studies found to have examined </w:t>
      </w:r>
      <w:r w:rsidR="002E45B4" w:rsidRPr="0016663E">
        <w:rPr>
          <w:rFonts w:asciiTheme="minorHAnsi" w:hAnsiTheme="minorHAnsi" w:cstheme="minorHAnsi"/>
          <w:bdr w:val="none" w:sz="0" w:space="0" w:color="auto" w:frame="1"/>
        </w:rPr>
        <w:t xml:space="preserve">changes </w:t>
      </w:r>
      <w:r w:rsidR="005C68A1" w:rsidRPr="0016663E">
        <w:rPr>
          <w:rFonts w:asciiTheme="minorHAnsi" w:hAnsiTheme="minorHAnsi" w:cstheme="minorHAnsi"/>
          <w:bdr w:val="none" w:sz="0" w:space="0" w:color="auto" w:frame="1"/>
        </w:rPr>
        <w:t xml:space="preserve">in women's diet </w:t>
      </w:r>
      <w:r w:rsidR="00232A28" w:rsidRPr="0016663E">
        <w:rPr>
          <w:rFonts w:asciiTheme="minorHAnsi" w:hAnsiTheme="minorHAnsi" w:cstheme="minorHAnsi"/>
          <w:bdr w:val="none" w:sz="0" w:space="0" w:color="auto" w:frame="1"/>
        </w:rPr>
        <w:t>from pregnancy to the post-pregnancy period</w:t>
      </w:r>
      <w:r w:rsidR="001006D3" w:rsidRPr="0016663E">
        <w:rPr>
          <w:rFonts w:asciiTheme="minorHAnsi" w:hAnsiTheme="minorHAnsi" w:cstheme="minorHAnsi"/>
          <w:bdr w:val="none" w:sz="0" w:space="0" w:color="auto" w:frame="1"/>
        </w:rPr>
        <w:t xml:space="preserve"> </w:t>
      </w:r>
      <w:r w:rsidR="001006D3" w:rsidRPr="0016663E">
        <w:rPr>
          <w:rFonts w:asciiTheme="minorHAnsi" w:hAnsiTheme="minorHAnsi" w:cstheme="minorHAnsi"/>
          <w:bdr w:val="none" w:sz="0" w:space="0" w:color="auto" w:frame="1"/>
        </w:rPr>
        <w:fldChar w:fldCharType="begin"/>
      </w:r>
      <w:r w:rsidR="008B513B" w:rsidRPr="0016663E">
        <w:rPr>
          <w:rFonts w:asciiTheme="minorHAnsi" w:hAnsiTheme="minorHAnsi" w:cstheme="minorHAnsi"/>
          <w:bdr w:val="none" w:sz="0" w:space="0" w:color="auto" w:frame="1"/>
        </w:rPr>
        <w:instrText xml:space="preserve"> ADDIN EN.CITE &lt;EndNote&gt;&lt;Cite&gt;&lt;Author&gt;Lee&lt;/Author&gt;&lt;Year&gt;2020&lt;/Year&gt;&lt;RecNum&gt;117&lt;/RecNum&gt;&lt;DisplayText&gt;[20]&lt;/DisplayText&gt;&lt;record&gt;&lt;rec-number&gt;117&lt;/rec-number&gt;&lt;foreign-keys&gt;&lt;key app="EN" db-id="9z5wzpfd7v0wv1ezef4xaaafawxprps0v9dd" timestamp="1601974386"&gt;117&lt;/key&gt;&lt;/foreign-keys&gt;&lt;ref-type name="Journal Article"&gt;17&lt;/ref-type&gt;&lt;contributors&gt;&lt;authors&gt;&lt;author&gt;Lee, Yu Qi&lt;/author&gt;&lt;author&gt;Loh, Jason&lt;/author&gt;&lt;author&gt;Ang, Rebekah Su Ern&lt;/author&gt;&lt;author&gt;Chong, Mary Foong-Fong&lt;/author&gt;&lt;/authors&gt;&lt;/contributors&gt;&lt;titles&gt;&lt;title&gt;Tracking of Maternal Diet from Pregnancy to Postpregnancy: A Systematic Review of Observational Studies&lt;/title&gt;&lt;secondary-title&gt;Current Developments in Nutrition&lt;/secondary-title&gt;&lt;/titles&gt;&lt;periodical&gt;&lt;full-title&gt;Current Developments in Nutrition&lt;/full-title&gt;&lt;/periodical&gt;&lt;volume&gt;4&lt;/volume&gt;&lt;number&gt;8&lt;/number&gt;&lt;dates&gt;&lt;year&gt;2020&lt;/year&gt;&lt;/dates&gt;&lt;isbn&gt;2475-2991&lt;/isbn&gt;&lt;urls&gt;&lt;related-urls&gt;&lt;url&gt;https://doi.org/10.1093/cdn/nzaa118&lt;/url&gt;&lt;/related-urls&gt;&lt;/urls&gt;&lt;custom1&gt;nzaa118&lt;/custom1&gt;&lt;electronic-resource-num&gt;10.1093/cdn/nzaa118&lt;/electronic-resource-num&gt;&lt;access-date&gt;10/6/2020&lt;/access-date&gt;&lt;/record&gt;&lt;/Cite&gt;&lt;/EndNote&gt;</w:instrText>
      </w:r>
      <w:r w:rsidR="001006D3"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0]</w:t>
      </w:r>
      <w:r w:rsidR="001006D3" w:rsidRPr="0016663E">
        <w:rPr>
          <w:rFonts w:asciiTheme="minorHAnsi" w:hAnsiTheme="minorHAnsi" w:cstheme="minorHAnsi"/>
          <w:bdr w:val="none" w:sz="0" w:space="0" w:color="auto" w:frame="1"/>
        </w:rPr>
        <w:fldChar w:fldCharType="end"/>
      </w:r>
      <w:r w:rsidR="00232A28" w:rsidRPr="0016663E">
        <w:rPr>
          <w:rFonts w:asciiTheme="minorHAnsi" w:hAnsiTheme="minorHAnsi" w:cstheme="minorHAnsi"/>
          <w:bdr w:val="none" w:sz="0" w:space="0" w:color="auto" w:frame="1"/>
        </w:rPr>
        <w:t xml:space="preserve">, only three have </w:t>
      </w:r>
      <w:r w:rsidR="005C335C" w:rsidRPr="0016663E">
        <w:rPr>
          <w:rFonts w:asciiTheme="minorHAnsi" w:hAnsiTheme="minorHAnsi" w:cstheme="minorHAnsi"/>
          <w:bdr w:val="none" w:sz="0" w:space="0" w:color="auto" w:frame="1"/>
        </w:rPr>
        <w:t>trac</w:t>
      </w:r>
      <w:r w:rsidR="002D17E0" w:rsidRPr="0016663E">
        <w:rPr>
          <w:rFonts w:asciiTheme="minorHAnsi" w:hAnsiTheme="minorHAnsi" w:cstheme="minorHAnsi"/>
          <w:bdr w:val="none" w:sz="0" w:space="0" w:color="auto" w:frame="1"/>
        </w:rPr>
        <w:t>ked maternal dietary patterns</w:t>
      </w:r>
      <w:r w:rsidR="00645B15" w:rsidRPr="0016663E">
        <w:rPr>
          <w:rFonts w:asciiTheme="minorHAnsi" w:hAnsiTheme="minorHAnsi" w:cstheme="minorHAnsi"/>
          <w:bdr w:val="none" w:sz="0" w:space="0" w:color="auto" w:frame="1"/>
        </w:rPr>
        <w:t xml:space="preserve"> </w:t>
      </w:r>
      <w:r w:rsidR="00535C7F" w:rsidRPr="0016663E">
        <w:rPr>
          <w:rFonts w:asciiTheme="minorHAnsi" w:hAnsiTheme="minorHAnsi" w:cstheme="minorHAnsi"/>
          <w:bdr w:val="none" w:sz="0" w:space="0" w:color="auto" w:frame="1"/>
        </w:rPr>
        <w:fldChar w:fldCharType="begin">
          <w:fldData xml:space="preserve">PEVuZE5vdGU+PENpdGU+PEF1dGhvcj5Ob3J0aHN0b25lPC9BdXRob3I+PFllYXI+MjAwODwvWWVh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Ob3J0aHN0b25lPC9BdXRob3I+PFllYXI+MjAwODwvWWVh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00535C7F" w:rsidRPr="0016663E">
        <w:rPr>
          <w:rFonts w:asciiTheme="minorHAnsi" w:hAnsiTheme="minorHAnsi" w:cstheme="minorHAnsi"/>
          <w:bdr w:val="none" w:sz="0" w:space="0" w:color="auto" w:frame="1"/>
        </w:rPr>
      </w:r>
      <w:r w:rsidR="00535C7F"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1-23]</w:t>
      </w:r>
      <w:r w:rsidR="00535C7F" w:rsidRPr="0016663E">
        <w:rPr>
          <w:rFonts w:asciiTheme="minorHAnsi" w:hAnsiTheme="minorHAnsi" w:cstheme="minorHAnsi"/>
          <w:bdr w:val="none" w:sz="0" w:space="0" w:color="auto" w:frame="1"/>
        </w:rPr>
        <w:fldChar w:fldCharType="end"/>
      </w:r>
      <w:r w:rsidR="00CB7977" w:rsidRPr="0016663E">
        <w:rPr>
          <w:rFonts w:asciiTheme="minorHAnsi" w:hAnsiTheme="minorHAnsi" w:cstheme="minorHAnsi"/>
          <w:bdr w:val="none" w:sz="0" w:space="0" w:color="auto" w:frame="1"/>
        </w:rPr>
        <w:t>.</w:t>
      </w:r>
      <w:r w:rsidR="00DD3F22" w:rsidRPr="0016663E">
        <w:rPr>
          <w:rFonts w:asciiTheme="minorHAnsi" w:hAnsiTheme="minorHAnsi" w:cstheme="minorHAnsi"/>
          <w:bdr w:val="none" w:sz="0" w:space="0" w:color="auto" w:frame="1"/>
        </w:rPr>
        <w:t xml:space="preserve"> Of the</w:t>
      </w:r>
      <w:r w:rsidR="00EB5C78" w:rsidRPr="0016663E">
        <w:rPr>
          <w:rFonts w:asciiTheme="minorHAnsi" w:hAnsiTheme="minorHAnsi" w:cstheme="minorHAnsi"/>
          <w:bdr w:val="none" w:sz="0" w:space="0" w:color="auto" w:frame="1"/>
        </w:rPr>
        <w:t>se</w:t>
      </w:r>
      <w:r w:rsidR="004F705C" w:rsidRPr="0016663E">
        <w:rPr>
          <w:rFonts w:asciiTheme="minorHAnsi" w:hAnsiTheme="minorHAnsi" w:cstheme="minorHAnsi"/>
          <w:bdr w:val="none" w:sz="0" w:space="0" w:color="auto" w:frame="1"/>
        </w:rPr>
        <w:t xml:space="preserve"> three studies, only one </w:t>
      </w:r>
      <w:r w:rsidR="00DD3F22" w:rsidRPr="0016663E">
        <w:rPr>
          <w:rFonts w:asciiTheme="minorHAnsi" w:hAnsiTheme="minorHAnsi" w:cstheme="minorHAnsi"/>
          <w:bdr w:val="none" w:sz="0" w:space="0" w:color="auto" w:frame="1"/>
        </w:rPr>
        <w:t>examined the associations of sociodemographic and lifestyle factors to these patterns from preco</w:t>
      </w:r>
      <w:r w:rsidR="00CB7977" w:rsidRPr="0016663E">
        <w:rPr>
          <w:rFonts w:asciiTheme="minorHAnsi" w:hAnsiTheme="minorHAnsi" w:cstheme="minorHAnsi"/>
          <w:bdr w:val="none" w:sz="0" w:space="0" w:color="auto" w:frame="1"/>
        </w:rPr>
        <w:t xml:space="preserve">nception to 6 months postpartum </w:t>
      </w:r>
      <w:r w:rsidR="00DD3F22" w:rsidRPr="0016663E">
        <w:rPr>
          <w:rFonts w:asciiTheme="minorHAnsi" w:hAnsiTheme="minorHAnsi" w:cstheme="minorHAnsi"/>
          <w:bdr w:val="none" w:sz="0" w:space="0" w:color="auto" w:frame="1"/>
        </w:rPr>
        <w:fldChar w:fldCharType="begin">
          <w:fldData xml:space="preserve">PEVuZE5vdGU+PENpdGU+PEF1dGhvcj5DdWPDszwvQXV0aG9yPjxZZWFyPjIwMDY8L1llYXI+PFJl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DdWPDszwvQXV0aG9yPjxZZWFyPjIwMDY8L1llYXI+PFJl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00DD3F22" w:rsidRPr="0016663E">
        <w:rPr>
          <w:rFonts w:asciiTheme="minorHAnsi" w:hAnsiTheme="minorHAnsi" w:cstheme="minorHAnsi"/>
          <w:bdr w:val="none" w:sz="0" w:space="0" w:color="auto" w:frame="1"/>
        </w:rPr>
      </w:r>
      <w:r w:rsidR="00DD3F22"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2]</w:t>
      </w:r>
      <w:r w:rsidR="00DD3F22" w:rsidRPr="0016663E">
        <w:rPr>
          <w:rFonts w:asciiTheme="minorHAnsi" w:hAnsiTheme="minorHAnsi" w:cstheme="minorHAnsi"/>
          <w:bdr w:val="none" w:sz="0" w:space="0" w:color="auto" w:frame="1"/>
        </w:rPr>
        <w:fldChar w:fldCharType="end"/>
      </w:r>
      <w:r w:rsidR="00DD3F22" w:rsidRPr="0016663E">
        <w:rPr>
          <w:rFonts w:asciiTheme="minorHAnsi" w:hAnsiTheme="minorHAnsi" w:cstheme="minorHAnsi"/>
          <w:bdr w:val="none" w:sz="0" w:space="0" w:color="auto" w:frame="1"/>
        </w:rPr>
        <w:t>.</w:t>
      </w:r>
      <w:r w:rsidR="005C68A1" w:rsidRPr="0016663E">
        <w:rPr>
          <w:rFonts w:asciiTheme="minorHAnsi" w:hAnsiTheme="minorHAnsi" w:cstheme="minorHAnsi"/>
          <w:bdr w:val="none" w:sz="0" w:space="0" w:color="auto" w:frame="1"/>
        </w:rPr>
        <w:t xml:space="preserve"> In this study, s</w:t>
      </w:r>
      <w:r w:rsidR="00CB7977" w:rsidRPr="0016663E">
        <w:rPr>
          <w:rFonts w:asciiTheme="minorHAnsi" w:hAnsiTheme="minorHAnsi" w:cstheme="minorHAnsi"/>
          <w:bdr w:val="none" w:sz="0" w:space="0" w:color="auto" w:frame="1"/>
        </w:rPr>
        <w:t xml:space="preserve">moking </w:t>
      </w:r>
      <w:r w:rsidR="005C68A1" w:rsidRPr="0016663E">
        <w:rPr>
          <w:rFonts w:asciiTheme="minorHAnsi" w:hAnsiTheme="minorHAnsi" w:cstheme="minorHAnsi"/>
          <w:bdr w:val="none" w:sz="0" w:space="0" w:color="auto" w:frame="1"/>
        </w:rPr>
        <w:t xml:space="preserve">was positively </w:t>
      </w:r>
      <w:r w:rsidR="00895D52" w:rsidRPr="0016663E">
        <w:rPr>
          <w:rFonts w:asciiTheme="minorHAnsi" w:hAnsiTheme="minorHAnsi" w:cstheme="minorHAnsi"/>
          <w:bdr w:val="none" w:sz="0" w:space="0" w:color="auto" w:frame="1"/>
        </w:rPr>
        <w:t>associated</w:t>
      </w:r>
      <w:r w:rsidR="005C68A1" w:rsidRPr="0016663E">
        <w:rPr>
          <w:rFonts w:asciiTheme="minorHAnsi" w:hAnsiTheme="minorHAnsi" w:cstheme="minorHAnsi"/>
          <w:bdr w:val="none" w:sz="0" w:space="0" w:color="auto" w:frame="1"/>
        </w:rPr>
        <w:t xml:space="preserve"> </w:t>
      </w:r>
      <w:r w:rsidR="00CB7977" w:rsidRPr="0016663E">
        <w:rPr>
          <w:rFonts w:asciiTheme="minorHAnsi" w:hAnsiTheme="minorHAnsi" w:cstheme="minorHAnsi"/>
          <w:bdr w:val="none" w:sz="0" w:space="0" w:color="auto" w:frame="1"/>
        </w:rPr>
        <w:t>with the ‘sweetened beverages and sugars’ pattern during preconception and in weeks 6 and 10 of pregnancy</w:t>
      </w:r>
      <w:r w:rsidR="002B7BA4" w:rsidRPr="0016663E">
        <w:rPr>
          <w:rFonts w:asciiTheme="minorHAnsi" w:hAnsiTheme="minorHAnsi" w:cstheme="minorHAnsi"/>
          <w:bdr w:val="none" w:sz="0" w:space="0" w:color="auto" w:frame="1"/>
        </w:rPr>
        <w:t xml:space="preserve"> </w:t>
      </w:r>
      <w:r w:rsidR="002B7BA4" w:rsidRPr="0016663E">
        <w:rPr>
          <w:rFonts w:asciiTheme="minorHAnsi" w:hAnsiTheme="minorHAnsi" w:cstheme="minorHAnsi"/>
          <w:bdr w:val="none" w:sz="0" w:space="0" w:color="auto" w:frame="1"/>
        </w:rPr>
        <w:fldChar w:fldCharType="begin">
          <w:fldData xml:space="preserve">PEVuZE5vdGU+PENpdGU+PEF1dGhvcj5DdWPDszwvQXV0aG9yPjxZZWFyPjIwMDY8L1llYXI+PFJl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DdWPDszwvQXV0aG9yPjxZZWFyPjIwMDY8L1llYXI+PFJl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002B7BA4" w:rsidRPr="0016663E">
        <w:rPr>
          <w:rFonts w:asciiTheme="minorHAnsi" w:hAnsiTheme="minorHAnsi" w:cstheme="minorHAnsi"/>
          <w:bdr w:val="none" w:sz="0" w:space="0" w:color="auto" w:frame="1"/>
        </w:rPr>
      </w:r>
      <w:r w:rsidR="002B7BA4"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2]</w:t>
      </w:r>
      <w:r w:rsidR="002B7BA4" w:rsidRPr="0016663E">
        <w:rPr>
          <w:rFonts w:asciiTheme="minorHAnsi" w:hAnsiTheme="minorHAnsi" w:cstheme="minorHAnsi"/>
          <w:bdr w:val="none" w:sz="0" w:space="0" w:color="auto" w:frame="1"/>
        </w:rPr>
        <w:fldChar w:fldCharType="end"/>
      </w:r>
      <w:r w:rsidR="00CB7977" w:rsidRPr="0016663E">
        <w:rPr>
          <w:rFonts w:asciiTheme="minorHAnsi" w:hAnsiTheme="minorHAnsi" w:cstheme="minorHAnsi"/>
          <w:bdr w:val="none" w:sz="0" w:space="0" w:color="auto" w:frame="1"/>
        </w:rPr>
        <w:t xml:space="preserve">. </w:t>
      </w:r>
      <w:r w:rsidR="002E45B4" w:rsidRPr="0016663E">
        <w:rPr>
          <w:rFonts w:asciiTheme="minorHAnsi" w:hAnsiTheme="minorHAnsi" w:cstheme="minorHAnsi"/>
          <w:bdr w:val="none" w:sz="0" w:space="0" w:color="auto" w:frame="1"/>
        </w:rPr>
        <w:t xml:space="preserve">In weeks 10 and 38 of </w:t>
      </w:r>
      <w:r w:rsidR="00895D52" w:rsidRPr="0016663E">
        <w:rPr>
          <w:rFonts w:asciiTheme="minorHAnsi" w:hAnsiTheme="minorHAnsi" w:cstheme="minorHAnsi"/>
          <w:bdr w:val="none" w:sz="0" w:space="0" w:color="auto" w:frame="1"/>
        </w:rPr>
        <w:t>pregnancy, age was positively associated with the ‘vegetables and meat’ pattern</w:t>
      </w:r>
      <w:r w:rsidR="002B7BA4" w:rsidRPr="0016663E">
        <w:rPr>
          <w:rFonts w:asciiTheme="minorHAnsi" w:hAnsiTheme="minorHAnsi" w:cstheme="minorHAnsi"/>
          <w:bdr w:val="none" w:sz="0" w:space="0" w:color="auto" w:frame="1"/>
        </w:rPr>
        <w:t xml:space="preserve"> </w:t>
      </w:r>
      <w:r w:rsidR="002B7BA4" w:rsidRPr="0016663E">
        <w:rPr>
          <w:rFonts w:asciiTheme="minorHAnsi" w:hAnsiTheme="minorHAnsi" w:cstheme="minorHAnsi"/>
          <w:bdr w:val="none" w:sz="0" w:space="0" w:color="auto" w:frame="1"/>
        </w:rPr>
        <w:fldChar w:fldCharType="begin">
          <w:fldData xml:space="preserve">PEVuZE5vdGU+PENpdGU+PEF1dGhvcj5DdWPDszwvQXV0aG9yPjxZZWFyPjIwMDY8L1llYXI+PFJl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DdWPDszwvQXV0aG9yPjxZZWFyPjIwMDY8L1llYXI+PFJl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002B7BA4" w:rsidRPr="0016663E">
        <w:rPr>
          <w:rFonts w:asciiTheme="minorHAnsi" w:hAnsiTheme="minorHAnsi" w:cstheme="minorHAnsi"/>
          <w:bdr w:val="none" w:sz="0" w:space="0" w:color="auto" w:frame="1"/>
        </w:rPr>
      </w:r>
      <w:r w:rsidR="002B7BA4"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2]</w:t>
      </w:r>
      <w:r w:rsidR="002B7BA4" w:rsidRPr="0016663E">
        <w:rPr>
          <w:rFonts w:asciiTheme="minorHAnsi" w:hAnsiTheme="minorHAnsi" w:cstheme="minorHAnsi"/>
          <w:bdr w:val="none" w:sz="0" w:space="0" w:color="auto" w:frame="1"/>
        </w:rPr>
        <w:fldChar w:fldCharType="end"/>
      </w:r>
      <w:r w:rsidR="00895D52" w:rsidRPr="0016663E">
        <w:rPr>
          <w:rFonts w:asciiTheme="minorHAnsi" w:hAnsiTheme="minorHAnsi" w:cstheme="minorHAnsi"/>
          <w:bdr w:val="none" w:sz="0" w:space="0" w:color="auto" w:frame="1"/>
        </w:rPr>
        <w:t xml:space="preserve">. None of the sociodemographic and lifestyle factors were associated with </w:t>
      </w:r>
      <w:r w:rsidR="00823364" w:rsidRPr="0016663E">
        <w:rPr>
          <w:rFonts w:asciiTheme="minorHAnsi" w:hAnsiTheme="minorHAnsi" w:cstheme="minorHAnsi"/>
          <w:bdr w:val="none" w:sz="0" w:space="0" w:color="auto" w:frame="1"/>
        </w:rPr>
        <w:t xml:space="preserve">these </w:t>
      </w:r>
      <w:r w:rsidR="00895D52" w:rsidRPr="0016663E">
        <w:rPr>
          <w:rFonts w:asciiTheme="minorHAnsi" w:hAnsiTheme="minorHAnsi" w:cstheme="minorHAnsi"/>
          <w:bdr w:val="none" w:sz="0" w:space="0" w:color="auto" w:frame="1"/>
        </w:rPr>
        <w:t>dietary patterns at 6</w:t>
      </w:r>
      <w:r w:rsidR="00587A10" w:rsidRPr="0016663E">
        <w:rPr>
          <w:rFonts w:asciiTheme="minorHAnsi" w:hAnsiTheme="minorHAnsi" w:cstheme="minorHAnsi"/>
          <w:bdr w:val="none" w:sz="0" w:space="0" w:color="auto" w:frame="1"/>
        </w:rPr>
        <w:t xml:space="preserve"> months </w:t>
      </w:r>
      <w:r w:rsidR="00895D52" w:rsidRPr="0016663E">
        <w:rPr>
          <w:rFonts w:asciiTheme="minorHAnsi" w:hAnsiTheme="minorHAnsi" w:cstheme="minorHAnsi"/>
          <w:bdr w:val="none" w:sz="0" w:space="0" w:color="auto" w:frame="1"/>
        </w:rPr>
        <w:t>postpartum</w:t>
      </w:r>
      <w:r w:rsidR="002B7BA4" w:rsidRPr="0016663E">
        <w:rPr>
          <w:rFonts w:asciiTheme="minorHAnsi" w:hAnsiTheme="minorHAnsi" w:cstheme="minorHAnsi"/>
          <w:bdr w:val="none" w:sz="0" w:space="0" w:color="auto" w:frame="1"/>
        </w:rPr>
        <w:t xml:space="preserve"> </w:t>
      </w:r>
      <w:r w:rsidR="002B7BA4" w:rsidRPr="0016663E">
        <w:rPr>
          <w:rFonts w:asciiTheme="minorHAnsi" w:hAnsiTheme="minorHAnsi" w:cstheme="minorHAnsi"/>
          <w:bdr w:val="none" w:sz="0" w:space="0" w:color="auto" w:frame="1"/>
        </w:rPr>
        <w:fldChar w:fldCharType="begin">
          <w:fldData xml:space="preserve">PEVuZE5vdGU+PENpdGU+PEF1dGhvcj5DdWPDszwvQXV0aG9yPjxZZWFyPjIwMDY8L1llYXI+PFJl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DdWPDszwvQXV0aG9yPjxZZWFyPjIwMDY8L1llYXI+PFJl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002B7BA4" w:rsidRPr="0016663E">
        <w:rPr>
          <w:rFonts w:asciiTheme="minorHAnsi" w:hAnsiTheme="minorHAnsi" w:cstheme="minorHAnsi"/>
          <w:bdr w:val="none" w:sz="0" w:space="0" w:color="auto" w:frame="1"/>
        </w:rPr>
      </w:r>
      <w:r w:rsidR="002B7BA4"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2]</w:t>
      </w:r>
      <w:r w:rsidR="002B7BA4" w:rsidRPr="0016663E">
        <w:rPr>
          <w:rFonts w:asciiTheme="minorHAnsi" w:hAnsiTheme="minorHAnsi" w:cstheme="minorHAnsi"/>
          <w:bdr w:val="none" w:sz="0" w:space="0" w:color="auto" w:frame="1"/>
        </w:rPr>
        <w:fldChar w:fldCharType="end"/>
      </w:r>
      <w:r w:rsidR="00895D52" w:rsidRPr="0016663E">
        <w:rPr>
          <w:rFonts w:asciiTheme="minorHAnsi" w:hAnsiTheme="minorHAnsi" w:cstheme="minorHAnsi"/>
          <w:bdr w:val="none" w:sz="0" w:space="0" w:color="auto" w:frame="1"/>
        </w:rPr>
        <w:t xml:space="preserve">. </w:t>
      </w:r>
    </w:p>
    <w:p w14:paraId="04F18D78" w14:textId="77777777" w:rsidR="003C00F6" w:rsidRPr="0016663E" w:rsidRDefault="003C00F6" w:rsidP="0056614B">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170BFAF0" w14:textId="0D58062C" w:rsidR="007878C5" w:rsidRPr="0016663E" w:rsidRDefault="00555008" w:rsidP="0056614B">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The aim</w:t>
      </w:r>
      <w:r w:rsidR="003C00F6" w:rsidRPr="0016663E">
        <w:rPr>
          <w:rFonts w:asciiTheme="minorHAnsi" w:hAnsiTheme="minorHAnsi" w:cstheme="minorHAnsi"/>
          <w:bdr w:val="none" w:sz="0" w:space="0" w:color="auto" w:frame="1"/>
        </w:rPr>
        <w:t>s</w:t>
      </w:r>
      <w:r w:rsidRPr="0016663E">
        <w:rPr>
          <w:rFonts w:asciiTheme="minorHAnsi" w:hAnsiTheme="minorHAnsi" w:cstheme="minorHAnsi"/>
          <w:bdr w:val="none" w:sz="0" w:space="0" w:color="auto" w:frame="1"/>
        </w:rPr>
        <w:t xml:space="preserve"> of this longit</w:t>
      </w:r>
      <w:r w:rsidR="00C90D0B" w:rsidRPr="0016663E">
        <w:rPr>
          <w:rFonts w:asciiTheme="minorHAnsi" w:hAnsiTheme="minorHAnsi" w:cstheme="minorHAnsi"/>
          <w:bdr w:val="none" w:sz="0" w:space="0" w:color="auto" w:frame="1"/>
        </w:rPr>
        <w:t>udinal study w</w:t>
      </w:r>
      <w:r w:rsidR="003C00F6" w:rsidRPr="0016663E">
        <w:rPr>
          <w:rFonts w:asciiTheme="minorHAnsi" w:hAnsiTheme="minorHAnsi" w:cstheme="minorHAnsi"/>
          <w:bdr w:val="none" w:sz="0" w:space="0" w:color="auto" w:frame="1"/>
        </w:rPr>
        <w:t xml:space="preserve">ere </w:t>
      </w:r>
      <w:r w:rsidR="00C90D0B" w:rsidRPr="0016663E">
        <w:rPr>
          <w:rFonts w:asciiTheme="minorHAnsi" w:hAnsiTheme="minorHAnsi" w:cstheme="minorHAnsi"/>
          <w:bdr w:val="none" w:sz="0" w:space="0" w:color="auto" w:frame="1"/>
        </w:rPr>
        <w:t>to</w:t>
      </w:r>
      <w:r w:rsidR="00D93046" w:rsidRPr="0016663E">
        <w:rPr>
          <w:rFonts w:asciiTheme="minorHAnsi" w:hAnsiTheme="minorHAnsi" w:cstheme="minorHAnsi"/>
          <w:bdr w:val="none" w:sz="0" w:space="0" w:color="auto" w:frame="1"/>
        </w:rPr>
        <w:t xml:space="preserve"> 1)</w:t>
      </w:r>
      <w:r w:rsidR="00C90D0B" w:rsidRPr="0016663E">
        <w:rPr>
          <w:rFonts w:asciiTheme="minorHAnsi" w:hAnsiTheme="minorHAnsi" w:cstheme="minorHAnsi"/>
          <w:bdr w:val="none" w:sz="0" w:space="0" w:color="auto" w:frame="1"/>
        </w:rPr>
        <w:t xml:space="preserve"> </w:t>
      </w:r>
      <w:r w:rsidR="00D93046" w:rsidRPr="0016663E">
        <w:rPr>
          <w:rFonts w:asciiTheme="minorHAnsi" w:hAnsiTheme="minorHAnsi" w:cstheme="minorHAnsi"/>
          <w:bdr w:val="none" w:sz="0" w:space="0" w:color="auto" w:frame="1"/>
        </w:rPr>
        <w:t xml:space="preserve">identify and describe women’s dietary patterns at pregnancy and at 6 years post-pregnancy in a multiethnic Asian cohort residing in Singapore, 2) </w:t>
      </w:r>
      <w:r w:rsidR="00C90D0B" w:rsidRPr="0016663E">
        <w:rPr>
          <w:rFonts w:asciiTheme="minorHAnsi" w:hAnsiTheme="minorHAnsi" w:cstheme="minorHAnsi"/>
          <w:bdr w:val="none" w:sz="0" w:space="0" w:color="auto" w:frame="1"/>
        </w:rPr>
        <w:t xml:space="preserve">investigate </w:t>
      </w:r>
      <w:r w:rsidR="0070594B" w:rsidRPr="0016663E">
        <w:rPr>
          <w:rFonts w:asciiTheme="minorHAnsi" w:hAnsiTheme="minorHAnsi" w:cstheme="minorHAnsi"/>
          <w:bdr w:val="none" w:sz="0" w:space="0" w:color="auto" w:frame="1"/>
        </w:rPr>
        <w:t xml:space="preserve">the </w:t>
      </w:r>
      <w:r w:rsidR="001932E5" w:rsidRPr="0016663E">
        <w:rPr>
          <w:rFonts w:asciiTheme="minorHAnsi" w:hAnsiTheme="minorHAnsi" w:cstheme="minorHAnsi"/>
          <w:bdr w:val="none" w:sz="0" w:space="0" w:color="auto" w:frame="1"/>
        </w:rPr>
        <w:t xml:space="preserve">stability </w:t>
      </w:r>
      <w:r w:rsidR="00C30BAE" w:rsidRPr="0016663E">
        <w:rPr>
          <w:rFonts w:asciiTheme="minorHAnsi" w:hAnsiTheme="minorHAnsi" w:cstheme="minorHAnsi"/>
          <w:bdr w:val="none" w:sz="0" w:space="0" w:color="auto" w:frame="1"/>
        </w:rPr>
        <w:t>and changes</w:t>
      </w:r>
      <w:r w:rsidR="003C00F6" w:rsidRPr="0016663E">
        <w:rPr>
          <w:rFonts w:asciiTheme="minorHAnsi" w:hAnsiTheme="minorHAnsi" w:cstheme="minorHAnsi"/>
          <w:bdr w:val="none" w:sz="0" w:space="0" w:color="auto" w:frame="1"/>
        </w:rPr>
        <w:t xml:space="preserve"> of these </w:t>
      </w:r>
      <w:r w:rsidR="00707094" w:rsidRPr="0016663E">
        <w:rPr>
          <w:rFonts w:asciiTheme="minorHAnsi" w:hAnsiTheme="minorHAnsi" w:cstheme="minorHAnsi"/>
          <w:bdr w:val="none" w:sz="0" w:space="0" w:color="auto" w:frame="1"/>
        </w:rPr>
        <w:t xml:space="preserve">dietary patterns between </w:t>
      </w:r>
      <w:r w:rsidRPr="0016663E">
        <w:rPr>
          <w:rFonts w:asciiTheme="minorHAnsi" w:hAnsiTheme="minorHAnsi" w:cstheme="minorHAnsi"/>
          <w:bdr w:val="none" w:sz="0" w:space="0" w:color="auto" w:frame="1"/>
        </w:rPr>
        <w:t xml:space="preserve">pregnancy </w:t>
      </w:r>
      <w:r w:rsidR="003A2AC8" w:rsidRPr="0016663E">
        <w:rPr>
          <w:rFonts w:asciiTheme="minorHAnsi" w:hAnsiTheme="minorHAnsi" w:cstheme="minorHAnsi"/>
          <w:bdr w:val="none" w:sz="0" w:space="0" w:color="auto" w:frame="1"/>
        </w:rPr>
        <w:t>and</w:t>
      </w:r>
      <w:r w:rsidR="00707094" w:rsidRPr="0016663E">
        <w:rPr>
          <w:rFonts w:asciiTheme="minorHAnsi" w:hAnsiTheme="minorHAnsi" w:cstheme="minorHAnsi"/>
          <w:bdr w:val="none" w:sz="0" w:space="0" w:color="auto" w:frame="1"/>
        </w:rPr>
        <w:t xml:space="preserve"> </w:t>
      </w:r>
      <w:r w:rsidRPr="0016663E">
        <w:rPr>
          <w:rFonts w:asciiTheme="minorHAnsi" w:hAnsiTheme="minorHAnsi" w:cstheme="minorHAnsi"/>
          <w:bdr w:val="none" w:sz="0" w:space="0" w:color="auto" w:frame="1"/>
        </w:rPr>
        <w:t>6 years post-</w:t>
      </w:r>
      <w:r w:rsidR="00907EAB" w:rsidRPr="0016663E">
        <w:rPr>
          <w:rFonts w:asciiTheme="minorHAnsi" w:hAnsiTheme="minorHAnsi" w:cstheme="minorHAnsi"/>
          <w:bdr w:val="none" w:sz="0" w:space="0" w:color="auto" w:frame="1"/>
        </w:rPr>
        <w:t>pregnancy</w:t>
      </w:r>
      <w:r w:rsidR="00D93046" w:rsidRPr="0016663E">
        <w:rPr>
          <w:rFonts w:asciiTheme="minorHAnsi" w:hAnsiTheme="minorHAnsi" w:cstheme="minorHAnsi"/>
          <w:bdr w:val="none" w:sz="0" w:space="0" w:color="auto" w:frame="1"/>
        </w:rPr>
        <w:t xml:space="preserve">, and 3) identify the sociodemographic and lifestyle factors influencing the adherence to </w:t>
      </w:r>
      <w:r w:rsidR="003C00F6" w:rsidRPr="0016663E">
        <w:rPr>
          <w:rFonts w:asciiTheme="minorHAnsi" w:hAnsiTheme="minorHAnsi" w:cstheme="minorHAnsi"/>
          <w:bdr w:val="none" w:sz="0" w:space="0" w:color="auto" w:frame="1"/>
        </w:rPr>
        <w:t xml:space="preserve">these </w:t>
      </w:r>
      <w:r w:rsidR="00D93046" w:rsidRPr="0016663E">
        <w:rPr>
          <w:rFonts w:asciiTheme="minorHAnsi" w:hAnsiTheme="minorHAnsi" w:cstheme="minorHAnsi"/>
          <w:bdr w:val="none" w:sz="0" w:space="0" w:color="auto" w:frame="1"/>
        </w:rPr>
        <w:t xml:space="preserve">identified dietary patterns over time. </w:t>
      </w:r>
      <w:r w:rsidR="001932E5" w:rsidRPr="0016663E">
        <w:rPr>
          <w:rFonts w:asciiTheme="minorHAnsi" w:hAnsiTheme="minorHAnsi" w:cstheme="minorHAnsi"/>
          <w:bdr w:val="none" w:sz="0" w:space="0" w:color="auto" w:frame="1"/>
        </w:rPr>
        <w:t xml:space="preserve">We hypothesised that there would be low stability </w:t>
      </w:r>
      <w:r w:rsidR="001006D3" w:rsidRPr="0016663E">
        <w:rPr>
          <w:rFonts w:asciiTheme="minorHAnsi" w:hAnsiTheme="minorHAnsi" w:cstheme="minorHAnsi"/>
          <w:bdr w:val="none" w:sz="0" w:space="0" w:color="auto" w:frame="1"/>
        </w:rPr>
        <w:t xml:space="preserve">of healthy </w:t>
      </w:r>
      <w:r w:rsidR="00275C8F" w:rsidRPr="0016663E">
        <w:rPr>
          <w:rFonts w:asciiTheme="minorHAnsi" w:hAnsiTheme="minorHAnsi" w:cstheme="minorHAnsi"/>
          <w:bdr w:val="none" w:sz="0" w:space="0" w:color="auto" w:frame="1"/>
        </w:rPr>
        <w:t xml:space="preserve">dietary patterns </w:t>
      </w:r>
      <w:r w:rsidR="001932E5" w:rsidRPr="0016663E">
        <w:rPr>
          <w:rFonts w:asciiTheme="minorHAnsi" w:hAnsiTheme="minorHAnsi" w:cstheme="minorHAnsi"/>
          <w:bdr w:val="none" w:sz="0" w:space="0" w:color="auto" w:frame="1"/>
        </w:rPr>
        <w:t>from pregn</w:t>
      </w:r>
      <w:r w:rsidR="00D93046" w:rsidRPr="0016663E">
        <w:rPr>
          <w:rFonts w:asciiTheme="minorHAnsi" w:hAnsiTheme="minorHAnsi" w:cstheme="minorHAnsi"/>
          <w:bdr w:val="none" w:sz="0" w:space="0" w:color="auto" w:frame="1"/>
        </w:rPr>
        <w:t>ancy to 6 years post-pregnancy.</w:t>
      </w:r>
      <w:r w:rsidR="003C06A9" w:rsidRPr="0016663E">
        <w:rPr>
          <w:rFonts w:asciiTheme="minorHAnsi" w:hAnsiTheme="minorHAnsi" w:cstheme="minorHAnsi"/>
          <w:bdr w:val="none" w:sz="0" w:space="0" w:color="auto" w:frame="1"/>
        </w:rPr>
        <w:t xml:space="preserve"> </w:t>
      </w:r>
      <w:r w:rsidR="003C00F6" w:rsidRPr="0016663E">
        <w:rPr>
          <w:rFonts w:asciiTheme="minorHAnsi" w:hAnsiTheme="minorHAnsi" w:cstheme="minorHAnsi"/>
          <w:bdr w:val="none" w:sz="0" w:space="0" w:color="auto" w:frame="1"/>
        </w:rPr>
        <w:t>Additionally, w</w:t>
      </w:r>
      <w:r w:rsidR="001932E5" w:rsidRPr="0016663E">
        <w:rPr>
          <w:rFonts w:asciiTheme="minorHAnsi" w:hAnsiTheme="minorHAnsi" w:cstheme="minorHAnsi"/>
          <w:bdr w:val="none" w:sz="0" w:space="0" w:color="auto" w:frame="1"/>
        </w:rPr>
        <w:t>e</w:t>
      </w:r>
      <w:r w:rsidR="003C00F6" w:rsidRPr="0016663E">
        <w:rPr>
          <w:rFonts w:asciiTheme="minorHAnsi" w:hAnsiTheme="minorHAnsi" w:cstheme="minorHAnsi"/>
          <w:bdr w:val="none" w:sz="0" w:space="0" w:color="auto" w:frame="1"/>
        </w:rPr>
        <w:t xml:space="preserve"> </w:t>
      </w:r>
      <w:r w:rsidR="005A7131" w:rsidRPr="0016663E">
        <w:rPr>
          <w:rFonts w:asciiTheme="minorHAnsi" w:hAnsiTheme="minorHAnsi" w:cstheme="minorHAnsi"/>
          <w:bdr w:val="none" w:sz="0" w:space="0" w:color="auto" w:frame="1"/>
        </w:rPr>
        <w:t xml:space="preserve">hypothesised that </w:t>
      </w:r>
      <w:r w:rsidR="000B60E8" w:rsidRPr="0016663E">
        <w:rPr>
          <w:rFonts w:asciiTheme="minorHAnsi" w:hAnsiTheme="minorHAnsi" w:cstheme="minorHAnsi"/>
          <w:bdr w:val="none" w:sz="0" w:space="0" w:color="auto" w:frame="1"/>
        </w:rPr>
        <w:t xml:space="preserve">women’s </w:t>
      </w:r>
      <w:r w:rsidR="005A7131" w:rsidRPr="0016663E">
        <w:rPr>
          <w:rFonts w:asciiTheme="minorHAnsi" w:hAnsiTheme="minorHAnsi" w:cstheme="minorHAnsi"/>
          <w:bdr w:val="none" w:sz="0" w:space="0" w:color="auto" w:frame="1"/>
        </w:rPr>
        <w:t xml:space="preserve">socioeconomic status (SES) would </w:t>
      </w:r>
      <w:r w:rsidR="005F171E" w:rsidRPr="0016663E">
        <w:rPr>
          <w:rFonts w:asciiTheme="minorHAnsi" w:hAnsiTheme="minorHAnsi" w:cstheme="minorHAnsi"/>
          <w:bdr w:val="none" w:sz="0" w:space="0" w:color="auto" w:frame="1"/>
        </w:rPr>
        <w:t xml:space="preserve">influence </w:t>
      </w:r>
      <w:r w:rsidR="005A7131" w:rsidRPr="0016663E">
        <w:rPr>
          <w:rFonts w:asciiTheme="minorHAnsi" w:hAnsiTheme="minorHAnsi" w:cstheme="minorHAnsi"/>
          <w:bdr w:val="none" w:sz="0" w:space="0" w:color="auto" w:frame="1"/>
        </w:rPr>
        <w:t>adherence to heal</w:t>
      </w:r>
      <w:r w:rsidR="00D93046" w:rsidRPr="0016663E">
        <w:rPr>
          <w:rFonts w:asciiTheme="minorHAnsi" w:hAnsiTheme="minorHAnsi" w:cstheme="minorHAnsi"/>
          <w:bdr w:val="none" w:sz="0" w:space="0" w:color="auto" w:frame="1"/>
        </w:rPr>
        <w:t>thy dietary patterns over time.</w:t>
      </w:r>
      <w:r w:rsidR="003C06A9" w:rsidRPr="0016663E">
        <w:rPr>
          <w:rFonts w:asciiTheme="minorHAnsi" w:hAnsiTheme="minorHAnsi" w:cstheme="minorHAnsi"/>
          <w:bdr w:val="none" w:sz="0" w:space="0" w:color="auto" w:frame="1"/>
        </w:rPr>
        <w:t xml:space="preserve"> </w:t>
      </w:r>
      <w:r w:rsidR="00D93046" w:rsidRPr="0016663E">
        <w:rPr>
          <w:rFonts w:asciiTheme="minorHAnsi" w:hAnsiTheme="minorHAnsi" w:cstheme="minorHAnsi"/>
          <w:bdr w:val="none" w:sz="0" w:space="0" w:color="auto" w:frame="1"/>
        </w:rPr>
        <w:t>Knowledge of all these can facilitate the design and implementation of more effective policies and interventions.</w:t>
      </w:r>
    </w:p>
    <w:p w14:paraId="650D12F0" w14:textId="77777777" w:rsidR="003C00F6" w:rsidRPr="0016663E" w:rsidRDefault="003C00F6" w:rsidP="0056614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p>
    <w:p w14:paraId="41A68834" w14:textId="6272B16A" w:rsidR="00390AE0" w:rsidRPr="0016663E" w:rsidRDefault="00390AE0" w:rsidP="0056614B">
      <w:pPr>
        <w:pStyle w:val="NormalWeb"/>
        <w:shd w:val="clear" w:color="auto" w:fill="FFFFFF"/>
        <w:spacing w:before="0" w:beforeAutospacing="0" w:after="0" w:afterAutospacing="0" w:line="360" w:lineRule="auto"/>
        <w:rPr>
          <w:rFonts w:asciiTheme="minorHAnsi" w:hAnsiTheme="minorHAnsi" w:cstheme="minorHAnsi"/>
          <w:b/>
          <w:u w:val="single"/>
          <w:bdr w:val="none" w:sz="0" w:space="0" w:color="auto" w:frame="1"/>
        </w:rPr>
      </w:pPr>
      <w:r w:rsidRPr="0016663E">
        <w:rPr>
          <w:rFonts w:asciiTheme="minorHAnsi" w:hAnsiTheme="minorHAnsi" w:cstheme="minorHAnsi"/>
          <w:b/>
          <w:u w:val="single"/>
          <w:bdr w:val="none" w:sz="0" w:space="0" w:color="auto" w:frame="1"/>
        </w:rPr>
        <w:t xml:space="preserve">Methods </w:t>
      </w:r>
    </w:p>
    <w:p w14:paraId="2CC40384" w14:textId="77777777" w:rsidR="00F409EC" w:rsidRPr="0016663E" w:rsidRDefault="00F409EC" w:rsidP="0056614B">
      <w:pPr>
        <w:pStyle w:val="NormalWeb"/>
        <w:shd w:val="clear" w:color="auto" w:fill="FFFFFF"/>
        <w:spacing w:before="0" w:beforeAutospacing="0" w:after="0" w:afterAutospacing="0" w:line="360" w:lineRule="auto"/>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 xml:space="preserve">Study </w:t>
      </w:r>
      <w:r w:rsidR="00FE431B" w:rsidRPr="0016663E">
        <w:rPr>
          <w:rFonts w:asciiTheme="minorHAnsi" w:hAnsiTheme="minorHAnsi" w:cstheme="minorHAnsi"/>
          <w:b/>
          <w:bdr w:val="none" w:sz="0" w:space="0" w:color="auto" w:frame="1"/>
        </w:rPr>
        <w:t xml:space="preserve">population </w:t>
      </w:r>
    </w:p>
    <w:p w14:paraId="76C7A382" w14:textId="0F5B7382" w:rsidR="003D38FF" w:rsidRPr="0016663E" w:rsidRDefault="0002248B" w:rsidP="0056614B">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Da</w:t>
      </w:r>
      <w:r w:rsidR="002D598D" w:rsidRPr="0016663E">
        <w:rPr>
          <w:rFonts w:asciiTheme="minorHAnsi" w:hAnsiTheme="minorHAnsi" w:cstheme="minorHAnsi"/>
          <w:bdr w:val="none" w:sz="0" w:space="0" w:color="auto" w:frame="1"/>
        </w:rPr>
        <w:t>ta for this study were obtained</w:t>
      </w:r>
      <w:r w:rsidRPr="0016663E">
        <w:rPr>
          <w:rFonts w:asciiTheme="minorHAnsi" w:hAnsiTheme="minorHAnsi" w:cstheme="minorHAnsi"/>
          <w:bdr w:val="none" w:sz="0" w:space="0" w:color="auto" w:frame="1"/>
        </w:rPr>
        <w:t xml:space="preserve"> from the Growing Up in Singapore Toward healthy Outcomes (GUSTO) Study</w:t>
      </w:r>
      <w:r w:rsidR="002D598D" w:rsidRPr="0016663E">
        <w:rPr>
          <w:rFonts w:asciiTheme="minorHAnsi" w:hAnsiTheme="minorHAnsi" w:cstheme="minorHAnsi"/>
          <w:bdr w:val="none" w:sz="0" w:space="0" w:color="auto" w:frame="1"/>
        </w:rPr>
        <w:t xml:space="preserve">, </w:t>
      </w:r>
      <w:r w:rsidR="004F705C" w:rsidRPr="0016663E">
        <w:rPr>
          <w:rFonts w:asciiTheme="minorHAnsi" w:hAnsiTheme="minorHAnsi" w:cstheme="minorHAnsi"/>
          <w:bdr w:val="none" w:sz="0" w:space="0" w:color="auto" w:frame="1"/>
        </w:rPr>
        <w:t>an</w:t>
      </w:r>
      <w:r w:rsidR="00B233F6" w:rsidRPr="0016663E">
        <w:rPr>
          <w:rFonts w:asciiTheme="minorHAnsi" w:hAnsiTheme="minorHAnsi" w:cstheme="minorHAnsi"/>
          <w:bdr w:val="none" w:sz="0" w:space="0" w:color="auto" w:frame="1"/>
        </w:rPr>
        <w:t xml:space="preserve"> </w:t>
      </w:r>
      <w:r w:rsidR="004F705C" w:rsidRPr="0016663E">
        <w:rPr>
          <w:rFonts w:asciiTheme="minorHAnsi" w:hAnsiTheme="minorHAnsi" w:cstheme="minorHAnsi"/>
          <w:bdr w:val="none" w:sz="0" w:space="0" w:color="auto" w:frame="1"/>
        </w:rPr>
        <w:t xml:space="preserve">on-going prospective birth cohort study </w:t>
      </w:r>
      <w:r w:rsidR="000D3371" w:rsidRPr="0016663E">
        <w:rPr>
          <w:rFonts w:asciiTheme="minorHAnsi" w:hAnsiTheme="minorHAnsi" w:cstheme="minorHAnsi"/>
          <w:bdr w:val="none" w:sz="0" w:space="0" w:color="auto" w:frame="1"/>
        </w:rPr>
        <w:t xml:space="preserve">to </w:t>
      </w:r>
      <w:r w:rsidR="004F705C" w:rsidRPr="0016663E">
        <w:rPr>
          <w:rFonts w:asciiTheme="minorHAnsi" w:hAnsiTheme="minorHAnsi" w:cstheme="minorHAnsi"/>
          <w:bdr w:val="none" w:sz="0" w:space="0" w:color="auto" w:frame="1"/>
        </w:rPr>
        <w:t xml:space="preserve">examine </w:t>
      </w:r>
      <w:r w:rsidR="000D3371" w:rsidRPr="0016663E">
        <w:rPr>
          <w:rFonts w:asciiTheme="minorHAnsi" w:hAnsiTheme="minorHAnsi" w:cstheme="minorHAnsi"/>
          <w:bdr w:val="none" w:sz="0" w:space="0" w:color="auto" w:frame="1"/>
        </w:rPr>
        <w:t xml:space="preserve">the </w:t>
      </w:r>
      <w:r w:rsidR="00C9442C" w:rsidRPr="0016663E">
        <w:rPr>
          <w:rFonts w:asciiTheme="minorHAnsi" w:hAnsiTheme="minorHAnsi" w:cstheme="minorHAnsi"/>
          <w:bdr w:val="none" w:sz="0" w:space="0" w:color="auto" w:frame="1"/>
        </w:rPr>
        <w:t>early pregnancy influences on maternal and offspring health</w:t>
      </w:r>
      <w:r w:rsidR="004F705C" w:rsidRPr="0016663E">
        <w:rPr>
          <w:rFonts w:asciiTheme="minorHAnsi" w:hAnsiTheme="minorHAnsi" w:cstheme="minorHAnsi"/>
          <w:bdr w:val="none" w:sz="0" w:space="0" w:color="auto" w:frame="1"/>
        </w:rPr>
        <w:t xml:space="preserve">. </w:t>
      </w:r>
      <w:r w:rsidR="00E40DDC" w:rsidRPr="0016663E">
        <w:rPr>
          <w:rFonts w:asciiTheme="minorHAnsi" w:hAnsiTheme="minorHAnsi" w:cstheme="minorHAnsi"/>
          <w:bdr w:val="none" w:sz="0" w:space="0" w:color="auto" w:frame="1"/>
        </w:rPr>
        <w:t xml:space="preserve">Further details of the study population have been described previously </w:t>
      </w:r>
      <w:r w:rsidR="00E40DDC" w:rsidRPr="0016663E">
        <w:rPr>
          <w:rFonts w:asciiTheme="minorHAnsi" w:hAnsiTheme="minorHAnsi" w:cstheme="minorHAnsi"/>
          <w:bdr w:val="none" w:sz="0" w:space="0" w:color="auto" w:frame="1"/>
        </w:rPr>
        <w:fldChar w:fldCharType="begin">
          <w:fldData xml:space="preserve">PEVuZE5vdGU+PENpdGU+PEF1dGhvcj5Tb2g8L0F1dGhvcj48WWVhcj4yMDE0PC9ZZWFyPjxSZWNO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Tb2g8L0F1dGhvcj48WWVhcj4yMDE0PC9ZZWFyPjxSZWNO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00E40DDC" w:rsidRPr="0016663E">
        <w:rPr>
          <w:rFonts w:asciiTheme="minorHAnsi" w:hAnsiTheme="minorHAnsi" w:cstheme="minorHAnsi"/>
          <w:bdr w:val="none" w:sz="0" w:space="0" w:color="auto" w:frame="1"/>
        </w:rPr>
      </w:r>
      <w:r w:rsidR="00E40DDC"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4,25]</w:t>
      </w:r>
      <w:r w:rsidR="00E40DDC" w:rsidRPr="0016663E">
        <w:rPr>
          <w:rFonts w:asciiTheme="minorHAnsi" w:hAnsiTheme="minorHAnsi" w:cstheme="minorHAnsi"/>
          <w:bdr w:val="none" w:sz="0" w:space="0" w:color="auto" w:frame="1"/>
        </w:rPr>
        <w:fldChar w:fldCharType="end"/>
      </w:r>
      <w:r w:rsidR="00E40DDC" w:rsidRPr="0016663E">
        <w:rPr>
          <w:rFonts w:asciiTheme="minorHAnsi" w:hAnsiTheme="minorHAnsi" w:cstheme="minorHAnsi"/>
          <w:bdr w:val="none" w:sz="0" w:space="0" w:color="auto" w:frame="1"/>
        </w:rPr>
        <w:t>.</w:t>
      </w:r>
      <w:r w:rsidR="00E92079" w:rsidRPr="0016663E">
        <w:rPr>
          <w:rFonts w:asciiTheme="minorHAnsi" w:hAnsiTheme="minorHAnsi" w:cstheme="minorHAnsi"/>
          <w:bdr w:val="none" w:sz="0" w:space="0" w:color="auto" w:frame="1"/>
        </w:rPr>
        <w:t xml:space="preserve"> </w:t>
      </w:r>
      <w:r w:rsidR="00CA7B09" w:rsidRPr="0016663E">
        <w:rPr>
          <w:rFonts w:asciiTheme="minorHAnsi" w:hAnsiTheme="minorHAnsi" w:cstheme="minorHAnsi"/>
          <w:bdr w:val="none" w:sz="0" w:space="0" w:color="auto" w:frame="1"/>
        </w:rPr>
        <w:t>In brief, f</w:t>
      </w:r>
      <w:r w:rsidR="002D598D" w:rsidRPr="0016663E">
        <w:rPr>
          <w:rFonts w:asciiTheme="minorHAnsi" w:hAnsiTheme="minorHAnsi" w:cstheme="minorHAnsi"/>
          <w:bdr w:val="none" w:sz="0" w:space="0" w:color="auto" w:frame="1"/>
        </w:rPr>
        <w:t xml:space="preserve">rom June 2009 to </w:t>
      </w:r>
      <w:r w:rsidR="00BE673D" w:rsidRPr="0016663E">
        <w:rPr>
          <w:rFonts w:asciiTheme="minorHAnsi" w:hAnsiTheme="minorHAnsi" w:cstheme="minorHAnsi"/>
          <w:bdr w:val="none" w:sz="0" w:space="0" w:color="auto" w:frame="1"/>
        </w:rPr>
        <w:t xml:space="preserve">October </w:t>
      </w:r>
      <w:r w:rsidR="002D598D" w:rsidRPr="0016663E">
        <w:rPr>
          <w:rFonts w:asciiTheme="minorHAnsi" w:hAnsiTheme="minorHAnsi" w:cstheme="minorHAnsi"/>
          <w:bdr w:val="none" w:sz="0" w:space="0" w:color="auto" w:frame="1"/>
        </w:rPr>
        <w:t>2010,</w:t>
      </w:r>
      <w:r w:rsidR="00805AAC" w:rsidRPr="0016663E">
        <w:rPr>
          <w:rFonts w:asciiTheme="minorHAnsi" w:hAnsiTheme="minorHAnsi" w:cstheme="minorHAnsi"/>
          <w:bdr w:val="none" w:sz="0" w:space="0" w:color="auto" w:frame="1"/>
        </w:rPr>
        <w:t xml:space="preserve"> pregnant </w:t>
      </w:r>
      <w:r w:rsidR="00D74996" w:rsidRPr="0016663E">
        <w:rPr>
          <w:rFonts w:asciiTheme="minorHAnsi" w:hAnsiTheme="minorHAnsi" w:cstheme="minorHAnsi"/>
          <w:bdr w:val="none" w:sz="0" w:space="0" w:color="auto" w:frame="1"/>
        </w:rPr>
        <w:t xml:space="preserve">women were recruited at </w:t>
      </w:r>
      <w:r w:rsidR="00F409EC" w:rsidRPr="0016663E">
        <w:rPr>
          <w:rFonts w:asciiTheme="minorHAnsi" w:hAnsiTheme="minorHAnsi" w:cstheme="minorHAnsi"/>
          <w:bdr w:val="none" w:sz="0" w:space="0" w:color="auto" w:frame="1"/>
        </w:rPr>
        <w:t>&lt;</w:t>
      </w:r>
      <w:r w:rsidR="00D74996" w:rsidRPr="0016663E">
        <w:rPr>
          <w:rFonts w:asciiTheme="minorHAnsi" w:hAnsiTheme="minorHAnsi" w:cstheme="minorHAnsi"/>
          <w:bdr w:val="none" w:sz="0" w:space="0" w:color="auto" w:frame="1"/>
        </w:rPr>
        <w:t>14 week</w:t>
      </w:r>
      <w:r w:rsidR="00B612E1" w:rsidRPr="0016663E">
        <w:rPr>
          <w:rFonts w:asciiTheme="minorHAnsi" w:hAnsiTheme="minorHAnsi" w:cstheme="minorHAnsi"/>
          <w:bdr w:val="none" w:sz="0" w:space="0" w:color="auto" w:frame="1"/>
        </w:rPr>
        <w:t>s</w:t>
      </w:r>
      <w:r w:rsidR="00D74996" w:rsidRPr="0016663E">
        <w:rPr>
          <w:rFonts w:asciiTheme="minorHAnsi" w:hAnsiTheme="minorHAnsi" w:cstheme="minorHAnsi"/>
          <w:bdr w:val="none" w:sz="0" w:space="0" w:color="auto" w:frame="1"/>
        </w:rPr>
        <w:t xml:space="preserve"> of gestation from 2 major public maternity units of </w:t>
      </w:r>
      <w:r w:rsidR="00CA7B09" w:rsidRPr="0016663E">
        <w:rPr>
          <w:rFonts w:asciiTheme="minorHAnsi" w:hAnsiTheme="minorHAnsi" w:cstheme="minorHAnsi"/>
          <w:bdr w:val="none" w:sz="0" w:space="0" w:color="auto" w:frame="1"/>
        </w:rPr>
        <w:t xml:space="preserve">Kandang Kerbau Women's and Children's Hospital (KKH) </w:t>
      </w:r>
      <w:r w:rsidR="00D74996" w:rsidRPr="0016663E">
        <w:rPr>
          <w:rFonts w:asciiTheme="minorHAnsi" w:hAnsiTheme="minorHAnsi" w:cstheme="minorHAnsi"/>
          <w:bdr w:val="none" w:sz="0" w:space="0" w:color="auto" w:frame="1"/>
        </w:rPr>
        <w:t>and the</w:t>
      </w:r>
      <w:r w:rsidR="00F53983" w:rsidRPr="0016663E">
        <w:rPr>
          <w:rFonts w:asciiTheme="minorHAnsi" w:hAnsiTheme="minorHAnsi" w:cstheme="minorHAnsi"/>
          <w:bdr w:val="none" w:sz="0" w:space="0" w:color="auto" w:frame="1"/>
        </w:rPr>
        <w:t xml:space="preserve"> </w:t>
      </w:r>
      <w:r w:rsidR="00CA7B09" w:rsidRPr="0016663E">
        <w:rPr>
          <w:rFonts w:asciiTheme="minorHAnsi" w:hAnsiTheme="minorHAnsi" w:cstheme="minorHAnsi"/>
          <w:bdr w:val="none" w:sz="0" w:space="0" w:color="auto" w:frame="1"/>
        </w:rPr>
        <w:t xml:space="preserve">National University Hospital (NUH) </w:t>
      </w:r>
      <w:r w:rsidR="00D74996" w:rsidRPr="0016663E">
        <w:rPr>
          <w:rFonts w:asciiTheme="minorHAnsi" w:hAnsiTheme="minorHAnsi" w:cstheme="minorHAnsi"/>
          <w:bdr w:val="none" w:sz="0" w:space="0" w:color="auto" w:frame="1"/>
        </w:rPr>
        <w:t>in Singapore</w:t>
      </w:r>
      <w:r w:rsidR="002D598D" w:rsidRPr="0016663E">
        <w:rPr>
          <w:rFonts w:asciiTheme="minorHAnsi" w:hAnsiTheme="minorHAnsi" w:cstheme="minorHAnsi"/>
          <w:bdr w:val="none" w:sz="0" w:space="0" w:color="auto" w:frame="1"/>
        </w:rPr>
        <w:t xml:space="preserve">. </w:t>
      </w:r>
      <w:r w:rsidR="003D38FF" w:rsidRPr="0016663E">
        <w:rPr>
          <w:rFonts w:asciiTheme="minorHAnsi" w:hAnsiTheme="minorHAnsi" w:cstheme="minorHAnsi"/>
          <w:bdr w:val="none" w:sz="0" w:space="0" w:color="auto" w:frame="1"/>
        </w:rPr>
        <w:t>Eligibility criteria for the GUSTO study include</w:t>
      </w:r>
      <w:r w:rsidR="00805AAC" w:rsidRPr="0016663E">
        <w:rPr>
          <w:rFonts w:asciiTheme="minorHAnsi" w:hAnsiTheme="minorHAnsi" w:cstheme="minorHAnsi"/>
          <w:bdr w:val="none" w:sz="0" w:space="0" w:color="auto" w:frame="1"/>
        </w:rPr>
        <w:t>d</w:t>
      </w:r>
      <w:r w:rsidR="003D38FF" w:rsidRPr="0016663E">
        <w:rPr>
          <w:rFonts w:asciiTheme="minorHAnsi" w:hAnsiTheme="minorHAnsi" w:cstheme="minorHAnsi"/>
          <w:bdr w:val="none" w:sz="0" w:space="0" w:color="auto" w:frame="1"/>
        </w:rPr>
        <w:t xml:space="preserve">: Singaporean citizens or permanent residents, of Chinese, Malay or Indian ethnicity with parents of homogeneous ethnic background, </w:t>
      </w:r>
      <w:r w:rsidR="006D3B8C" w:rsidRPr="0016663E">
        <w:rPr>
          <w:rFonts w:asciiTheme="minorHAnsi" w:hAnsiTheme="minorHAnsi" w:cstheme="minorHAnsi"/>
          <w:bdr w:val="none" w:sz="0" w:space="0" w:color="auto" w:frame="1"/>
        </w:rPr>
        <w:t>aged 18–50</w:t>
      </w:r>
      <w:r w:rsidR="00B612E1" w:rsidRPr="0016663E">
        <w:rPr>
          <w:rFonts w:asciiTheme="minorHAnsi" w:hAnsiTheme="minorHAnsi" w:cstheme="minorHAnsi"/>
          <w:bdr w:val="none" w:sz="0" w:space="0" w:color="auto" w:frame="1"/>
        </w:rPr>
        <w:t xml:space="preserve"> years</w:t>
      </w:r>
      <w:r w:rsidR="006D3B8C" w:rsidRPr="0016663E">
        <w:rPr>
          <w:rFonts w:asciiTheme="minorHAnsi" w:hAnsiTheme="minorHAnsi" w:cstheme="minorHAnsi"/>
          <w:bdr w:val="none" w:sz="0" w:space="0" w:color="auto" w:frame="1"/>
        </w:rPr>
        <w:t xml:space="preserve">, </w:t>
      </w:r>
      <w:r w:rsidR="00805AAC" w:rsidRPr="0016663E">
        <w:rPr>
          <w:rFonts w:asciiTheme="minorHAnsi" w:hAnsiTheme="minorHAnsi" w:cstheme="minorHAnsi"/>
          <w:bdr w:val="none" w:sz="0" w:space="0" w:color="auto" w:frame="1"/>
        </w:rPr>
        <w:t xml:space="preserve">intend to deliver in NUH or KKH and plan to reside in Singapore for the next five years, willing to donate cord, cord blood and placenta. Mothers receiving chemotherapy, psychotropic drugs or who had type 1 </w:t>
      </w:r>
      <w:r w:rsidR="003D7658" w:rsidRPr="0016663E">
        <w:rPr>
          <w:rFonts w:asciiTheme="minorHAnsi" w:hAnsiTheme="minorHAnsi" w:cstheme="minorHAnsi"/>
          <w:bdr w:val="none" w:sz="0" w:space="0" w:color="auto" w:frame="1"/>
        </w:rPr>
        <w:t xml:space="preserve">diabetes </w:t>
      </w:r>
      <w:r w:rsidR="00805AAC" w:rsidRPr="0016663E">
        <w:rPr>
          <w:rFonts w:asciiTheme="minorHAnsi" w:hAnsiTheme="minorHAnsi" w:cstheme="minorHAnsi"/>
          <w:bdr w:val="none" w:sz="0" w:space="0" w:color="auto" w:frame="1"/>
        </w:rPr>
        <w:t xml:space="preserve">were excluded. </w:t>
      </w:r>
      <w:r w:rsidR="00F409EC" w:rsidRPr="0016663E">
        <w:rPr>
          <w:rFonts w:asciiTheme="minorHAnsi" w:hAnsiTheme="minorHAnsi" w:cstheme="minorHAnsi"/>
          <w:bdr w:val="none" w:sz="0" w:space="0" w:color="auto" w:frame="1"/>
        </w:rPr>
        <w:t>This trial was registered at clinicaltrials.gov as NCT01174875.</w:t>
      </w:r>
      <w:r w:rsidR="00CA7B09" w:rsidRPr="0016663E">
        <w:rPr>
          <w:rFonts w:asciiTheme="minorHAnsi" w:hAnsiTheme="minorHAnsi" w:cstheme="minorHAnsi"/>
          <w:bdr w:val="none" w:sz="0" w:space="0" w:color="auto" w:frame="1"/>
        </w:rPr>
        <w:t xml:space="preserve"> Ethical approval was granted by the Institutional Review Board of NUH and KKH.</w:t>
      </w:r>
      <w:r w:rsidR="00E92079" w:rsidRPr="0016663E">
        <w:rPr>
          <w:rFonts w:asciiTheme="minorHAnsi" w:hAnsiTheme="minorHAnsi" w:cstheme="minorHAnsi"/>
          <w:bdr w:val="none" w:sz="0" w:space="0" w:color="auto" w:frame="1"/>
        </w:rPr>
        <w:t xml:space="preserve"> Written informed consent was obtained from all of the participants at recruitment.</w:t>
      </w:r>
    </w:p>
    <w:p w14:paraId="63D8BA25" w14:textId="77777777" w:rsidR="00D61A50" w:rsidRPr="0016663E" w:rsidRDefault="00D61A50" w:rsidP="005A5ACC">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p>
    <w:p w14:paraId="0C6A0A77" w14:textId="77777777" w:rsidR="00DE18E5" w:rsidRPr="0016663E" w:rsidRDefault="000B498D" w:rsidP="005A5ACC">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 xml:space="preserve">Data collection </w:t>
      </w:r>
    </w:p>
    <w:p w14:paraId="5B2035B8" w14:textId="77777777" w:rsidR="00DE18E5" w:rsidRPr="0016663E" w:rsidRDefault="00DE18E5" w:rsidP="005A5ACC">
      <w:pPr>
        <w:pStyle w:val="NormalWeb"/>
        <w:shd w:val="clear" w:color="auto" w:fill="FFFFFF"/>
        <w:spacing w:before="0" w:beforeAutospacing="0" w:after="0" w:afterAutospacing="0" w:line="360" w:lineRule="auto"/>
        <w:jc w:val="both"/>
        <w:rPr>
          <w:rFonts w:asciiTheme="minorHAnsi" w:hAnsiTheme="minorHAnsi" w:cstheme="minorHAnsi"/>
          <w:b/>
          <w:i/>
          <w:bdr w:val="none" w:sz="0" w:space="0" w:color="auto" w:frame="1"/>
        </w:rPr>
      </w:pPr>
      <w:r w:rsidRPr="0016663E">
        <w:rPr>
          <w:rFonts w:asciiTheme="minorHAnsi" w:hAnsiTheme="minorHAnsi" w:cstheme="minorHAnsi"/>
          <w:b/>
          <w:i/>
          <w:bdr w:val="none" w:sz="0" w:space="0" w:color="auto" w:frame="1"/>
        </w:rPr>
        <w:t>Maternal</w:t>
      </w:r>
      <w:r w:rsidR="000B498D" w:rsidRPr="0016663E">
        <w:rPr>
          <w:rFonts w:asciiTheme="minorHAnsi" w:hAnsiTheme="minorHAnsi" w:cstheme="minorHAnsi"/>
          <w:b/>
          <w:i/>
          <w:bdr w:val="none" w:sz="0" w:space="0" w:color="auto" w:frame="1"/>
        </w:rPr>
        <w:t xml:space="preserve"> C</w:t>
      </w:r>
      <w:r w:rsidRPr="0016663E">
        <w:rPr>
          <w:rFonts w:asciiTheme="minorHAnsi" w:hAnsiTheme="minorHAnsi" w:cstheme="minorHAnsi"/>
          <w:b/>
          <w:i/>
          <w:bdr w:val="none" w:sz="0" w:space="0" w:color="auto" w:frame="1"/>
        </w:rPr>
        <w:t>haracteristics</w:t>
      </w:r>
    </w:p>
    <w:p w14:paraId="7DB9C069" w14:textId="36567F15" w:rsidR="005C7237" w:rsidRPr="0016663E" w:rsidRDefault="004B2B8B"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Data on </w:t>
      </w:r>
      <w:r w:rsidR="002F7663" w:rsidRPr="0016663E">
        <w:rPr>
          <w:rFonts w:asciiTheme="minorHAnsi" w:hAnsiTheme="minorHAnsi" w:cstheme="minorHAnsi"/>
          <w:bdr w:val="none" w:sz="0" w:space="0" w:color="auto" w:frame="1"/>
        </w:rPr>
        <w:t xml:space="preserve">maternal </w:t>
      </w:r>
      <w:r w:rsidR="00E403D0" w:rsidRPr="0016663E">
        <w:rPr>
          <w:rFonts w:asciiTheme="minorHAnsi" w:hAnsiTheme="minorHAnsi" w:cstheme="minorHAnsi"/>
          <w:bdr w:val="none" w:sz="0" w:space="0" w:color="auto" w:frame="1"/>
        </w:rPr>
        <w:t>sociodemographi</w:t>
      </w:r>
      <w:r w:rsidR="005C7237" w:rsidRPr="0016663E">
        <w:rPr>
          <w:rFonts w:asciiTheme="minorHAnsi" w:hAnsiTheme="minorHAnsi" w:cstheme="minorHAnsi"/>
          <w:bdr w:val="none" w:sz="0" w:space="0" w:color="auto" w:frame="1"/>
        </w:rPr>
        <w:t xml:space="preserve">c and lifestyle characteristics </w:t>
      </w:r>
      <w:r w:rsidR="00E403D0" w:rsidRPr="0016663E">
        <w:rPr>
          <w:rFonts w:asciiTheme="minorHAnsi" w:hAnsiTheme="minorHAnsi" w:cstheme="minorHAnsi"/>
          <w:bdr w:val="none" w:sz="0" w:space="0" w:color="auto" w:frame="1"/>
        </w:rPr>
        <w:t xml:space="preserve">(e.g., </w:t>
      </w:r>
      <w:r w:rsidR="005C7237" w:rsidRPr="0016663E">
        <w:rPr>
          <w:rFonts w:asciiTheme="minorHAnsi" w:hAnsiTheme="minorHAnsi" w:cstheme="minorHAnsi"/>
          <w:bdr w:val="none" w:sz="0" w:space="0" w:color="auto" w:frame="1"/>
        </w:rPr>
        <w:t xml:space="preserve">age, </w:t>
      </w:r>
      <w:r w:rsidR="00E403D0" w:rsidRPr="0016663E">
        <w:rPr>
          <w:rFonts w:asciiTheme="minorHAnsi" w:hAnsiTheme="minorHAnsi" w:cstheme="minorHAnsi"/>
          <w:bdr w:val="none" w:sz="0" w:space="0" w:color="auto" w:frame="1"/>
        </w:rPr>
        <w:t>ethnicity, education</w:t>
      </w:r>
      <w:r w:rsidR="00D676B2" w:rsidRPr="0016663E">
        <w:rPr>
          <w:rFonts w:asciiTheme="minorHAnsi" w:hAnsiTheme="minorHAnsi" w:cstheme="minorHAnsi"/>
          <w:bdr w:val="none" w:sz="0" w:space="0" w:color="auto" w:frame="1"/>
        </w:rPr>
        <w:t xml:space="preserve"> and monthly household </w:t>
      </w:r>
      <w:r w:rsidR="005C7237" w:rsidRPr="0016663E">
        <w:rPr>
          <w:rFonts w:asciiTheme="minorHAnsi" w:hAnsiTheme="minorHAnsi" w:cstheme="minorHAnsi"/>
          <w:bdr w:val="none" w:sz="0" w:space="0" w:color="auto" w:frame="1"/>
        </w:rPr>
        <w:t>income</w:t>
      </w:r>
      <w:r w:rsidR="006E2AFF" w:rsidRPr="0016663E">
        <w:rPr>
          <w:rFonts w:asciiTheme="minorHAnsi" w:hAnsiTheme="minorHAnsi" w:cstheme="minorHAnsi"/>
          <w:bdr w:val="none" w:sz="0" w:space="0" w:color="auto" w:frame="1"/>
        </w:rPr>
        <w:t xml:space="preserve">) and </w:t>
      </w:r>
      <w:r w:rsidR="00383F41" w:rsidRPr="0016663E">
        <w:rPr>
          <w:rFonts w:asciiTheme="minorHAnsi" w:hAnsiTheme="minorHAnsi" w:cstheme="minorHAnsi"/>
          <w:bdr w:val="none" w:sz="0" w:space="0" w:color="auto" w:frame="1"/>
        </w:rPr>
        <w:t>obstetric and medical history</w:t>
      </w:r>
      <w:r w:rsidR="006E2AFF" w:rsidRPr="0016663E">
        <w:rPr>
          <w:rFonts w:asciiTheme="minorHAnsi" w:hAnsiTheme="minorHAnsi" w:cstheme="minorHAnsi"/>
          <w:bdr w:val="none" w:sz="0" w:space="0" w:color="auto" w:frame="1"/>
        </w:rPr>
        <w:t xml:space="preserve"> </w:t>
      </w:r>
      <w:r w:rsidRPr="0016663E">
        <w:rPr>
          <w:rFonts w:asciiTheme="minorHAnsi" w:hAnsiTheme="minorHAnsi" w:cstheme="minorHAnsi"/>
          <w:bdr w:val="none" w:sz="0" w:space="0" w:color="auto" w:frame="1"/>
        </w:rPr>
        <w:t>were collected from participants at recruitment</w:t>
      </w:r>
      <w:r w:rsidR="00B612E1" w:rsidRPr="0016663E">
        <w:rPr>
          <w:rFonts w:asciiTheme="minorHAnsi" w:hAnsiTheme="minorHAnsi" w:cstheme="minorHAnsi"/>
          <w:bdr w:val="none" w:sz="0" w:space="0" w:color="auto" w:frame="1"/>
        </w:rPr>
        <w:t xml:space="preserve"> </w:t>
      </w:r>
      <w:r w:rsidRPr="0016663E">
        <w:rPr>
          <w:rFonts w:asciiTheme="minorHAnsi" w:hAnsiTheme="minorHAnsi" w:cstheme="minorHAnsi"/>
          <w:bdr w:val="none" w:sz="0" w:space="0" w:color="auto" w:frame="1"/>
        </w:rPr>
        <w:t>(&lt;14</w:t>
      </w:r>
      <w:r w:rsidR="00B612E1" w:rsidRPr="0016663E">
        <w:rPr>
          <w:rFonts w:asciiTheme="minorHAnsi" w:hAnsiTheme="minorHAnsi" w:cstheme="minorHAnsi"/>
          <w:bdr w:val="none" w:sz="0" w:space="0" w:color="auto" w:frame="1"/>
        </w:rPr>
        <w:t xml:space="preserve"> </w:t>
      </w:r>
      <w:r w:rsidRPr="0016663E">
        <w:rPr>
          <w:rFonts w:asciiTheme="minorHAnsi" w:hAnsiTheme="minorHAnsi" w:cstheme="minorHAnsi"/>
          <w:bdr w:val="none" w:sz="0" w:space="0" w:color="auto" w:frame="1"/>
        </w:rPr>
        <w:t>week</w:t>
      </w:r>
      <w:r w:rsidR="00B612E1" w:rsidRPr="0016663E">
        <w:rPr>
          <w:rFonts w:asciiTheme="minorHAnsi" w:hAnsiTheme="minorHAnsi" w:cstheme="minorHAnsi"/>
          <w:bdr w:val="none" w:sz="0" w:space="0" w:color="auto" w:frame="1"/>
        </w:rPr>
        <w:t xml:space="preserve">s of </w:t>
      </w:r>
      <w:r w:rsidRPr="0016663E">
        <w:rPr>
          <w:rFonts w:asciiTheme="minorHAnsi" w:hAnsiTheme="minorHAnsi" w:cstheme="minorHAnsi"/>
          <w:bdr w:val="none" w:sz="0" w:space="0" w:color="auto" w:frame="1"/>
        </w:rPr>
        <w:t>gestation)</w:t>
      </w:r>
      <w:r w:rsidR="00383F41" w:rsidRPr="0016663E">
        <w:rPr>
          <w:rFonts w:asciiTheme="minorHAnsi" w:hAnsiTheme="minorHAnsi" w:cstheme="minorHAnsi"/>
          <w:bdr w:val="none" w:sz="0" w:space="0" w:color="auto" w:frame="1"/>
        </w:rPr>
        <w:t xml:space="preserve">. </w:t>
      </w:r>
      <w:r w:rsidR="005F6F19" w:rsidRPr="0016663E">
        <w:rPr>
          <w:rFonts w:asciiTheme="minorHAnsi" w:hAnsiTheme="minorHAnsi" w:cstheme="minorHAnsi"/>
          <w:bdr w:val="none" w:sz="0" w:space="0" w:color="auto" w:frame="1"/>
        </w:rPr>
        <w:t>Pre</w:t>
      </w:r>
      <w:r w:rsidR="00C0299D" w:rsidRPr="0016663E">
        <w:rPr>
          <w:rFonts w:asciiTheme="minorHAnsi" w:hAnsiTheme="minorHAnsi" w:cstheme="minorHAnsi"/>
          <w:bdr w:val="none" w:sz="0" w:space="0" w:color="auto" w:frame="1"/>
        </w:rPr>
        <w:t>-</w:t>
      </w:r>
      <w:r w:rsidR="003978E7" w:rsidRPr="0016663E">
        <w:rPr>
          <w:rFonts w:asciiTheme="minorHAnsi" w:hAnsiTheme="minorHAnsi" w:cstheme="minorHAnsi"/>
          <w:bdr w:val="none" w:sz="0" w:space="0" w:color="auto" w:frame="1"/>
        </w:rPr>
        <w:t>pregnancy Body Mass Index (</w:t>
      </w:r>
      <w:r w:rsidR="005F6F19" w:rsidRPr="0016663E">
        <w:rPr>
          <w:rFonts w:asciiTheme="minorHAnsi" w:hAnsiTheme="minorHAnsi" w:cstheme="minorHAnsi"/>
          <w:bdr w:val="none" w:sz="0" w:space="0" w:color="auto" w:frame="1"/>
        </w:rPr>
        <w:t>BMI</w:t>
      </w:r>
      <w:r w:rsidR="003978E7" w:rsidRPr="0016663E">
        <w:rPr>
          <w:rFonts w:asciiTheme="minorHAnsi" w:hAnsiTheme="minorHAnsi" w:cstheme="minorHAnsi"/>
          <w:bdr w:val="none" w:sz="0" w:space="0" w:color="auto" w:frame="1"/>
        </w:rPr>
        <w:t xml:space="preserve">) </w:t>
      </w:r>
      <w:r w:rsidR="005F6F19" w:rsidRPr="0016663E">
        <w:rPr>
          <w:rFonts w:asciiTheme="minorHAnsi" w:hAnsiTheme="minorHAnsi" w:cstheme="minorHAnsi"/>
          <w:bdr w:val="none" w:sz="0" w:space="0" w:color="auto" w:frame="1"/>
        </w:rPr>
        <w:t>(kg/m</w:t>
      </w:r>
      <w:r w:rsidR="005F6F19" w:rsidRPr="0016663E">
        <w:rPr>
          <w:rFonts w:asciiTheme="minorHAnsi" w:hAnsiTheme="minorHAnsi" w:cstheme="minorHAnsi"/>
          <w:bdr w:val="none" w:sz="0" w:space="0" w:color="auto" w:frame="1"/>
          <w:vertAlign w:val="superscript"/>
        </w:rPr>
        <w:t>2</w:t>
      </w:r>
      <w:r w:rsidR="005F6F19" w:rsidRPr="0016663E">
        <w:rPr>
          <w:rFonts w:asciiTheme="minorHAnsi" w:hAnsiTheme="minorHAnsi" w:cstheme="minorHAnsi"/>
          <w:bdr w:val="none" w:sz="0" w:space="0" w:color="auto" w:frame="1"/>
        </w:rPr>
        <w:t>) was derived using self-reported pre</w:t>
      </w:r>
      <w:r w:rsidR="00C0299D" w:rsidRPr="0016663E">
        <w:rPr>
          <w:rFonts w:asciiTheme="minorHAnsi" w:hAnsiTheme="minorHAnsi" w:cstheme="minorHAnsi"/>
          <w:bdr w:val="none" w:sz="0" w:space="0" w:color="auto" w:frame="1"/>
        </w:rPr>
        <w:t>-</w:t>
      </w:r>
      <w:r w:rsidR="005F6F19" w:rsidRPr="0016663E">
        <w:rPr>
          <w:rFonts w:asciiTheme="minorHAnsi" w:hAnsiTheme="minorHAnsi" w:cstheme="minorHAnsi"/>
          <w:bdr w:val="none" w:sz="0" w:space="0" w:color="auto" w:frame="1"/>
        </w:rPr>
        <w:t>pregnancy weight and measured height</w:t>
      </w:r>
      <w:r w:rsidR="000F5FE5" w:rsidRPr="0016663E">
        <w:rPr>
          <w:rFonts w:asciiTheme="minorHAnsi" w:hAnsiTheme="minorHAnsi" w:cstheme="minorHAnsi"/>
          <w:bdr w:val="none" w:sz="0" w:space="0" w:color="auto" w:frame="1"/>
        </w:rPr>
        <w:t xml:space="preserve"> at </w:t>
      </w:r>
      <w:r w:rsidR="00B242E2" w:rsidRPr="0016663E">
        <w:rPr>
          <w:rFonts w:asciiTheme="minorHAnsi" w:hAnsiTheme="minorHAnsi" w:cstheme="minorHAnsi"/>
          <w:bdr w:val="none" w:sz="0" w:space="0" w:color="auto" w:frame="1"/>
        </w:rPr>
        <w:t>the 26-28 weeks’ gesta</w:t>
      </w:r>
      <w:r w:rsidR="00C44307" w:rsidRPr="0016663E">
        <w:rPr>
          <w:rFonts w:asciiTheme="minorHAnsi" w:hAnsiTheme="minorHAnsi" w:cstheme="minorHAnsi"/>
          <w:bdr w:val="none" w:sz="0" w:space="0" w:color="auto" w:frame="1"/>
        </w:rPr>
        <w:t xml:space="preserve">tion follow-up visit. </w:t>
      </w:r>
      <w:r w:rsidR="005C7237" w:rsidRPr="0016663E">
        <w:rPr>
          <w:rFonts w:asciiTheme="minorHAnsi" w:hAnsiTheme="minorHAnsi" w:cstheme="minorHAnsi"/>
          <w:bdr w:val="none" w:sz="0" w:space="0" w:color="auto" w:frame="1"/>
        </w:rPr>
        <w:t>Standi</w:t>
      </w:r>
      <w:r w:rsidR="00C44307" w:rsidRPr="0016663E">
        <w:rPr>
          <w:rFonts w:asciiTheme="minorHAnsi" w:hAnsiTheme="minorHAnsi" w:cstheme="minorHAnsi"/>
          <w:bdr w:val="none" w:sz="0" w:space="0" w:color="auto" w:frame="1"/>
        </w:rPr>
        <w:t xml:space="preserve">ng heights were measured with a </w:t>
      </w:r>
      <w:r w:rsidR="005C7237" w:rsidRPr="0016663E">
        <w:rPr>
          <w:rFonts w:asciiTheme="minorHAnsi" w:hAnsiTheme="minorHAnsi" w:cstheme="minorHAnsi"/>
          <w:bdr w:val="none" w:sz="0" w:space="0" w:color="auto" w:frame="1"/>
        </w:rPr>
        <w:t>stadiometer</w:t>
      </w:r>
      <w:r w:rsidR="00C44307" w:rsidRPr="0016663E">
        <w:rPr>
          <w:rFonts w:asciiTheme="minorHAnsi" w:hAnsiTheme="minorHAnsi" w:cstheme="minorHAnsi"/>
          <w:bdr w:val="none" w:sz="0" w:space="0" w:color="auto" w:frame="1"/>
        </w:rPr>
        <w:t xml:space="preserve"> (SECA model 213)</w:t>
      </w:r>
      <w:r w:rsidR="005C7237" w:rsidRPr="0016663E">
        <w:rPr>
          <w:rFonts w:asciiTheme="minorHAnsi" w:hAnsiTheme="minorHAnsi" w:cstheme="minorHAnsi"/>
          <w:bdr w:val="none" w:sz="0" w:space="0" w:color="auto" w:frame="1"/>
        </w:rPr>
        <w:t>.</w:t>
      </w:r>
    </w:p>
    <w:p w14:paraId="5A1783EA" w14:textId="77777777" w:rsidR="005C7237" w:rsidRPr="0016663E" w:rsidRDefault="005C7237"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532C86F1" w14:textId="576E4A10" w:rsidR="00823DA2" w:rsidRPr="0016663E" w:rsidRDefault="00823DA2"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At the 26-28 weeks’ gestation follow-up visit, </w:t>
      </w:r>
      <w:r w:rsidR="00A06ED4" w:rsidRPr="0016663E">
        <w:rPr>
          <w:rFonts w:asciiTheme="minorHAnsi" w:hAnsiTheme="minorHAnsi" w:cstheme="minorHAnsi"/>
          <w:bdr w:val="none" w:sz="0" w:space="0" w:color="auto" w:frame="1"/>
        </w:rPr>
        <w:t xml:space="preserve">information on cigarette smoking and alcohol consumption during </w:t>
      </w:r>
      <w:r w:rsidR="00676C10" w:rsidRPr="0016663E">
        <w:rPr>
          <w:rFonts w:asciiTheme="minorHAnsi" w:hAnsiTheme="minorHAnsi" w:cstheme="minorHAnsi"/>
          <w:bdr w:val="none" w:sz="0" w:space="0" w:color="auto" w:frame="1"/>
        </w:rPr>
        <w:t xml:space="preserve">pregnancy was obtained and oral </w:t>
      </w:r>
      <w:r w:rsidR="00A06ED4" w:rsidRPr="0016663E">
        <w:rPr>
          <w:rFonts w:asciiTheme="minorHAnsi" w:hAnsiTheme="minorHAnsi" w:cstheme="minorHAnsi"/>
          <w:bdr w:val="none" w:sz="0" w:space="0" w:color="auto" w:frame="1"/>
        </w:rPr>
        <w:t>glucose</w:t>
      </w:r>
      <w:r w:rsidR="00676C10" w:rsidRPr="0016663E">
        <w:rPr>
          <w:rFonts w:asciiTheme="minorHAnsi" w:hAnsiTheme="minorHAnsi" w:cstheme="minorHAnsi"/>
          <w:bdr w:val="none" w:sz="0" w:space="0" w:color="auto" w:frame="1"/>
        </w:rPr>
        <w:t xml:space="preserve"> tolerance test was </w:t>
      </w:r>
      <w:r w:rsidR="00A06ED4" w:rsidRPr="0016663E">
        <w:rPr>
          <w:rFonts w:asciiTheme="minorHAnsi" w:hAnsiTheme="minorHAnsi" w:cstheme="minorHAnsi"/>
          <w:bdr w:val="none" w:sz="0" w:space="0" w:color="auto" w:frame="1"/>
        </w:rPr>
        <w:t xml:space="preserve">conducted to identify women with </w:t>
      </w:r>
      <w:r w:rsidR="00377060" w:rsidRPr="0016663E">
        <w:rPr>
          <w:rFonts w:asciiTheme="minorHAnsi" w:hAnsiTheme="minorHAnsi" w:cstheme="minorHAnsi"/>
          <w:bdr w:val="none" w:sz="0" w:space="0" w:color="auto" w:frame="1"/>
        </w:rPr>
        <w:t>gestational diabetes mellitus (</w:t>
      </w:r>
      <w:r w:rsidR="00600B22" w:rsidRPr="0016663E">
        <w:rPr>
          <w:rFonts w:asciiTheme="minorHAnsi" w:hAnsiTheme="minorHAnsi" w:cstheme="minorHAnsi"/>
          <w:bdr w:val="none" w:sz="0" w:space="0" w:color="auto" w:frame="1"/>
        </w:rPr>
        <w:t>GDM</w:t>
      </w:r>
      <w:r w:rsidR="00377060" w:rsidRPr="0016663E">
        <w:rPr>
          <w:rFonts w:asciiTheme="minorHAnsi" w:hAnsiTheme="minorHAnsi" w:cstheme="minorHAnsi"/>
          <w:bdr w:val="none" w:sz="0" w:space="0" w:color="auto" w:frame="1"/>
        </w:rPr>
        <w:t xml:space="preserve">) </w:t>
      </w:r>
      <w:r w:rsidR="00A06ED4" w:rsidRPr="0016663E">
        <w:rPr>
          <w:rFonts w:asciiTheme="minorHAnsi" w:hAnsiTheme="minorHAnsi" w:cstheme="minorHAnsi"/>
          <w:bdr w:val="none" w:sz="0" w:space="0" w:color="auto" w:frame="1"/>
        </w:rPr>
        <w:t xml:space="preserve">according to WHO diagnostic criteria </w:t>
      </w:r>
      <w:r w:rsidR="00A06ED4" w:rsidRPr="0016663E">
        <w:rPr>
          <w:rFonts w:asciiTheme="minorHAnsi" w:hAnsiTheme="minorHAnsi" w:cstheme="minorHAnsi"/>
          <w:bdr w:val="none" w:sz="0" w:space="0" w:color="auto" w:frame="1"/>
        </w:rPr>
        <w:fldChar w:fldCharType="begin"/>
      </w:r>
      <w:r w:rsidR="008B513B" w:rsidRPr="0016663E">
        <w:rPr>
          <w:rFonts w:asciiTheme="minorHAnsi" w:hAnsiTheme="minorHAnsi" w:cstheme="minorHAnsi"/>
          <w:bdr w:val="none" w:sz="0" w:space="0" w:color="auto" w:frame="1"/>
        </w:rPr>
        <w:instrText xml:space="preserve"> ADDIN EN.CITE &lt;EndNote&gt;&lt;Cite&gt;&lt;Author&gt;Alberti&lt;/Author&gt;&lt;Year&gt;1998&lt;/Year&gt;&lt;RecNum&gt;33&lt;/RecNum&gt;&lt;DisplayText&gt;[26]&lt;/DisplayText&gt;&lt;record&gt;&lt;rec-number&gt;33&lt;/rec-number&gt;&lt;foreign-keys&gt;&lt;key app="EN" db-id="9z5wzpfd7v0wv1ezef4xaaafawxprps0v9dd" timestamp="1587625992"&gt;33&lt;/key&gt;&lt;/foreign-keys&gt;&lt;ref-type name="Journal Article"&gt;17&lt;/ref-type&gt;&lt;contributors&gt;&lt;authors&gt;&lt;author&gt;Alberti, K. G.&lt;/author&gt;&lt;author&gt;Zimmet, P. Z.&lt;/author&gt;&lt;/authors&gt;&lt;/contributors&gt;&lt;auth-address&gt;Department of Medicine, University of Newcastle upon Tyne, UK.&lt;/auth-address&gt;&lt;titles&gt;&lt;title&gt;Definition, diagnosis and classification of diabetes mellitus and its complications. Part 1: diagnosis and classification of diabetes mellitus provisional report of a WHO consultation&lt;/title&gt;&lt;secondary-title&gt;Diabet Med&lt;/secondary-title&gt;&lt;/titles&gt;&lt;periodical&gt;&lt;full-title&gt;Diabet Med&lt;/full-title&gt;&lt;/periodical&gt;&lt;pages&gt;539-53&lt;/pages&gt;&lt;volume&gt;15&lt;/volume&gt;&lt;number&gt;7&lt;/number&gt;&lt;edition&gt;1998/08/01&lt;/edition&gt;&lt;keywords&gt;&lt;keyword&gt;Autoimmune Diseases&lt;/keyword&gt;&lt;keyword&gt;Blood Glucose/analysis&lt;/keyword&gt;&lt;keyword&gt;Diabetes Mellitus/*classification/*diagnosis/etiology&lt;/keyword&gt;&lt;keyword&gt;Diabetes, Gestational/classification/diagnosis&lt;/keyword&gt;&lt;keyword&gt;Fasting&lt;/keyword&gt;&lt;keyword&gt;Female&lt;/keyword&gt;&lt;keyword&gt;Glucose Intolerance&lt;/keyword&gt;&lt;keyword&gt;Glucose Tolerance Test&lt;/keyword&gt;&lt;keyword&gt;Humans&lt;/keyword&gt;&lt;keyword&gt;Insulin Resistance&lt;/keyword&gt;&lt;keyword&gt;Islets of Langerhans/immunology/pathology&lt;/keyword&gt;&lt;keyword&gt;Mutation&lt;/keyword&gt;&lt;keyword&gt;Pregnancy&lt;/keyword&gt;&lt;keyword&gt;Reference Values&lt;/keyword&gt;&lt;keyword&gt;*World Health Organization&lt;/keyword&gt;&lt;/keywords&gt;&lt;dates&gt;&lt;year&gt;1998&lt;/year&gt;&lt;pub-dates&gt;&lt;date&gt;Jul&lt;/date&gt;&lt;/pub-dates&gt;&lt;/dates&gt;&lt;isbn&gt;0742-3071 (Print)&amp;#xD;0742-3071&lt;/isbn&gt;&lt;accession-num&gt;9686693&lt;/accession-num&gt;&lt;urls&gt;&lt;/urls&gt;&lt;electronic-resource-num&gt;10.1002/(sici)1096-9136(199807)15:7&amp;lt;539::Aid-dia668&amp;gt;3.0.Co;2-s&lt;/electronic-resource-num&gt;&lt;remote-database-provider&gt;NLM&lt;/remote-database-provider&gt;&lt;language&gt;eng&lt;/language&gt;&lt;/record&gt;&lt;/Cite&gt;&lt;/EndNote&gt;</w:instrText>
      </w:r>
      <w:r w:rsidR="00A06ED4"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6]</w:t>
      </w:r>
      <w:r w:rsidR="00A06ED4" w:rsidRPr="0016663E">
        <w:rPr>
          <w:rFonts w:asciiTheme="minorHAnsi" w:hAnsiTheme="minorHAnsi" w:cstheme="minorHAnsi"/>
          <w:bdr w:val="none" w:sz="0" w:space="0" w:color="auto" w:frame="1"/>
        </w:rPr>
        <w:fldChar w:fldCharType="end"/>
      </w:r>
      <w:r w:rsidR="00A06ED4" w:rsidRPr="0016663E">
        <w:rPr>
          <w:rFonts w:asciiTheme="minorHAnsi" w:hAnsiTheme="minorHAnsi" w:cstheme="minorHAnsi"/>
          <w:bdr w:val="none" w:sz="0" w:space="0" w:color="auto" w:frame="1"/>
        </w:rPr>
        <w:t>.</w:t>
      </w:r>
      <w:r w:rsidR="00D00E0C" w:rsidRPr="0016663E">
        <w:rPr>
          <w:rFonts w:asciiTheme="minorHAnsi" w:hAnsiTheme="minorHAnsi" w:cstheme="minorHAnsi"/>
          <w:bdr w:val="none" w:sz="0" w:space="0" w:color="auto" w:frame="1"/>
        </w:rPr>
        <w:t xml:space="preserve"> Hypertensive</w:t>
      </w:r>
      <w:r w:rsidR="00A572BA" w:rsidRPr="0016663E">
        <w:rPr>
          <w:rFonts w:asciiTheme="minorHAnsi" w:hAnsiTheme="minorHAnsi" w:cstheme="minorHAnsi"/>
          <w:bdr w:val="none" w:sz="0" w:space="0" w:color="auto" w:frame="1"/>
        </w:rPr>
        <w:t xml:space="preserve"> disorders of pregnancy,</w:t>
      </w:r>
      <w:r w:rsidR="00A572BA" w:rsidRPr="0016663E">
        <w:t xml:space="preserve"> </w:t>
      </w:r>
      <w:r w:rsidR="00A572BA" w:rsidRPr="0016663E">
        <w:rPr>
          <w:rFonts w:asciiTheme="minorHAnsi" w:hAnsiTheme="minorHAnsi" w:cstheme="minorHAnsi"/>
          <w:bdr w:val="none" w:sz="0" w:space="0" w:color="auto" w:frame="1"/>
        </w:rPr>
        <w:t>were obtained from hospital case notes.</w:t>
      </w:r>
    </w:p>
    <w:p w14:paraId="38655128" w14:textId="77777777" w:rsidR="00C44307" w:rsidRPr="0016663E" w:rsidRDefault="00C44307"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6A475508" w14:textId="54FC60E8" w:rsidR="007C7134" w:rsidRPr="0016663E" w:rsidRDefault="00B20C40"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Participants were classified into groups of inadequate, adequate and excessive </w:t>
      </w:r>
      <w:r w:rsidR="00C44307" w:rsidRPr="0016663E">
        <w:rPr>
          <w:rFonts w:asciiTheme="minorHAnsi" w:hAnsiTheme="minorHAnsi" w:cstheme="minorHAnsi"/>
          <w:bdr w:val="none" w:sz="0" w:space="0" w:color="auto" w:frame="1"/>
        </w:rPr>
        <w:t xml:space="preserve">gestational </w:t>
      </w:r>
      <w:r w:rsidRPr="0016663E">
        <w:rPr>
          <w:rFonts w:asciiTheme="minorHAnsi" w:hAnsiTheme="minorHAnsi" w:cstheme="minorHAnsi"/>
          <w:bdr w:val="none" w:sz="0" w:space="0" w:color="auto" w:frame="1"/>
        </w:rPr>
        <w:t xml:space="preserve">weight gain </w:t>
      </w:r>
      <w:r w:rsidR="00C44307" w:rsidRPr="0016663E">
        <w:rPr>
          <w:rFonts w:asciiTheme="minorHAnsi" w:hAnsiTheme="minorHAnsi" w:cstheme="minorHAnsi"/>
          <w:bdr w:val="none" w:sz="0" w:space="0" w:color="auto" w:frame="1"/>
        </w:rPr>
        <w:t xml:space="preserve">(GWG) </w:t>
      </w:r>
      <w:r w:rsidRPr="0016663E">
        <w:rPr>
          <w:rFonts w:asciiTheme="minorHAnsi" w:hAnsiTheme="minorHAnsi" w:cstheme="minorHAnsi"/>
          <w:bdr w:val="none" w:sz="0" w:space="0" w:color="auto" w:frame="1"/>
        </w:rPr>
        <w:t xml:space="preserve">based on the Institute of Medicine (IOM) recommended rate </w:t>
      </w:r>
      <w:r w:rsidR="00B242E2" w:rsidRPr="0016663E">
        <w:rPr>
          <w:rFonts w:asciiTheme="minorHAnsi" w:hAnsiTheme="minorHAnsi" w:cstheme="minorHAnsi"/>
          <w:bdr w:val="none" w:sz="0" w:space="0" w:color="auto" w:frame="1"/>
        </w:rPr>
        <w:t xml:space="preserve">of weight gain (kg/week) in the second and third trimesters </w:t>
      </w:r>
      <w:r w:rsidRPr="0016663E">
        <w:rPr>
          <w:rFonts w:asciiTheme="minorHAnsi" w:hAnsiTheme="minorHAnsi" w:cstheme="minorHAnsi"/>
          <w:bdr w:val="none" w:sz="0" w:space="0" w:color="auto" w:frame="1"/>
        </w:rPr>
        <w:t>according to</w:t>
      </w:r>
      <w:r w:rsidR="00B612E1" w:rsidRPr="0016663E">
        <w:rPr>
          <w:rFonts w:asciiTheme="minorHAnsi" w:hAnsiTheme="minorHAnsi" w:cstheme="minorHAnsi"/>
          <w:bdr w:val="none" w:sz="0" w:space="0" w:color="auto" w:frame="1"/>
        </w:rPr>
        <w:t xml:space="preserve"> the</w:t>
      </w:r>
      <w:r w:rsidR="00BD1453" w:rsidRPr="0016663E">
        <w:rPr>
          <w:rFonts w:asciiTheme="minorHAnsi" w:hAnsiTheme="minorHAnsi" w:cstheme="minorHAnsi"/>
          <w:bdr w:val="none" w:sz="0" w:space="0" w:color="auto" w:frame="1"/>
        </w:rPr>
        <w:t xml:space="preserve"> pre-pregnancy BMI category </w:t>
      </w:r>
      <w:r w:rsidR="00BD1453" w:rsidRPr="0016663E">
        <w:rPr>
          <w:rFonts w:asciiTheme="minorHAnsi" w:hAnsiTheme="minorHAnsi" w:cstheme="minorHAnsi"/>
          <w:bdr w:val="none" w:sz="0" w:space="0" w:color="auto" w:frame="1"/>
        </w:rPr>
        <w:fldChar w:fldCharType="begin"/>
      </w:r>
      <w:r w:rsidR="008B513B" w:rsidRPr="0016663E">
        <w:rPr>
          <w:rFonts w:asciiTheme="minorHAnsi" w:hAnsiTheme="minorHAnsi" w:cstheme="minorHAnsi"/>
          <w:bdr w:val="none" w:sz="0" w:space="0" w:color="auto" w:frame="1"/>
        </w:rPr>
        <w:instrText xml:space="preserve"> ADDIN EN.CITE &lt;EndNote&gt;&lt;Cite&gt;&lt;Author&gt;Institute of Medicine&lt;/Author&gt;&lt;Year&gt;1990&lt;/Year&gt;&lt;RecNum&gt;141&lt;/RecNum&gt;&lt;DisplayText&gt;[27]&lt;/DisplayText&gt;&lt;record&gt;&lt;rec-number&gt;141&lt;/rec-number&gt;&lt;foreign-keys&gt;&lt;key app="EN" db-id="9z5wzpfd7v0wv1ezef4xaaafawxprps0v9dd" timestamp="1608532227"&gt;141&lt;/key&gt;&lt;/foreign-keys&gt;&lt;ref-type name="Book"&gt;6&lt;/ref-type&gt;&lt;contributors&gt;&lt;authors&gt;&lt;author&gt;Institute of Medicine, &lt;/author&gt;&lt;/authors&gt;&lt;/contributors&gt;&lt;titles&gt;&lt;title&gt;Nutrition during pregnancy: part I, weight gain: part II, nutrient supplements&lt;/title&gt;&lt;/titles&gt;&lt;dates&gt;&lt;year&gt;1990&lt;/year&gt;&lt;/dates&gt;&lt;publisher&gt;Natl Academy Pr&lt;/publisher&gt;&lt;isbn&gt;0309041384&lt;/isbn&gt;&lt;urls&gt;&lt;/urls&gt;&lt;/record&gt;&lt;/Cite&gt;&lt;/EndNote&gt;</w:instrText>
      </w:r>
      <w:r w:rsidR="00BD1453"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7]</w:t>
      </w:r>
      <w:r w:rsidR="00BD1453" w:rsidRPr="0016663E">
        <w:rPr>
          <w:rFonts w:asciiTheme="minorHAnsi" w:hAnsiTheme="minorHAnsi" w:cstheme="minorHAnsi"/>
          <w:bdr w:val="none" w:sz="0" w:space="0" w:color="auto" w:frame="1"/>
        </w:rPr>
        <w:fldChar w:fldCharType="end"/>
      </w:r>
      <w:r w:rsidR="00404360" w:rsidRPr="0016663E">
        <w:rPr>
          <w:rFonts w:asciiTheme="minorHAnsi" w:hAnsiTheme="minorHAnsi" w:cstheme="minorHAnsi"/>
          <w:bdr w:val="none" w:sz="0" w:space="0" w:color="auto" w:frame="1"/>
        </w:rPr>
        <w:t>.</w:t>
      </w:r>
      <w:r w:rsidR="00C44307" w:rsidRPr="0016663E">
        <w:rPr>
          <w:rFonts w:asciiTheme="minorHAnsi" w:hAnsiTheme="minorHAnsi" w:cstheme="minorHAnsi"/>
          <w:bdr w:val="none" w:sz="0" w:space="0" w:color="auto" w:frame="1"/>
        </w:rPr>
        <w:t xml:space="preserve"> To compute rate of weight gain during second and third trimesters, linear mixed-effects model with the Best Linear Unbiased Predictor was used to estimate linear trajectory of GWG per week </w:t>
      </w:r>
      <w:r w:rsidR="00C44307" w:rsidRPr="0016663E">
        <w:rPr>
          <w:rFonts w:asciiTheme="minorHAnsi" w:hAnsiTheme="minorHAnsi" w:cstheme="minorHAnsi"/>
          <w:bdr w:val="none" w:sz="0" w:space="0" w:color="auto" w:frame="1"/>
        </w:rPr>
        <w:fldChar w:fldCharType="begin"/>
      </w:r>
      <w:r w:rsidR="008B513B" w:rsidRPr="0016663E">
        <w:rPr>
          <w:rFonts w:asciiTheme="minorHAnsi" w:hAnsiTheme="minorHAnsi" w:cstheme="minorHAnsi"/>
          <w:bdr w:val="none" w:sz="0" w:space="0" w:color="auto" w:frame="1"/>
        </w:rPr>
        <w:instrText xml:space="preserve"> ADDIN EN.CITE &lt;EndNote&gt;&lt;Cite&gt;&lt;Author&gt;Cheung&lt;/Author&gt;&lt;Year&gt;2013&lt;/Year&gt;&lt;RecNum&gt;161&lt;/RecNum&gt;&lt;DisplayText&gt;[28]&lt;/DisplayText&gt;&lt;record&gt;&lt;rec-number&gt;161&lt;/rec-number&gt;&lt;foreign-keys&gt;&lt;key app="EN" db-id="9z5wzpfd7v0wv1ezef4xaaafawxprps0v9dd" timestamp="1615971556"&gt;161&lt;/key&gt;&lt;/foreign-keys&gt;&lt;ref-type name="Book"&gt;6&lt;/ref-type&gt;&lt;contributors&gt;&lt;authors&gt;&lt;author&gt;Cheung, Yin Bun&lt;/author&gt;&lt;/authors&gt;&lt;/contributors&gt;&lt;titles&gt;&lt;title&gt;Statistical analysis of human growth and development&lt;/title&gt;&lt;/titles&gt;&lt;dates&gt;&lt;year&gt;2013&lt;/year&gt;&lt;/dates&gt;&lt;publisher&gt;CRC Press&lt;/publisher&gt;&lt;isbn&gt;143987154X&lt;/isbn&gt;&lt;urls&gt;&lt;/urls&gt;&lt;/record&gt;&lt;/Cite&gt;&lt;/EndNote&gt;</w:instrText>
      </w:r>
      <w:r w:rsidR="00C44307"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8]</w:t>
      </w:r>
      <w:r w:rsidR="00C44307" w:rsidRPr="0016663E">
        <w:rPr>
          <w:rFonts w:asciiTheme="minorHAnsi" w:hAnsiTheme="minorHAnsi" w:cstheme="minorHAnsi"/>
          <w:bdr w:val="none" w:sz="0" w:space="0" w:color="auto" w:frame="1"/>
        </w:rPr>
        <w:fldChar w:fldCharType="end"/>
      </w:r>
      <w:r w:rsidR="00C44307" w:rsidRPr="0016663E">
        <w:rPr>
          <w:rFonts w:asciiTheme="minorHAnsi" w:hAnsiTheme="minorHAnsi" w:cstheme="minorHAnsi"/>
          <w:bdr w:val="none" w:sz="0" w:space="0" w:color="auto" w:frame="1"/>
        </w:rPr>
        <w:t xml:space="preserve">. </w:t>
      </w:r>
      <w:r w:rsidR="00404360" w:rsidRPr="0016663E">
        <w:rPr>
          <w:rFonts w:asciiTheme="minorHAnsi" w:hAnsiTheme="minorHAnsi" w:cstheme="minorHAnsi"/>
          <w:bdr w:val="none" w:sz="0" w:space="0" w:color="auto" w:frame="1"/>
        </w:rPr>
        <w:t xml:space="preserve">Inadequate GWG was defined as a weight gain rate less than the IOM recommended lower limit, whereas excessive weight gain was defined a weight gain rate greater than the recommended upper limit. Those with weight gain rate within the recommended range were classified as having adequate GWG. </w:t>
      </w:r>
    </w:p>
    <w:p w14:paraId="106AC22E" w14:textId="77777777" w:rsidR="00404360" w:rsidRPr="0016663E" w:rsidRDefault="00404360"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683ED5D1" w14:textId="110B25B4" w:rsidR="00B242E2" w:rsidRPr="0016663E" w:rsidRDefault="00EF0240"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Postpartum weight retention (PPWR) was calculated by subtracting the self-reported pre-pregnancy weight from measured weigh</w:t>
      </w:r>
      <w:r w:rsidR="00C44307" w:rsidRPr="0016663E">
        <w:rPr>
          <w:rFonts w:asciiTheme="minorHAnsi" w:hAnsiTheme="minorHAnsi" w:cstheme="minorHAnsi"/>
          <w:bdr w:val="none" w:sz="0" w:space="0" w:color="auto" w:frame="1"/>
        </w:rPr>
        <w:t xml:space="preserve">t at 18 months follow-up visit. Maternal weights were measured using calibrated electronic weighing scales (SECA, Hamburg, Germany) to the nearest 0.1 kg. </w:t>
      </w:r>
      <w:r w:rsidRPr="0016663E">
        <w:rPr>
          <w:rFonts w:asciiTheme="minorHAnsi" w:hAnsiTheme="minorHAnsi" w:cstheme="minorHAnsi"/>
          <w:bdr w:val="none" w:sz="0" w:space="0" w:color="auto" w:frame="1"/>
        </w:rPr>
        <w:t xml:space="preserve">Women were categorised into non-substantial PPWR (&lt;5 kg) and substantial PPWR (≥5 kg) </w:t>
      </w:r>
      <w:r w:rsidRPr="0016663E">
        <w:rPr>
          <w:rFonts w:asciiTheme="minorHAnsi" w:hAnsiTheme="minorHAnsi" w:cstheme="minorHAnsi"/>
          <w:bdr w:val="none" w:sz="0" w:space="0" w:color="auto" w:frame="1"/>
        </w:rPr>
        <w:fldChar w:fldCharType="begin">
          <w:fldData xml:space="preserve">PEVuZE5vdGU+PENpdGU+PEF1dGhvcj5HdW5kZXJzb248L0F1dGhvcj48WWVhcj4yMDA5PC9ZZWFy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==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HdW5kZXJzb248L0F1dGhvcj48WWVhcj4yMDA5PC9ZZWFy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==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r>
      <w:r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9,30]</w:t>
      </w:r>
      <w:r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t>.</w:t>
      </w:r>
    </w:p>
    <w:p w14:paraId="4D9D9AB3" w14:textId="77777777" w:rsidR="00656BE9" w:rsidRPr="0016663E" w:rsidRDefault="00656BE9"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4EBF6058" w14:textId="530AF4C3" w:rsidR="00120253" w:rsidRPr="0016663E" w:rsidRDefault="00823DA2"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Information on </w:t>
      </w:r>
      <w:r w:rsidR="000B60E8" w:rsidRPr="0016663E">
        <w:rPr>
          <w:rFonts w:asciiTheme="minorHAnsi" w:hAnsiTheme="minorHAnsi" w:cstheme="minorHAnsi"/>
          <w:bdr w:val="none" w:sz="0" w:space="0" w:color="auto" w:frame="1"/>
        </w:rPr>
        <w:t xml:space="preserve">women’s </w:t>
      </w:r>
      <w:r w:rsidR="00656BE9" w:rsidRPr="0016663E">
        <w:rPr>
          <w:rFonts w:asciiTheme="minorHAnsi" w:hAnsiTheme="minorHAnsi" w:cstheme="minorHAnsi"/>
          <w:bdr w:val="none" w:sz="0" w:space="0" w:color="auto" w:frame="1"/>
        </w:rPr>
        <w:t>sociodemographic and lifestyle characteristics</w:t>
      </w:r>
      <w:r w:rsidR="00B01706" w:rsidRPr="0016663E">
        <w:rPr>
          <w:rFonts w:asciiTheme="minorHAnsi" w:hAnsiTheme="minorHAnsi" w:cstheme="minorHAnsi"/>
          <w:bdr w:val="none" w:sz="0" w:space="0" w:color="auto" w:frame="1"/>
        </w:rPr>
        <w:t xml:space="preserve">, </w:t>
      </w:r>
      <w:r w:rsidR="00EF0240" w:rsidRPr="0016663E">
        <w:rPr>
          <w:rFonts w:asciiTheme="minorHAnsi" w:hAnsiTheme="minorHAnsi" w:cstheme="minorHAnsi"/>
          <w:bdr w:val="none" w:sz="0" w:space="0" w:color="auto" w:frame="1"/>
        </w:rPr>
        <w:t xml:space="preserve">working status, </w:t>
      </w:r>
      <w:r w:rsidR="005F6F19" w:rsidRPr="0016663E">
        <w:rPr>
          <w:rFonts w:asciiTheme="minorHAnsi" w:hAnsiTheme="minorHAnsi" w:cstheme="minorHAnsi"/>
          <w:bdr w:val="none" w:sz="0" w:space="0" w:color="auto" w:frame="1"/>
        </w:rPr>
        <w:t xml:space="preserve">BMI, </w:t>
      </w:r>
      <w:r w:rsidR="00B85A84" w:rsidRPr="0016663E">
        <w:rPr>
          <w:rFonts w:asciiTheme="minorHAnsi" w:hAnsiTheme="minorHAnsi" w:cstheme="minorHAnsi"/>
          <w:bdr w:val="none" w:sz="0" w:space="0" w:color="auto" w:frame="1"/>
        </w:rPr>
        <w:t xml:space="preserve">parity, </w:t>
      </w:r>
      <w:r w:rsidR="003D7658" w:rsidRPr="0016663E">
        <w:rPr>
          <w:rFonts w:asciiTheme="minorHAnsi" w:hAnsiTheme="minorHAnsi" w:cstheme="minorHAnsi"/>
          <w:bdr w:val="none" w:sz="0" w:space="0" w:color="auto" w:frame="1"/>
        </w:rPr>
        <w:t xml:space="preserve">T2D </w:t>
      </w:r>
      <w:r w:rsidR="00B85A84" w:rsidRPr="0016663E">
        <w:rPr>
          <w:rFonts w:asciiTheme="minorHAnsi" w:hAnsiTheme="minorHAnsi" w:cstheme="minorHAnsi"/>
          <w:bdr w:val="none" w:sz="0" w:space="0" w:color="auto" w:frame="1"/>
        </w:rPr>
        <w:t xml:space="preserve">and hypertension </w:t>
      </w:r>
      <w:r w:rsidR="007B37D5" w:rsidRPr="0016663E">
        <w:rPr>
          <w:rFonts w:asciiTheme="minorHAnsi" w:hAnsiTheme="minorHAnsi" w:cstheme="minorHAnsi"/>
          <w:bdr w:val="none" w:sz="0" w:space="0" w:color="auto" w:frame="1"/>
        </w:rPr>
        <w:t xml:space="preserve">status </w:t>
      </w:r>
      <w:r w:rsidR="002E666A" w:rsidRPr="0016663E">
        <w:rPr>
          <w:rFonts w:asciiTheme="minorHAnsi" w:hAnsiTheme="minorHAnsi" w:cstheme="minorHAnsi"/>
          <w:bdr w:val="none" w:sz="0" w:space="0" w:color="auto" w:frame="1"/>
        </w:rPr>
        <w:t xml:space="preserve">post-pregnancy </w:t>
      </w:r>
      <w:r w:rsidRPr="0016663E">
        <w:rPr>
          <w:rFonts w:asciiTheme="minorHAnsi" w:hAnsiTheme="minorHAnsi" w:cstheme="minorHAnsi"/>
          <w:bdr w:val="none" w:sz="0" w:space="0" w:color="auto" w:frame="1"/>
        </w:rPr>
        <w:t>was</w:t>
      </w:r>
      <w:r w:rsidR="005F6F19" w:rsidRPr="0016663E">
        <w:rPr>
          <w:rFonts w:asciiTheme="minorHAnsi" w:hAnsiTheme="minorHAnsi" w:cstheme="minorHAnsi"/>
          <w:bdr w:val="none" w:sz="0" w:space="0" w:color="auto" w:frame="1"/>
        </w:rPr>
        <w:t xml:space="preserve"> collected at</w:t>
      </w:r>
      <w:r w:rsidR="00FC571D" w:rsidRPr="0016663E">
        <w:rPr>
          <w:rFonts w:asciiTheme="minorHAnsi" w:hAnsiTheme="minorHAnsi" w:cstheme="minorHAnsi"/>
          <w:bdr w:val="none" w:sz="0" w:space="0" w:color="auto" w:frame="1"/>
        </w:rPr>
        <w:t xml:space="preserve"> </w:t>
      </w:r>
      <w:r w:rsidR="00AF5969" w:rsidRPr="0016663E">
        <w:rPr>
          <w:rFonts w:asciiTheme="minorHAnsi" w:hAnsiTheme="minorHAnsi" w:cstheme="minorHAnsi"/>
          <w:bdr w:val="none" w:sz="0" w:space="0" w:color="auto" w:frame="1"/>
        </w:rPr>
        <w:t>4</w:t>
      </w:r>
      <w:r w:rsidR="00B612E1" w:rsidRPr="0016663E">
        <w:rPr>
          <w:rFonts w:asciiTheme="minorHAnsi" w:hAnsiTheme="minorHAnsi" w:cstheme="minorHAnsi"/>
          <w:bdr w:val="none" w:sz="0" w:space="0" w:color="auto" w:frame="1"/>
        </w:rPr>
        <w:t xml:space="preserve">, </w:t>
      </w:r>
      <w:r w:rsidR="00AF5969" w:rsidRPr="0016663E">
        <w:rPr>
          <w:rFonts w:asciiTheme="minorHAnsi" w:hAnsiTheme="minorHAnsi" w:cstheme="minorHAnsi"/>
          <w:bdr w:val="none" w:sz="0" w:space="0" w:color="auto" w:frame="1"/>
        </w:rPr>
        <w:t xml:space="preserve">5 or 6-year follow-up </w:t>
      </w:r>
      <w:r w:rsidRPr="0016663E">
        <w:rPr>
          <w:rFonts w:asciiTheme="minorHAnsi" w:hAnsiTheme="minorHAnsi" w:cstheme="minorHAnsi"/>
          <w:bdr w:val="none" w:sz="0" w:space="0" w:color="auto" w:frame="1"/>
        </w:rPr>
        <w:t>visits.</w:t>
      </w:r>
      <w:r w:rsidR="00E2780F" w:rsidRPr="0016663E">
        <w:rPr>
          <w:rFonts w:asciiTheme="minorHAnsi" w:hAnsiTheme="minorHAnsi" w:cstheme="minorHAnsi"/>
          <w:bdr w:val="none" w:sz="0" w:space="0" w:color="auto" w:frame="1"/>
        </w:rPr>
        <w:t xml:space="preserve"> Mothers were </w:t>
      </w:r>
      <w:r w:rsidR="00FB44D4" w:rsidRPr="0016663E">
        <w:rPr>
          <w:rFonts w:asciiTheme="minorHAnsi" w:hAnsiTheme="minorHAnsi" w:cstheme="minorHAnsi"/>
          <w:bdr w:val="none" w:sz="0" w:space="0" w:color="auto" w:frame="1"/>
        </w:rPr>
        <w:t xml:space="preserve">asked to attend </w:t>
      </w:r>
      <w:r w:rsidR="005E2DDB" w:rsidRPr="0016663E">
        <w:rPr>
          <w:rFonts w:asciiTheme="minorHAnsi" w:hAnsiTheme="minorHAnsi" w:cstheme="minorHAnsi"/>
          <w:bdr w:val="none" w:sz="0" w:space="0" w:color="auto" w:frame="1"/>
        </w:rPr>
        <w:t>all 4, 5 and 6-year follow-up visits</w:t>
      </w:r>
      <w:r w:rsidR="006152AE" w:rsidRPr="0016663E">
        <w:rPr>
          <w:rFonts w:asciiTheme="minorHAnsi" w:hAnsiTheme="minorHAnsi" w:cstheme="minorHAnsi"/>
          <w:bdr w:val="none" w:sz="0" w:space="0" w:color="auto" w:frame="1"/>
        </w:rPr>
        <w:t xml:space="preserve"> and </w:t>
      </w:r>
      <w:r w:rsidR="00090505" w:rsidRPr="0016663E">
        <w:rPr>
          <w:rFonts w:asciiTheme="minorHAnsi" w:hAnsiTheme="minorHAnsi" w:cstheme="minorHAnsi"/>
          <w:bdr w:val="none" w:sz="0" w:space="0" w:color="auto" w:frame="1"/>
        </w:rPr>
        <w:t xml:space="preserve">different information were collected at </w:t>
      </w:r>
      <w:r w:rsidR="006152AE" w:rsidRPr="0016663E">
        <w:rPr>
          <w:rFonts w:asciiTheme="minorHAnsi" w:hAnsiTheme="minorHAnsi" w:cstheme="minorHAnsi"/>
          <w:bdr w:val="none" w:sz="0" w:space="0" w:color="auto" w:frame="1"/>
        </w:rPr>
        <w:t xml:space="preserve">each </w:t>
      </w:r>
      <w:r w:rsidR="00090505" w:rsidRPr="0016663E">
        <w:rPr>
          <w:rFonts w:asciiTheme="minorHAnsi" w:hAnsiTheme="minorHAnsi" w:cstheme="minorHAnsi"/>
          <w:bdr w:val="none" w:sz="0" w:space="0" w:color="auto" w:frame="1"/>
        </w:rPr>
        <w:t>visit.</w:t>
      </w:r>
      <w:r w:rsidR="006152AE" w:rsidRPr="0016663E">
        <w:rPr>
          <w:rFonts w:asciiTheme="minorHAnsi" w:hAnsiTheme="minorHAnsi" w:cstheme="minorHAnsi"/>
          <w:bdr w:val="none" w:sz="0" w:space="0" w:color="auto" w:frame="1"/>
        </w:rPr>
        <w:t xml:space="preserve"> </w:t>
      </w:r>
      <w:r w:rsidR="00AF398E" w:rsidRPr="0016663E">
        <w:rPr>
          <w:rFonts w:asciiTheme="minorHAnsi" w:hAnsiTheme="minorHAnsi" w:cstheme="minorHAnsi"/>
          <w:bdr w:val="none" w:sz="0" w:space="0" w:color="auto" w:frame="1"/>
        </w:rPr>
        <w:t>Information regarding c</w:t>
      </w:r>
      <w:r w:rsidR="00EF0240" w:rsidRPr="0016663E">
        <w:rPr>
          <w:rFonts w:asciiTheme="minorHAnsi" w:hAnsiTheme="minorHAnsi" w:cstheme="minorHAnsi"/>
          <w:bdr w:val="none" w:sz="0" w:space="0" w:color="auto" w:frame="1"/>
        </w:rPr>
        <w:t xml:space="preserve">hild feeding practices such as </w:t>
      </w:r>
      <w:r w:rsidR="00AF398E" w:rsidRPr="0016663E">
        <w:rPr>
          <w:rFonts w:asciiTheme="minorHAnsi" w:hAnsiTheme="minorHAnsi" w:cstheme="minorHAnsi"/>
          <w:bdr w:val="none" w:sz="0" w:space="0" w:color="auto" w:frame="1"/>
        </w:rPr>
        <w:t>reading</w:t>
      </w:r>
      <w:r w:rsidR="007B37D5" w:rsidRPr="0016663E">
        <w:rPr>
          <w:rFonts w:asciiTheme="minorHAnsi" w:hAnsiTheme="minorHAnsi" w:cstheme="minorHAnsi"/>
          <w:bdr w:val="none" w:sz="0" w:space="0" w:color="auto" w:frame="1"/>
        </w:rPr>
        <w:t xml:space="preserve"> the</w:t>
      </w:r>
      <w:r w:rsidR="00AF398E" w:rsidRPr="0016663E">
        <w:rPr>
          <w:rFonts w:asciiTheme="minorHAnsi" w:hAnsiTheme="minorHAnsi" w:cstheme="minorHAnsi"/>
          <w:bdr w:val="none" w:sz="0" w:space="0" w:color="auto" w:frame="1"/>
        </w:rPr>
        <w:t xml:space="preserve"> Healthy Choice Symbol (HCS) when purchasing </w:t>
      </w:r>
      <w:r w:rsidR="00F17636" w:rsidRPr="0016663E">
        <w:rPr>
          <w:rFonts w:asciiTheme="minorHAnsi" w:hAnsiTheme="minorHAnsi" w:cstheme="minorHAnsi"/>
          <w:bdr w:val="none" w:sz="0" w:space="0" w:color="auto" w:frame="1"/>
        </w:rPr>
        <w:t xml:space="preserve">food for </w:t>
      </w:r>
      <w:r w:rsidR="007B37D5" w:rsidRPr="0016663E">
        <w:rPr>
          <w:rFonts w:asciiTheme="minorHAnsi" w:hAnsiTheme="minorHAnsi" w:cstheme="minorHAnsi"/>
          <w:bdr w:val="none" w:sz="0" w:space="0" w:color="auto" w:frame="1"/>
        </w:rPr>
        <w:t xml:space="preserve">their </w:t>
      </w:r>
      <w:r w:rsidR="00F17636" w:rsidRPr="0016663E">
        <w:rPr>
          <w:rFonts w:asciiTheme="minorHAnsi" w:hAnsiTheme="minorHAnsi" w:cstheme="minorHAnsi"/>
          <w:bdr w:val="none" w:sz="0" w:space="0" w:color="auto" w:frame="1"/>
        </w:rPr>
        <w:t>child was obtained at y</w:t>
      </w:r>
      <w:r w:rsidR="00AF398E" w:rsidRPr="0016663E">
        <w:rPr>
          <w:rFonts w:asciiTheme="minorHAnsi" w:hAnsiTheme="minorHAnsi" w:cstheme="minorHAnsi"/>
          <w:bdr w:val="none" w:sz="0" w:space="0" w:color="auto" w:frame="1"/>
        </w:rPr>
        <w:t xml:space="preserve">ear </w:t>
      </w:r>
      <w:r w:rsidR="00A7400F" w:rsidRPr="0016663E">
        <w:rPr>
          <w:rFonts w:asciiTheme="minorHAnsi" w:hAnsiTheme="minorHAnsi" w:cstheme="minorHAnsi"/>
          <w:bdr w:val="none" w:sz="0" w:space="0" w:color="auto" w:frame="1"/>
        </w:rPr>
        <w:t>5.</w:t>
      </w:r>
      <w:r w:rsidR="00CC5F38" w:rsidRPr="0016663E">
        <w:rPr>
          <w:rFonts w:asciiTheme="minorHAnsi" w:hAnsiTheme="minorHAnsi" w:cstheme="minorHAnsi"/>
          <w:bdr w:val="none" w:sz="0" w:space="0" w:color="auto" w:frame="1"/>
        </w:rPr>
        <w:t xml:space="preserve"> </w:t>
      </w:r>
      <w:r w:rsidR="00A7400F" w:rsidRPr="0016663E">
        <w:rPr>
          <w:rFonts w:asciiTheme="minorHAnsi" w:hAnsiTheme="minorHAnsi" w:cstheme="minorHAnsi"/>
          <w:bdr w:val="none" w:sz="0" w:space="0" w:color="auto" w:frame="1"/>
        </w:rPr>
        <w:t>The HCS</w:t>
      </w:r>
      <w:r w:rsidR="00FB44D4" w:rsidRPr="0016663E">
        <w:rPr>
          <w:rFonts w:asciiTheme="minorHAnsi" w:hAnsiTheme="minorHAnsi" w:cstheme="minorHAnsi"/>
          <w:bdr w:val="none" w:sz="0" w:space="0" w:color="auto" w:frame="1"/>
        </w:rPr>
        <w:t xml:space="preserve"> </w:t>
      </w:r>
      <w:r w:rsidR="00CC5F38" w:rsidRPr="0016663E">
        <w:rPr>
          <w:rFonts w:asciiTheme="minorHAnsi" w:hAnsiTheme="minorHAnsi" w:cstheme="minorHAnsi"/>
          <w:bdr w:val="none" w:sz="0" w:space="0" w:color="auto" w:frame="1"/>
        </w:rPr>
        <w:t xml:space="preserve">is a front-of-pack nutrition labelling, </w:t>
      </w:r>
      <w:r w:rsidR="00FB44D4" w:rsidRPr="0016663E">
        <w:rPr>
          <w:rFonts w:asciiTheme="minorHAnsi" w:hAnsiTheme="minorHAnsi" w:cstheme="minorHAnsi"/>
          <w:bdr w:val="none" w:sz="0" w:space="0" w:color="auto" w:frame="1"/>
        </w:rPr>
        <w:t>which identifies food items within a specific category of foods as healthier choices</w:t>
      </w:r>
      <w:r w:rsidR="000D6329" w:rsidRPr="0016663E">
        <w:rPr>
          <w:rFonts w:asciiTheme="minorHAnsi" w:hAnsiTheme="minorHAnsi" w:cstheme="minorHAnsi"/>
          <w:bdr w:val="none" w:sz="0" w:space="0" w:color="auto" w:frame="1"/>
        </w:rPr>
        <w:t xml:space="preserve"> </w:t>
      </w:r>
      <w:r w:rsidR="000D6329" w:rsidRPr="0016663E">
        <w:rPr>
          <w:rFonts w:asciiTheme="minorHAnsi" w:hAnsiTheme="minorHAnsi" w:cstheme="minorHAnsi"/>
          <w:bdr w:val="none" w:sz="0" w:space="0" w:color="auto" w:frame="1"/>
        </w:rPr>
        <w:fldChar w:fldCharType="begin"/>
      </w:r>
      <w:r w:rsidR="008B513B" w:rsidRPr="0016663E">
        <w:rPr>
          <w:rFonts w:asciiTheme="minorHAnsi" w:hAnsiTheme="minorHAnsi" w:cstheme="minorHAnsi"/>
          <w:bdr w:val="none" w:sz="0" w:space="0" w:color="auto" w:frame="1"/>
        </w:rPr>
        <w:instrText xml:space="preserve"> ADDIN EN.CITE &lt;EndNote&gt;&lt;Cite&gt;&lt;Author&gt;Health Promotion Board&lt;/Author&gt;&lt;Year&gt;2021&lt;/Year&gt;&lt;RecNum&gt;166&lt;/RecNum&gt;&lt;DisplayText&gt;[31]&lt;/DisplayText&gt;&lt;record&gt;&lt;rec-number&gt;166&lt;/rec-number&gt;&lt;foreign-keys&gt;&lt;key app="EN" db-id="9z5wzpfd7v0wv1ezef4xaaafawxprps0v9dd" timestamp="1616052798"&gt;166&lt;/key&gt;&lt;/foreign-keys&gt;&lt;ref-type name="Web Page"&gt;12&lt;/ref-type&gt;&lt;contributors&gt;&lt;authors&gt;&lt;author&gt;Health Promotion Board, &lt;/author&gt;&lt;/authors&gt;&lt;/contributors&gt;&lt;titles&gt;&lt;title&gt;Healthier Choice Symbol (HCS)&lt;/title&gt;&lt;/titles&gt;&lt;number&gt;Accessed on 11/01/2021&lt;/number&gt;&lt;dates&gt;&lt;year&gt;2021&lt;/year&gt;&lt;/dates&gt;&lt;urls&gt;&lt;related-urls&gt;&lt;url&gt;https://www.hpb.gov.sg/food-beverage/healthier-choice-symbol&lt;/url&gt;&lt;/related-urls&gt;&lt;/urls&gt;&lt;custom2&gt;Accessed on 11/01/2021&lt;/custom2&gt;&lt;/record&gt;&lt;/Cite&gt;&lt;/EndNote&gt;</w:instrText>
      </w:r>
      <w:r w:rsidR="000D6329"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31]</w:t>
      </w:r>
      <w:r w:rsidR="000D6329" w:rsidRPr="0016663E">
        <w:rPr>
          <w:rFonts w:asciiTheme="minorHAnsi" w:hAnsiTheme="minorHAnsi" w:cstheme="minorHAnsi"/>
          <w:bdr w:val="none" w:sz="0" w:space="0" w:color="auto" w:frame="1"/>
        </w:rPr>
        <w:fldChar w:fldCharType="end"/>
      </w:r>
      <w:r w:rsidR="00FB44D4" w:rsidRPr="0016663E">
        <w:rPr>
          <w:rFonts w:asciiTheme="minorHAnsi" w:hAnsiTheme="minorHAnsi" w:cstheme="minorHAnsi"/>
          <w:bdr w:val="none" w:sz="0" w:space="0" w:color="auto" w:frame="1"/>
        </w:rPr>
        <w:t>.</w:t>
      </w:r>
      <w:r w:rsidR="00CC5F38" w:rsidRPr="0016663E">
        <w:rPr>
          <w:rFonts w:asciiTheme="minorHAnsi" w:hAnsiTheme="minorHAnsi" w:cstheme="minorHAnsi"/>
          <w:bdr w:val="none" w:sz="0" w:space="0" w:color="auto" w:frame="1"/>
        </w:rPr>
        <w:t xml:space="preserve"> </w:t>
      </w:r>
      <w:r w:rsidR="00B612E1" w:rsidRPr="0016663E">
        <w:rPr>
          <w:rFonts w:asciiTheme="minorHAnsi" w:hAnsiTheme="minorHAnsi" w:cstheme="minorHAnsi"/>
          <w:bdr w:val="none" w:sz="0" w:space="0" w:color="auto" w:frame="1"/>
        </w:rPr>
        <w:t>The d</w:t>
      </w:r>
      <w:r w:rsidRPr="0016663E">
        <w:rPr>
          <w:rFonts w:asciiTheme="minorHAnsi" w:hAnsiTheme="minorHAnsi" w:cstheme="minorHAnsi"/>
          <w:bdr w:val="none" w:sz="0" w:space="0" w:color="auto" w:frame="1"/>
        </w:rPr>
        <w:t>uration and frequency of physical activity were used to derive metabolic equivalent (MET-min/week) scores</w:t>
      </w:r>
      <w:r w:rsidR="00537DD5" w:rsidRPr="0016663E">
        <w:rPr>
          <w:rFonts w:asciiTheme="minorHAnsi" w:hAnsiTheme="minorHAnsi" w:cstheme="minorHAnsi"/>
          <w:bdr w:val="none" w:sz="0" w:space="0" w:color="auto" w:frame="1"/>
        </w:rPr>
        <w:t xml:space="preserve"> </w:t>
      </w:r>
      <w:r w:rsidR="00537DD5" w:rsidRPr="0016663E">
        <w:rPr>
          <w:rFonts w:asciiTheme="minorHAnsi" w:hAnsiTheme="minorHAnsi" w:cstheme="minorHAnsi"/>
          <w:bdr w:val="none" w:sz="0" w:space="0" w:color="auto" w:frame="1"/>
        </w:rPr>
        <w:fldChar w:fldCharType="begin">
          <w:fldData xml:space="preserve">PEVuZE5vdGU+PENpdGU+PEF1dGhvcj5QYWRtYXByaXlhPC9BdXRob3I+PFllYXI+MjAxNTwvWWVh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QYWRtYXByaXlhPC9BdXRob3I+PFllYXI+MjAxNTwvWWVh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00537DD5" w:rsidRPr="0016663E">
        <w:rPr>
          <w:rFonts w:asciiTheme="minorHAnsi" w:hAnsiTheme="minorHAnsi" w:cstheme="minorHAnsi"/>
          <w:bdr w:val="none" w:sz="0" w:space="0" w:color="auto" w:frame="1"/>
        </w:rPr>
      </w:r>
      <w:r w:rsidR="00537DD5"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32]</w:t>
      </w:r>
      <w:r w:rsidR="00537DD5" w:rsidRPr="0016663E">
        <w:rPr>
          <w:rFonts w:asciiTheme="minorHAnsi" w:hAnsiTheme="minorHAnsi" w:cstheme="minorHAnsi"/>
          <w:bdr w:val="none" w:sz="0" w:space="0" w:color="auto" w:frame="1"/>
        </w:rPr>
        <w:fldChar w:fldCharType="end"/>
      </w:r>
      <w:r w:rsidR="00A7400F" w:rsidRPr="0016663E">
        <w:rPr>
          <w:rFonts w:asciiTheme="minorHAnsi" w:hAnsiTheme="minorHAnsi" w:cstheme="minorHAnsi"/>
          <w:bdr w:val="none" w:sz="0" w:space="0" w:color="auto" w:frame="1"/>
        </w:rPr>
        <w:t xml:space="preserve"> and this </w:t>
      </w:r>
      <w:r w:rsidR="00CC5F38" w:rsidRPr="0016663E">
        <w:rPr>
          <w:rFonts w:asciiTheme="minorHAnsi" w:hAnsiTheme="minorHAnsi" w:cstheme="minorHAnsi"/>
          <w:bdr w:val="none" w:sz="0" w:space="0" w:color="auto" w:frame="1"/>
        </w:rPr>
        <w:t xml:space="preserve">information </w:t>
      </w:r>
      <w:r w:rsidR="00F17636" w:rsidRPr="0016663E">
        <w:rPr>
          <w:rFonts w:asciiTheme="minorHAnsi" w:hAnsiTheme="minorHAnsi" w:cstheme="minorHAnsi"/>
          <w:bdr w:val="none" w:sz="0" w:space="0" w:color="auto" w:frame="1"/>
        </w:rPr>
        <w:t>was obtained at y</w:t>
      </w:r>
      <w:r w:rsidR="00A7400F" w:rsidRPr="0016663E">
        <w:rPr>
          <w:rFonts w:asciiTheme="minorHAnsi" w:hAnsiTheme="minorHAnsi" w:cstheme="minorHAnsi"/>
          <w:bdr w:val="none" w:sz="0" w:space="0" w:color="auto" w:frame="1"/>
        </w:rPr>
        <w:t xml:space="preserve">ear </w:t>
      </w:r>
      <w:r w:rsidR="00446AB5" w:rsidRPr="0016663E">
        <w:rPr>
          <w:rFonts w:asciiTheme="minorHAnsi" w:hAnsiTheme="minorHAnsi" w:cstheme="minorHAnsi"/>
          <w:bdr w:val="none" w:sz="0" w:space="0" w:color="auto" w:frame="1"/>
        </w:rPr>
        <w:t>6.</w:t>
      </w:r>
      <w:r w:rsidR="00537DD5" w:rsidRPr="0016663E">
        <w:rPr>
          <w:rFonts w:asciiTheme="minorHAnsi" w:hAnsiTheme="minorHAnsi" w:cstheme="minorHAnsi"/>
          <w:bdr w:val="none" w:sz="0" w:space="0" w:color="auto" w:frame="1"/>
        </w:rPr>
        <w:t xml:space="preserve"> </w:t>
      </w:r>
      <w:r w:rsidR="000E29F3" w:rsidRPr="0016663E">
        <w:rPr>
          <w:rFonts w:asciiTheme="minorHAnsi" w:hAnsiTheme="minorHAnsi" w:cstheme="minorHAnsi"/>
          <w:bdr w:val="none" w:sz="0" w:space="0" w:color="auto" w:frame="1"/>
        </w:rPr>
        <w:t>Women completed the oral glucose t</w:t>
      </w:r>
      <w:r w:rsidR="00F17636" w:rsidRPr="0016663E">
        <w:rPr>
          <w:rFonts w:asciiTheme="minorHAnsi" w:hAnsiTheme="minorHAnsi" w:cstheme="minorHAnsi"/>
          <w:bdr w:val="none" w:sz="0" w:space="0" w:color="auto" w:frame="1"/>
        </w:rPr>
        <w:t>olerance test (OGTT) at either year 4 or y</w:t>
      </w:r>
      <w:r w:rsidR="000E29F3" w:rsidRPr="0016663E">
        <w:rPr>
          <w:rFonts w:asciiTheme="minorHAnsi" w:hAnsiTheme="minorHAnsi" w:cstheme="minorHAnsi"/>
          <w:bdr w:val="none" w:sz="0" w:space="0" w:color="auto" w:frame="1"/>
        </w:rPr>
        <w:t xml:space="preserve">ear 5-6.  Mothers were classified as having </w:t>
      </w:r>
      <w:r w:rsidR="003D7658" w:rsidRPr="0016663E">
        <w:rPr>
          <w:rFonts w:asciiTheme="minorHAnsi" w:hAnsiTheme="minorHAnsi" w:cstheme="minorHAnsi"/>
          <w:bdr w:val="none" w:sz="0" w:space="0" w:color="auto" w:frame="1"/>
        </w:rPr>
        <w:t xml:space="preserve">T2D </w:t>
      </w:r>
      <w:r w:rsidR="000E29F3" w:rsidRPr="0016663E">
        <w:rPr>
          <w:rFonts w:asciiTheme="minorHAnsi" w:hAnsiTheme="minorHAnsi" w:cstheme="minorHAnsi"/>
          <w:bdr w:val="none" w:sz="0" w:space="0" w:color="auto" w:frame="1"/>
        </w:rPr>
        <w:t xml:space="preserve">if fasting glucose was </w:t>
      </w:r>
      <w:r w:rsidR="00F17636" w:rsidRPr="0016663E">
        <w:rPr>
          <w:rFonts w:asciiTheme="minorHAnsi" w:hAnsiTheme="minorHAnsi" w:cstheme="minorHAnsi"/>
          <w:bdr w:val="none" w:sz="0" w:space="0" w:color="auto" w:frame="1"/>
        </w:rPr>
        <w:t xml:space="preserve">equal to or </w:t>
      </w:r>
      <w:r w:rsidR="000E29F3" w:rsidRPr="0016663E">
        <w:rPr>
          <w:rFonts w:asciiTheme="minorHAnsi" w:hAnsiTheme="minorHAnsi" w:cstheme="minorHAnsi"/>
          <w:bdr w:val="none" w:sz="0" w:space="0" w:color="auto" w:frame="1"/>
        </w:rPr>
        <w:t xml:space="preserve">more than 7 mmol/L or 2-hr post challenge glucose was </w:t>
      </w:r>
      <w:r w:rsidR="00F17636" w:rsidRPr="0016663E">
        <w:rPr>
          <w:rFonts w:asciiTheme="minorHAnsi" w:hAnsiTheme="minorHAnsi" w:cstheme="minorHAnsi"/>
          <w:bdr w:val="none" w:sz="0" w:space="0" w:color="auto" w:frame="1"/>
        </w:rPr>
        <w:t xml:space="preserve">equal to or </w:t>
      </w:r>
      <w:r w:rsidR="000E29F3" w:rsidRPr="0016663E">
        <w:rPr>
          <w:rFonts w:asciiTheme="minorHAnsi" w:hAnsiTheme="minorHAnsi" w:cstheme="minorHAnsi"/>
          <w:bdr w:val="none" w:sz="0" w:space="0" w:color="auto" w:frame="1"/>
        </w:rPr>
        <w:t xml:space="preserve">more than 11.1 mmol/L at either of these two </w:t>
      </w:r>
      <w:r w:rsidR="005431DC" w:rsidRPr="0016663E">
        <w:rPr>
          <w:rFonts w:asciiTheme="minorHAnsi" w:hAnsiTheme="minorHAnsi" w:cstheme="minorHAnsi"/>
          <w:bdr w:val="none" w:sz="0" w:space="0" w:color="auto" w:frame="1"/>
        </w:rPr>
        <w:t xml:space="preserve">time points </w:t>
      </w:r>
      <w:r w:rsidR="000E29F3" w:rsidRPr="0016663E">
        <w:rPr>
          <w:rFonts w:asciiTheme="minorHAnsi" w:hAnsiTheme="minorHAnsi" w:cstheme="minorHAnsi"/>
          <w:bdr w:val="none" w:sz="0" w:space="0" w:color="auto" w:frame="1"/>
        </w:rPr>
        <w:fldChar w:fldCharType="begin"/>
      </w:r>
      <w:r w:rsidR="008B513B" w:rsidRPr="0016663E">
        <w:rPr>
          <w:rFonts w:asciiTheme="minorHAnsi" w:hAnsiTheme="minorHAnsi" w:cstheme="minorHAnsi"/>
          <w:bdr w:val="none" w:sz="0" w:space="0" w:color="auto" w:frame="1"/>
        </w:rPr>
        <w:instrText xml:space="preserve"> ADDIN EN.CITE &lt;EndNote&gt;&lt;Cite&gt;&lt;Author&gt;American Diabetes&lt;/Author&gt;&lt;Year&gt;2009&lt;/Year&gt;&lt;RecNum&gt;122&lt;/RecNum&gt;&lt;DisplayText&gt;[33]&lt;/DisplayText&gt;&lt;record&gt;&lt;rec-number&gt;122&lt;/rec-number&gt;&lt;foreign-keys&gt;&lt;key app="EN" db-id="9z5wzpfd7v0wv1ezef4xaaafawxprps0v9dd" timestamp="1605187387"&gt;122&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62-S67&lt;/pages&gt;&lt;volume&gt;32 Suppl 1&lt;/volume&gt;&lt;number&gt;Suppl 1&lt;/number&gt;&lt;keywords&gt;&lt;keyword&gt;Blood Glucose/analysis&lt;/keyword&gt;&lt;keyword&gt;Diabetes Mellitus/blood/*classification/*diagnosis&lt;/keyword&gt;&lt;keyword&gt;Glucose Tolerance Test&lt;/keyword&gt;&lt;keyword&gt;Humans&lt;/keyword&gt;&lt;/keywords&gt;&lt;dates&gt;&lt;year&gt;2009&lt;/year&gt;&lt;/dates&gt;&lt;publisher&gt;American Diabetes Association&lt;/publisher&gt;&lt;isbn&gt;1935-5548&amp;#xD;0149-5992&lt;/isbn&gt;&lt;accession-num&gt;19118289&lt;/accession-num&gt;&lt;urls&gt;&lt;related-urls&gt;&lt;url&gt;https://pubmed.ncbi.nlm.nih.gov/19118289&lt;/url&gt;&lt;url&gt;https://www.ncbi.nlm.nih.gov/pmc/articles/PMC2613584/&lt;/url&gt;&lt;/related-urls&gt;&lt;/urls&gt;&lt;electronic-resource-num&gt;10.2337/dc09-S062&lt;/electronic-resource-num&gt;&lt;remote-database-name&gt;PubMed&lt;/remote-database-name&gt;&lt;language&gt;eng&lt;/language&gt;&lt;/record&gt;&lt;/Cite&gt;&lt;/EndNote&gt;</w:instrText>
      </w:r>
      <w:r w:rsidR="000E29F3"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33]</w:t>
      </w:r>
      <w:r w:rsidR="000E29F3" w:rsidRPr="0016663E">
        <w:rPr>
          <w:rFonts w:asciiTheme="minorHAnsi" w:hAnsiTheme="minorHAnsi" w:cstheme="minorHAnsi"/>
          <w:bdr w:val="none" w:sz="0" w:space="0" w:color="auto" w:frame="1"/>
        </w:rPr>
        <w:fldChar w:fldCharType="end"/>
      </w:r>
      <w:r w:rsidR="000E29F3" w:rsidRPr="0016663E">
        <w:rPr>
          <w:rFonts w:asciiTheme="minorHAnsi" w:hAnsiTheme="minorHAnsi" w:cstheme="minorHAnsi"/>
          <w:bdr w:val="none" w:sz="0" w:space="0" w:color="auto" w:frame="1"/>
        </w:rPr>
        <w:t xml:space="preserve">. </w:t>
      </w:r>
      <w:r w:rsidR="00120253" w:rsidRPr="0016663E">
        <w:rPr>
          <w:rFonts w:asciiTheme="minorHAnsi" w:hAnsiTheme="minorHAnsi" w:cstheme="minorHAnsi"/>
          <w:bdr w:val="none" w:sz="0" w:space="0" w:color="auto" w:frame="1"/>
        </w:rPr>
        <w:t>Hypertension status was self-reported</w:t>
      </w:r>
      <w:r w:rsidR="00A75678" w:rsidRPr="0016663E">
        <w:rPr>
          <w:rFonts w:asciiTheme="minorHAnsi" w:hAnsiTheme="minorHAnsi" w:cstheme="minorHAnsi"/>
          <w:bdr w:val="none" w:sz="0" w:space="0" w:color="auto" w:frame="1"/>
        </w:rPr>
        <w:t xml:space="preserve"> at year 4 visit.</w:t>
      </w:r>
    </w:p>
    <w:p w14:paraId="00ADC3D3" w14:textId="77777777" w:rsidR="00A75678" w:rsidRPr="0016663E" w:rsidRDefault="00A75678"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0B386125" w14:textId="77777777" w:rsidR="00740C62" w:rsidRPr="0016663E" w:rsidRDefault="00AE20CD" w:rsidP="005A5ACC">
      <w:pPr>
        <w:pStyle w:val="NormalWeb"/>
        <w:shd w:val="clear" w:color="auto" w:fill="FFFFFF"/>
        <w:spacing w:before="0" w:beforeAutospacing="0" w:after="0" w:afterAutospacing="0" w:line="360" w:lineRule="auto"/>
        <w:jc w:val="both"/>
        <w:rPr>
          <w:rFonts w:asciiTheme="minorHAnsi" w:hAnsiTheme="minorHAnsi" w:cstheme="minorHAnsi"/>
          <w:b/>
          <w:i/>
          <w:bdr w:val="none" w:sz="0" w:space="0" w:color="auto" w:frame="1"/>
        </w:rPr>
      </w:pPr>
      <w:r w:rsidRPr="0016663E">
        <w:rPr>
          <w:rFonts w:asciiTheme="minorHAnsi" w:hAnsiTheme="minorHAnsi" w:cstheme="minorHAnsi"/>
          <w:b/>
          <w:i/>
          <w:bdr w:val="none" w:sz="0" w:space="0" w:color="auto" w:frame="1"/>
        </w:rPr>
        <w:t>Maternal Dietary</w:t>
      </w:r>
      <w:r w:rsidR="00B51FFE" w:rsidRPr="0016663E">
        <w:rPr>
          <w:rFonts w:asciiTheme="minorHAnsi" w:hAnsiTheme="minorHAnsi" w:cstheme="minorHAnsi"/>
          <w:b/>
          <w:i/>
          <w:bdr w:val="none" w:sz="0" w:space="0" w:color="auto" w:frame="1"/>
        </w:rPr>
        <w:t xml:space="preserve"> Assessment </w:t>
      </w:r>
      <w:r w:rsidR="007561AB" w:rsidRPr="0016663E">
        <w:rPr>
          <w:rFonts w:asciiTheme="minorHAnsi" w:hAnsiTheme="minorHAnsi" w:cstheme="minorHAnsi"/>
          <w:b/>
          <w:i/>
          <w:bdr w:val="none" w:sz="0" w:space="0" w:color="auto" w:frame="1"/>
        </w:rPr>
        <w:t xml:space="preserve">and Identification of Dietary Patterns </w:t>
      </w:r>
    </w:p>
    <w:p w14:paraId="0CF3915A" w14:textId="165A9A9D" w:rsidR="00AF2AEC" w:rsidRPr="0016663E" w:rsidRDefault="00AF2AEC"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Maternal dietary intake at 26-28 weeks’ gestation was assessed using a single 24-hour recall. The 24-hour recall was administered by a trained clinical research staff</w:t>
      </w:r>
      <w:r w:rsidR="006A5AFA" w:rsidRPr="0016663E">
        <w:rPr>
          <w:rFonts w:asciiTheme="minorHAnsi" w:hAnsiTheme="minorHAnsi" w:cstheme="minorHAnsi"/>
          <w:bdr w:val="none" w:sz="0" w:space="0" w:color="auto" w:frame="1"/>
        </w:rPr>
        <w:t xml:space="preserve"> on either a weekday or weekend </w:t>
      </w:r>
      <w:r w:rsidRPr="0016663E">
        <w:rPr>
          <w:rFonts w:asciiTheme="minorHAnsi" w:hAnsiTheme="minorHAnsi" w:cstheme="minorHAnsi"/>
          <w:bdr w:val="none" w:sz="0" w:space="0" w:color="auto" w:frame="1"/>
        </w:rPr>
        <w:t xml:space="preserve">using a five-step, multiple-pass interviewing method with standardised household measuring utensils and food pictures of various portion sizes to aid women in quantifying their dietary intake during the previous day. Details of the assessment of maternal dietary intake during pregnancy have been published elsewhere </w:t>
      </w:r>
      <w:r w:rsidRPr="0016663E">
        <w:rPr>
          <w:rFonts w:asciiTheme="minorHAnsi" w:hAnsiTheme="minorHAnsi" w:cstheme="minorHAnsi"/>
          <w:bdr w:val="none" w:sz="0" w:space="0" w:color="auto" w:frame="1"/>
        </w:rPr>
        <w:fldChar w:fldCharType="begin">
          <w:fldData xml:space="preserve">PEVuZE5vdGU+PENpdGU+PEF1dGhvcj5DaG9uZzwvQXV0aG9yPjxZZWFyPjIwMTU8L1llYXI+PFJl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DaG9uZzwvQXV0aG9yPjxZZWFyPjIwMTU8L1llYXI+PFJl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r>
      <w:r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34,35]</w:t>
      </w:r>
      <w:r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t>.</w:t>
      </w:r>
    </w:p>
    <w:p w14:paraId="771BD30D" w14:textId="77777777" w:rsidR="006E06FB" w:rsidRPr="0016663E" w:rsidRDefault="006E06FB"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379238CC" w14:textId="2A390952" w:rsidR="008366E3" w:rsidRPr="0016663E" w:rsidRDefault="006B60EC" w:rsidP="009904FA">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At </w:t>
      </w:r>
      <w:r w:rsidR="002E666A" w:rsidRPr="0016663E">
        <w:rPr>
          <w:rFonts w:asciiTheme="minorHAnsi" w:hAnsiTheme="minorHAnsi" w:cstheme="minorHAnsi"/>
          <w:bdr w:val="none" w:sz="0" w:space="0" w:color="auto" w:frame="1"/>
        </w:rPr>
        <w:t>6-year follow-up visit</w:t>
      </w:r>
      <w:r w:rsidRPr="0016663E">
        <w:rPr>
          <w:rFonts w:asciiTheme="minorHAnsi" w:hAnsiTheme="minorHAnsi" w:cstheme="minorHAnsi"/>
          <w:bdr w:val="none" w:sz="0" w:space="0" w:color="auto" w:frame="1"/>
        </w:rPr>
        <w:t xml:space="preserve">, </w:t>
      </w:r>
      <w:r w:rsidR="000B60E8" w:rsidRPr="0016663E">
        <w:rPr>
          <w:rFonts w:asciiTheme="minorHAnsi" w:hAnsiTheme="minorHAnsi" w:cstheme="minorHAnsi"/>
          <w:bdr w:val="none" w:sz="0" w:space="0" w:color="auto" w:frame="1"/>
        </w:rPr>
        <w:t xml:space="preserve">women’s </w:t>
      </w:r>
      <w:r w:rsidR="006D11BF" w:rsidRPr="0016663E">
        <w:rPr>
          <w:rFonts w:asciiTheme="minorHAnsi" w:hAnsiTheme="minorHAnsi" w:cstheme="minorHAnsi"/>
          <w:bdr w:val="none" w:sz="0" w:space="0" w:color="auto" w:frame="1"/>
        </w:rPr>
        <w:t xml:space="preserve">dietary intake </w:t>
      </w:r>
      <w:r w:rsidRPr="0016663E">
        <w:rPr>
          <w:rFonts w:asciiTheme="minorHAnsi" w:hAnsiTheme="minorHAnsi" w:cstheme="minorHAnsi"/>
          <w:bdr w:val="none" w:sz="0" w:space="0" w:color="auto" w:frame="1"/>
        </w:rPr>
        <w:t xml:space="preserve">for the previous month </w:t>
      </w:r>
      <w:r w:rsidR="006D11BF" w:rsidRPr="0016663E">
        <w:rPr>
          <w:rFonts w:asciiTheme="minorHAnsi" w:hAnsiTheme="minorHAnsi" w:cstheme="minorHAnsi"/>
          <w:bdr w:val="none" w:sz="0" w:space="0" w:color="auto" w:frame="1"/>
        </w:rPr>
        <w:t>was assessed using</w:t>
      </w:r>
      <w:r w:rsidRPr="0016663E">
        <w:rPr>
          <w:rFonts w:asciiTheme="minorHAnsi" w:hAnsiTheme="minorHAnsi" w:cstheme="minorHAnsi"/>
          <w:bdr w:val="none" w:sz="0" w:space="0" w:color="auto" w:frame="1"/>
        </w:rPr>
        <w:t xml:space="preserve"> a </w:t>
      </w:r>
      <w:r w:rsidR="000A1661" w:rsidRPr="0016663E">
        <w:rPr>
          <w:rFonts w:asciiTheme="minorHAnsi" w:hAnsiTheme="minorHAnsi" w:cstheme="minorHAnsi"/>
          <w:bdr w:val="none" w:sz="0" w:space="0" w:color="auto" w:frame="1"/>
        </w:rPr>
        <w:t xml:space="preserve">133-food </w:t>
      </w:r>
      <w:r w:rsidR="0008488D" w:rsidRPr="0016663E">
        <w:rPr>
          <w:rFonts w:asciiTheme="minorHAnsi" w:hAnsiTheme="minorHAnsi" w:cstheme="minorHAnsi"/>
          <w:bdr w:val="none" w:sz="0" w:space="0" w:color="auto" w:frame="1"/>
        </w:rPr>
        <w:t xml:space="preserve">item </w:t>
      </w:r>
      <w:r w:rsidRPr="0016663E">
        <w:rPr>
          <w:rFonts w:asciiTheme="minorHAnsi" w:hAnsiTheme="minorHAnsi" w:cstheme="minorHAnsi"/>
          <w:bdr w:val="none" w:sz="0" w:space="0" w:color="auto" w:frame="1"/>
        </w:rPr>
        <w:t>semi-quantitative Food Frequency Q</w:t>
      </w:r>
      <w:r w:rsidR="006D11BF" w:rsidRPr="0016663E">
        <w:rPr>
          <w:rFonts w:asciiTheme="minorHAnsi" w:hAnsiTheme="minorHAnsi" w:cstheme="minorHAnsi"/>
          <w:bdr w:val="none" w:sz="0" w:space="0" w:color="auto" w:frame="1"/>
        </w:rPr>
        <w:t xml:space="preserve">uestionnaire </w:t>
      </w:r>
      <w:r w:rsidR="00011955" w:rsidRPr="0016663E">
        <w:rPr>
          <w:rFonts w:asciiTheme="minorHAnsi" w:hAnsiTheme="minorHAnsi" w:cstheme="minorHAnsi"/>
          <w:bdr w:val="none" w:sz="0" w:space="0" w:color="auto" w:frame="1"/>
        </w:rPr>
        <w:t xml:space="preserve">(FFQ), which was developed based on locally validated FFQ previously used in nationally representative samples of adults </w:t>
      </w:r>
      <w:r w:rsidR="00EE6BF2" w:rsidRPr="0016663E">
        <w:rPr>
          <w:rFonts w:asciiTheme="minorHAnsi" w:hAnsiTheme="minorHAnsi" w:cstheme="minorHAnsi"/>
          <w:bdr w:val="none" w:sz="0" w:space="0" w:color="auto" w:frame="1"/>
        </w:rPr>
        <w:fldChar w:fldCharType="begin">
          <w:fldData xml:space="preserve">PEVuZE5vdGU+PENpdGU+PEF1dGhvcj5EZXVyZW5iZXJnLVlhcDwvQXV0aG9yPjxZZWFyPjIwMDA8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</w:fldData>
        </w:fldChar>
      </w:r>
      <w:r w:rsidR="00EE6BF2" w:rsidRPr="0016663E">
        <w:rPr>
          <w:rFonts w:asciiTheme="minorHAnsi" w:hAnsiTheme="minorHAnsi" w:cstheme="minorHAnsi"/>
          <w:bdr w:val="none" w:sz="0" w:space="0" w:color="auto" w:frame="1"/>
        </w:rPr>
        <w:instrText xml:space="preserve"> ADDIN EN.CITE </w:instrText>
      </w:r>
      <w:r w:rsidR="00EE6BF2" w:rsidRPr="0016663E">
        <w:rPr>
          <w:rFonts w:asciiTheme="minorHAnsi" w:hAnsiTheme="minorHAnsi" w:cstheme="minorHAnsi"/>
          <w:bdr w:val="none" w:sz="0" w:space="0" w:color="auto" w:frame="1"/>
        </w:rPr>
        <w:fldChar w:fldCharType="begin">
          <w:fldData xml:space="preserve">PEVuZE5vdGU+PENpdGU+PEF1dGhvcj5EZXVyZW5iZXJnLVlhcDwvQXV0aG9yPjxZZWFyPjIwMDA8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</w:fldData>
        </w:fldChar>
      </w:r>
      <w:r w:rsidR="00EE6BF2" w:rsidRPr="0016663E">
        <w:rPr>
          <w:rFonts w:asciiTheme="minorHAnsi" w:hAnsiTheme="minorHAnsi" w:cstheme="minorHAnsi"/>
          <w:bdr w:val="none" w:sz="0" w:space="0" w:color="auto" w:frame="1"/>
        </w:rPr>
        <w:instrText xml:space="preserve"> ADDIN EN.CITE.DATA </w:instrText>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end"/>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36,37]</w:t>
      </w:r>
      <w:r w:rsidR="00EE6BF2" w:rsidRPr="0016663E">
        <w:rPr>
          <w:rFonts w:asciiTheme="minorHAnsi" w:hAnsiTheme="minorHAnsi" w:cstheme="minorHAnsi"/>
          <w:bdr w:val="none" w:sz="0" w:space="0" w:color="auto" w:frame="1"/>
        </w:rPr>
        <w:fldChar w:fldCharType="end"/>
      </w:r>
      <w:r w:rsidR="00EE6BF2" w:rsidRPr="0016663E">
        <w:rPr>
          <w:rFonts w:asciiTheme="minorHAnsi" w:hAnsiTheme="minorHAnsi" w:cstheme="minorHAnsi"/>
          <w:bdr w:val="none" w:sz="0" w:space="0" w:color="auto" w:frame="1"/>
        </w:rPr>
        <w:t xml:space="preserve"> </w:t>
      </w:r>
      <w:r w:rsidR="00011955" w:rsidRPr="0016663E">
        <w:rPr>
          <w:rFonts w:asciiTheme="minorHAnsi" w:hAnsiTheme="minorHAnsi" w:cstheme="minorHAnsi"/>
          <w:bdr w:val="none" w:sz="0" w:space="0" w:color="auto" w:frame="1"/>
        </w:rPr>
        <w:t>and it was administered by trained clinical research staff</w:t>
      </w:r>
      <w:r w:rsidR="003C699C" w:rsidRPr="0016663E">
        <w:rPr>
          <w:rFonts w:asciiTheme="minorHAnsi" w:hAnsiTheme="minorHAnsi" w:cstheme="minorHAnsi"/>
          <w:bdr w:val="none" w:sz="0" w:space="0" w:color="auto" w:frame="1"/>
        </w:rPr>
        <w:t xml:space="preserve">. </w:t>
      </w:r>
      <w:r w:rsidRPr="0016663E">
        <w:rPr>
          <w:rFonts w:asciiTheme="minorHAnsi" w:hAnsiTheme="minorHAnsi" w:cstheme="minorHAnsi"/>
          <w:bdr w:val="none" w:sz="0" w:space="0" w:color="auto" w:frame="1"/>
        </w:rPr>
        <w:t>M</w:t>
      </w:r>
      <w:r w:rsidR="00584825" w:rsidRPr="0016663E">
        <w:rPr>
          <w:rFonts w:asciiTheme="minorHAnsi" w:hAnsiTheme="minorHAnsi" w:cstheme="minorHAnsi"/>
          <w:bdr w:val="none" w:sz="0" w:space="0" w:color="auto" w:frame="1"/>
        </w:rPr>
        <w:t>others had to indicate the frequency of consumption over the past month as ‘never’, ‘number of times per month’, ‘number of times per week’ or ‘number of times per day’</w:t>
      </w:r>
      <w:r w:rsidR="00543447" w:rsidRPr="0016663E">
        <w:rPr>
          <w:rFonts w:asciiTheme="minorHAnsi" w:hAnsiTheme="minorHAnsi" w:cstheme="minorHAnsi"/>
          <w:bdr w:val="none" w:sz="0" w:space="0" w:color="auto" w:frame="1"/>
        </w:rPr>
        <w:t>. The average servings of food items consumed were also ascertained using photographs of standardised household measuring utensils and food pictures presented during the interview.</w:t>
      </w:r>
      <w:r w:rsidR="003C699C" w:rsidRPr="0016663E">
        <w:rPr>
          <w:rFonts w:asciiTheme="minorHAnsi" w:hAnsiTheme="minorHAnsi" w:cstheme="minorHAnsi"/>
          <w:bdr w:val="none" w:sz="0" w:space="0" w:color="auto" w:frame="1"/>
        </w:rPr>
        <w:t xml:space="preserve"> Dietary intakes</w:t>
      </w:r>
      <w:r w:rsidR="00DA18B5" w:rsidRPr="0016663E">
        <w:rPr>
          <w:rFonts w:asciiTheme="minorHAnsi" w:hAnsiTheme="minorHAnsi" w:cstheme="minorHAnsi"/>
          <w:bdr w:val="none" w:sz="0" w:space="0" w:color="auto" w:frame="1"/>
        </w:rPr>
        <w:t xml:space="preserve"> of food were standardis</w:t>
      </w:r>
      <w:r w:rsidR="003C699C" w:rsidRPr="0016663E">
        <w:rPr>
          <w:rFonts w:asciiTheme="minorHAnsi" w:hAnsiTheme="minorHAnsi" w:cstheme="minorHAnsi"/>
          <w:bdr w:val="none" w:sz="0" w:space="0" w:color="auto" w:frame="1"/>
        </w:rPr>
        <w:t>ed to daily frequencies, and multiplied by average amount per serving in grams (g), to obtain total intake in grams per day (g/day).</w:t>
      </w:r>
    </w:p>
    <w:p w14:paraId="5897BCD6" w14:textId="77777777" w:rsidR="00D34A01" w:rsidRPr="0016663E" w:rsidRDefault="00D34A01" w:rsidP="009904FA">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5F057632" w14:textId="55EF4E32" w:rsidR="00710E00" w:rsidRPr="0016663E" w:rsidRDefault="004A194C" w:rsidP="009904FA">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All food and drinks recorded were </w:t>
      </w:r>
      <w:r w:rsidR="003B08EE" w:rsidRPr="0016663E">
        <w:rPr>
          <w:rFonts w:asciiTheme="minorHAnsi" w:hAnsiTheme="minorHAnsi" w:cstheme="minorHAnsi"/>
          <w:bdr w:val="none" w:sz="0" w:space="0" w:color="auto" w:frame="1"/>
        </w:rPr>
        <w:t xml:space="preserve">initially </w:t>
      </w:r>
      <w:r w:rsidRPr="0016663E">
        <w:rPr>
          <w:rFonts w:asciiTheme="minorHAnsi" w:hAnsiTheme="minorHAnsi" w:cstheme="minorHAnsi"/>
          <w:bdr w:val="none" w:sz="0" w:space="0" w:color="auto" w:frame="1"/>
        </w:rPr>
        <w:t xml:space="preserve">allocated into 68 food groups for the 24-h recalls </w:t>
      </w:r>
      <w:r w:rsidR="0054256A" w:rsidRPr="0016663E">
        <w:rPr>
          <w:rFonts w:asciiTheme="minorHAnsi" w:hAnsiTheme="minorHAnsi" w:cstheme="minorHAnsi"/>
          <w:bdr w:val="none" w:sz="0" w:space="0" w:color="auto" w:frame="1"/>
        </w:rPr>
        <w:t xml:space="preserve">at pregnancy </w:t>
      </w:r>
      <w:r w:rsidRPr="0016663E">
        <w:rPr>
          <w:rFonts w:asciiTheme="minorHAnsi" w:hAnsiTheme="minorHAnsi" w:cstheme="minorHAnsi"/>
          <w:bdr w:val="none" w:sz="0" w:space="0" w:color="auto" w:frame="1"/>
        </w:rPr>
        <w:t>and 57 food groups for the FFQ</w:t>
      </w:r>
      <w:r w:rsidR="0054256A" w:rsidRPr="0016663E">
        <w:rPr>
          <w:rFonts w:asciiTheme="minorHAnsi" w:hAnsiTheme="minorHAnsi" w:cstheme="minorHAnsi"/>
          <w:bdr w:val="none" w:sz="0" w:space="0" w:color="auto" w:frame="1"/>
        </w:rPr>
        <w:t xml:space="preserve"> at 6 years post-pregnancy</w:t>
      </w:r>
      <w:r w:rsidR="00893C29" w:rsidRPr="0016663E">
        <w:rPr>
          <w:rFonts w:asciiTheme="minorHAnsi" w:hAnsiTheme="minorHAnsi" w:cstheme="minorHAnsi"/>
          <w:bdr w:val="none" w:sz="0" w:space="0" w:color="auto" w:frame="1"/>
        </w:rPr>
        <w:t xml:space="preserve"> based on similarities in nutrient composition and culinary use</w:t>
      </w:r>
      <w:r w:rsidR="00D34A01" w:rsidRPr="0016663E">
        <w:rPr>
          <w:rFonts w:asciiTheme="minorHAnsi" w:hAnsiTheme="minorHAnsi" w:cstheme="minorHAnsi"/>
          <w:bdr w:val="none" w:sz="0" w:space="0" w:color="auto" w:frame="1"/>
        </w:rPr>
        <w:t xml:space="preserve">. </w:t>
      </w:r>
      <w:r w:rsidR="00407D72" w:rsidRPr="0016663E">
        <w:rPr>
          <w:rFonts w:asciiTheme="minorHAnsi" w:hAnsiTheme="minorHAnsi" w:cstheme="minorHAnsi"/>
          <w:bdr w:val="none" w:sz="0" w:space="0" w:color="auto" w:frame="1"/>
        </w:rPr>
        <w:t>To avoid skewed distributions, f</w:t>
      </w:r>
      <w:r w:rsidR="001B2CA6" w:rsidRPr="0016663E">
        <w:rPr>
          <w:rFonts w:asciiTheme="minorHAnsi" w:hAnsiTheme="minorHAnsi" w:cstheme="minorHAnsi"/>
          <w:bdr w:val="none" w:sz="0" w:space="0" w:color="auto" w:frame="1"/>
        </w:rPr>
        <w:t xml:space="preserve">oods that were rarely consumed (consumed by less than </w:t>
      </w:r>
      <w:r w:rsidR="007C41C2" w:rsidRPr="0016663E">
        <w:rPr>
          <w:rFonts w:asciiTheme="minorHAnsi" w:hAnsiTheme="minorHAnsi" w:cstheme="minorHAnsi"/>
          <w:bdr w:val="none" w:sz="0" w:space="0" w:color="auto" w:frame="1"/>
        </w:rPr>
        <w:t>10</w:t>
      </w:r>
      <w:r w:rsidR="001B2CA6" w:rsidRPr="0016663E">
        <w:rPr>
          <w:rFonts w:asciiTheme="minorHAnsi" w:hAnsiTheme="minorHAnsi" w:cstheme="minorHAnsi"/>
          <w:bdr w:val="none" w:sz="0" w:space="0" w:color="auto" w:frame="1"/>
        </w:rPr>
        <w:t xml:space="preserve">% of participants) and had little to no variance </w:t>
      </w:r>
      <w:r w:rsidR="00C64B33" w:rsidRPr="0016663E">
        <w:rPr>
          <w:rFonts w:asciiTheme="minorHAnsi" w:hAnsiTheme="minorHAnsi" w:cstheme="minorHAnsi"/>
          <w:bdr w:val="none" w:sz="0" w:space="0" w:color="auto" w:frame="1"/>
        </w:rPr>
        <w:t>were</w:t>
      </w:r>
      <w:r w:rsidR="009C771B" w:rsidRPr="0016663E">
        <w:rPr>
          <w:rFonts w:asciiTheme="minorHAnsi" w:hAnsiTheme="minorHAnsi" w:cstheme="minorHAnsi"/>
          <w:bdr w:val="none" w:sz="0" w:space="0" w:color="auto" w:frame="1"/>
        </w:rPr>
        <w:t xml:space="preserve"> either excluded or merged with </w:t>
      </w:r>
      <w:r w:rsidR="00C64B33" w:rsidRPr="0016663E">
        <w:rPr>
          <w:rFonts w:asciiTheme="minorHAnsi" w:hAnsiTheme="minorHAnsi" w:cstheme="minorHAnsi"/>
          <w:bdr w:val="none" w:sz="0" w:space="0" w:color="auto" w:frame="1"/>
        </w:rPr>
        <w:t>food groups with food sharing a similar nutritional profile and culinary use</w:t>
      </w:r>
      <w:r w:rsidR="00407D72" w:rsidRPr="0016663E">
        <w:rPr>
          <w:rFonts w:asciiTheme="minorHAnsi" w:hAnsiTheme="minorHAnsi" w:cstheme="minorHAnsi"/>
          <w:bdr w:val="none" w:sz="0" w:space="0" w:color="auto" w:frame="1"/>
        </w:rPr>
        <w:t xml:space="preserve"> </w:t>
      </w:r>
      <w:r w:rsidR="009C771B" w:rsidRPr="0016663E">
        <w:rPr>
          <w:rFonts w:asciiTheme="minorHAnsi" w:hAnsiTheme="minorHAnsi" w:cstheme="minorHAnsi"/>
          <w:bdr w:val="none" w:sz="0" w:space="0" w:color="auto" w:frame="1"/>
        </w:rPr>
        <w:fldChar w:fldCharType="begin"/>
      </w:r>
      <w:r w:rsidR="00EE6BF2" w:rsidRPr="0016663E">
        <w:rPr>
          <w:rFonts w:asciiTheme="minorHAnsi" w:hAnsiTheme="minorHAnsi" w:cstheme="minorHAnsi"/>
          <w:bdr w:val="none" w:sz="0" w:space="0" w:color="auto" w:frame="1"/>
        </w:rPr>
        <w:instrText xml:space="preserve"> ADDIN EN.CITE &lt;EndNote&gt;&lt;Cite&gt;&lt;Author&gt;Ocké&lt;/Author&gt;&lt;Year&gt;2013&lt;/Year&gt;&lt;RecNum&gt;121&lt;/RecNum&gt;&lt;DisplayText&gt;[38]&lt;/DisplayText&gt;&lt;record&gt;&lt;rec-number&gt;121&lt;/rec-number&gt;&lt;foreign-keys&gt;&lt;key app="EN" db-id="9z5wzpfd7v0wv1ezef4xaaafawxprps0v9dd" timestamp="1604322425"&gt;121&lt;/key&gt;&lt;/foreign-keys&gt;&lt;ref-type name="Journal Article"&gt;17&lt;/ref-type&gt;&lt;contributors&gt;&lt;authors&gt;&lt;author&gt;Ocké, Marga C.&lt;/author&gt;&lt;/authors&gt;&lt;/contributors&gt;&lt;titles&gt;&lt;title&gt;Evaluation of methodologies for assessing the overall diet: dietary quality scores and dietary pattern analysis&lt;/title&gt;&lt;secondary-title&gt;Proceedings of the Nutrition Society&lt;/secondary-title&gt;&lt;/titles&gt;&lt;periodical&gt;&lt;full-title&gt;Proceedings of the Nutrition Society&lt;/full-title&gt;&lt;/periodical&gt;&lt;pages&gt;191-199&lt;/pages&gt;&lt;volume&gt;72&lt;/volume&gt;&lt;number&gt;2&lt;/number&gt;&lt;edition&gt;2013/01/30&lt;/edition&gt;&lt;keywords&gt;&lt;keyword&gt;Overall diet&lt;/keyword&gt;&lt;keyword&gt;Dietary quality scores&lt;/keyword&gt;&lt;keyword&gt;Dietary pattern analysis&lt;/keyword&gt;&lt;/keywords&gt;&lt;dates&gt;&lt;year&gt;2013&lt;/year&gt;&lt;/dates&gt;&lt;publisher&gt;Cambridge University Press&lt;/publisher&gt;&lt;isbn&gt;0029-6651&lt;/isbn&gt;&lt;urls&gt;&lt;related-urls&gt;&lt;url&gt;https://www.cambridge.org/core/article/evaluation-of-methodologies-for-assessing-the-overall-diet-dietary-quality-scores-and-dietary-pattern-analysis/CA9757FCA1B9B02ADAB1EB7895B1295F&lt;/url&gt;&lt;/related-urls&gt;&lt;/urls&gt;&lt;electronic-resource-num&gt;10.1017/S0029665113000013&lt;/electronic-resource-num&gt;&lt;remote-database-name&gt;Cambridge Core&lt;/remote-database-name&gt;&lt;remote-database-provider&gt;Cambridge University Press&lt;/remote-database-provider&gt;&lt;/record&gt;&lt;/Cite&gt;&lt;/EndNote&gt;</w:instrText>
      </w:r>
      <w:r w:rsidR="009C771B"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38]</w:t>
      </w:r>
      <w:r w:rsidR="009C771B" w:rsidRPr="0016663E">
        <w:rPr>
          <w:rFonts w:asciiTheme="minorHAnsi" w:hAnsiTheme="minorHAnsi" w:cstheme="minorHAnsi"/>
          <w:bdr w:val="none" w:sz="0" w:space="0" w:color="auto" w:frame="1"/>
        </w:rPr>
        <w:fldChar w:fldCharType="end"/>
      </w:r>
      <w:r w:rsidR="00312334" w:rsidRPr="0016663E">
        <w:rPr>
          <w:rFonts w:asciiTheme="minorHAnsi" w:hAnsiTheme="minorHAnsi" w:cstheme="minorHAnsi"/>
          <w:bdr w:val="none" w:sz="0" w:space="0" w:color="auto" w:frame="1"/>
        </w:rPr>
        <w:t xml:space="preserve">. </w:t>
      </w:r>
      <w:r w:rsidR="00B42034" w:rsidRPr="0016663E">
        <w:rPr>
          <w:rFonts w:asciiTheme="minorHAnsi" w:hAnsiTheme="minorHAnsi" w:cstheme="minorHAnsi"/>
          <w:bdr w:val="none" w:sz="0" w:space="0" w:color="auto" w:frame="1"/>
        </w:rPr>
        <w:t xml:space="preserve">A final standardised list of 30 non-overlapping food groups for both time points </w:t>
      </w:r>
      <w:r w:rsidR="009904FA" w:rsidRPr="0016663E">
        <w:rPr>
          <w:rFonts w:asciiTheme="minorHAnsi" w:hAnsiTheme="minorHAnsi" w:cstheme="minorHAnsi"/>
          <w:bdr w:val="none" w:sz="0" w:space="0" w:color="auto" w:frame="1"/>
        </w:rPr>
        <w:t xml:space="preserve">are reported in </w:t>
      </w:r>
      <w:r w:rsidR="00B42034" w:rsidRPr="0016663E">
        <w:rPr>
          <w:rFonts w:asciiTheme="minorHAnsi" w:hAnsiTheme="minorHAnsi" w:cstheme="minorHAnsi"/>
          <w:bdr w:val="none" w:sz="0" w:space="0" w:color="auto" w:frame="1"/>
        </w:rPr>
        <w:t>Supplementary table 1.</w:t>
      </w:r>
      <w:r w:rsidR="009904FA" w:rsidRPr="0016663E">
        <w:rPr>
          <w:rFonts w:asciiTheme="minorHAnsi" w:hAnsiTheme="minorHAnsi" w:cstheme="minorHAnsi"/>
          <w:bdr w:val="none" w:sz="0" w:space="0" w:color="auto" w:frame="1"/>
        </w:rPr>
        <w:t xml:space="preserve"> </w:t>
      </w:r>
    </w:p>
    <w:p w14:paraId="2C12E7B4" w14:textId="77777777" w:rsidR="00377060" w:rsidRPr="0016663E" w:rsidRDefault="00377060" w:rsidP="009904FA">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6F944AB8" w14:textId="6944C2A2" w:rsidR="009005AF" w:rsidRPr="0016663E" w:rsidRDefault="009904FA"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Standardised intake (grams/day) of food groups was used as the input value in the analysis.</w:t>
      </w:r>
      <w:r w:rsidR="00F2749F" w:rsidRPr="0016663E">
        <w:rPr>
          <w:rFonts w:asciiTheme="minorHAnsi" w:hAnsiTheme="minorHAnsi" w:cstheme="minorHAnsi"/>
          <w:bdr w:val="none" w:sz="0" w:space="0" w:color="auto" w:frame="1"/>
        </w:rPr>
        <w:t xml:space="preserve"> </w:t>
      </w:r>
      <w:r w:rsidR="009005AF" w:rsidRPr="0016663E">
        <w:rPr>
          <w:rFonts w:asciiTheme="minorHAnsi" w:hAnsiTheme="minorHAnsi" w:cstheme="minorHAnsi"/>
          <w:bdr w:val="none" w:sz="0" w:space="0" w:color="auto" w:frame="1"/>
        </w:rPr>
        <w:t xml:space="preserve">Principal component analysis (PCA) with varimax rotation was performed </w:t>
      </w:r>
      <w:r w:rsidR="00463567" w:rsidRPr="0016663E">
        <w:rPr>
          <w:rFonts w:asciiTheme="minorHAnsi" w:hAnsiTheme="minorHAnsi" w:cstheme="minorHAnsi"/>
          <w:bdr w:val="none" w:sz="0" w:space="0" w:color="auto" w:frame="1"/>
        </w:rPr>
        <w:t xml:space="preserve">independently </w:t>
      </w:r>
      <w:r w:rsidR="009005AF" w:rsidRPr="0016663E">
        <w:rPr>
          <w:rFonts w:asciiTheme="minorHAnsi" w:hAnsiTheme="minorHAnsi" w:cstheme="minorHAnsi"/>
          <w:bdr w:val="none" w:sz="0" w:space="0" w:color="auto" w:frame="1"/>
        </w:rPr>
        <w:t xml:space="preserve">at each time point to empirically derive dietary patterns. </w:t>
      </w:r>
      <w:r w:rsidR="009F7022" w:rsidRPr="0016663E">
        <w:rPr>
          <w:rFonts w:asciiTheme="minorHAnsi" w:hAnsiTheme="minorHAnsi" w:cstheme="minorHAnsi"/>
          <w:bdr w:val="none" w:sz="0" w:space="0" w:color="auto" w:frame="1"/>
        </w:rPr>
        <w:t xml:space="preserve">The number of components best representing the data were chosen based on the </w:t>
      </w:r>
      <w:r w:rsidR="00390196" w:rsidRPr="0016663E">
        <w:rPr>
          <w:rFonts w:asciiTheme="minorHAnsi" w:hAnsiTheme="minorHAnsi" w:cstheme="minorHAnsi"/>
          <w:bdr w:val="none" w:sz="0" w:space="0" w:color="auto" w:frame="1"/>
        </w:rPr>
        <w:t xml:space="preserve">break point of the </w:t>
      </w:r>
      <w:r w:rsidR="009F7022" w:rsidRPr="0016663E">
        <w:rPr>
          <w:rFonts w:asciiTheme="minorHAnsi" w:hAnsiTheme="minorHAnsi" w:cstheme="minorHAnsi"/>
          <w:bdr w:val="none" w:sz="0" w:space="0" w:color="auto" w:frame="1"/>
        </w:rPr>
        <w:t>scree plot, eigenvalues &gt;1 and the interpretability of the components</w:t>
      </w:r>
      <w:r w:rsidR="00B20C9C" w:rsidRPr="0016663E">
        <w:rPr>
          <w:rFonts w:asciiTheme="minorHAnsi" w:hAnsiTheme="minorHAnsi" w:cstheme="minorHAnsi"/>
          <w:bdr w:val="none" w:sz="0" w:space="0" w:color="auto" w:frame="1"/>
        </w:rPr>
        <w:t xml:space="preserve"> </w:t>
      </w:r>
      <w:r w:rsidR="00B20C9C" w:rsidRPr="0016663E">
        <w:rPr>
          <w:rFonts w:asciiTheme="minorHAnsi" w:hAnsiTheme="minorHAnsi" w:cstheme="minorHAnsi"/>
          <w:bdr w:val="none" w:sz="0" w:space="0" w:color="auto" w:frame="1"/>
        </w:rPr>
        <w:fldChar w:fldCharType="begin"/>
      </w:r>
      <w:r w:rsidR="00EE6BF2" w:rsidRPr="0016663E">
        <w:rPr>
          <w:rFonts w:asciiTheme="minorHAnsi" w:hAnsiTheme="minorHAnsi" w:cstheme="minorHAnsi"/>
          <w:bdr w:val="none" w:sz="0" w:space="0" w:color="auto" w:frame="1"/>
        </w:rPr>
        <w:instrText xml:space="preserve"> ADDIN EN.CITE &lt;EndNote&gt;&lt;Cite&gt;&lt;Author&gt;Kline P&lt;/Author&gt;&lt;Year&gt;1994&lt;/Year&gt;&lt;RecNum&gt;34&lt;/RecNum&gt;&lt;DisplayText&gt;[39]&lt;/DisplayText&gt;&lt;record&gt;&lt;rec-number&gt;34&lt;/rec-number&gt;&lt;foreign-keys&gt;&lt;key app="EN" db-id="9z5wzpfd7v0wv1ezef4xaaafawxprps0v9dd" timestamp="1587695549"&gt;34&lt;/key&gt;&lt;/foreign-keys&gt;&lt;ref-type name="Book"&gt;6&lt;/ref-type&gt;&lt;contributors&gt;&lt;authors&gt;&lt;author&gt;Kline P, &lt;/author&gt;&lt;/authors&gt;&lt;/contributors&gt;&lt;titles&gt;&lt;title&gt;An Easy Guide to Factor Analysis. London: Routledge.&lt;/title&gt;&lt;/titles&gt;&lt;dates&gt;&lt;year&gt;1994&lt;/year&gt;&lt;/dates&gt;&lt;urls&gt;&lt;/urls&gt;&lt;/record&gt;&lt;/Cite&gt;&lt;/EndNote&gt;</w:instrText>
      </w:r>
      <w:r w:rsidR="00B20C9C"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39]</w:t>
      </w:r>
      <w:r w:rsidR="00B20C9C" w:rsidRPr="0016663E">
        <w:rPr>
          <w:rFonts w:asciiTheme="minorHAnsi" w:hAnsiTheme="minorHAnsi" w:cstheme="minorHAnsi"/>
          <w:bdr w:val="none" w:sz="0" w:space="0" w:color="auto" w:frame="1"/>
        </w:rPr>
        <w:fldChar w:fldCharType="end"/>
      </w:r>
      <w:r w:rsidR="0014172A">
        <w:rPr>
          <w:rFonts w:asciiTheme="minorHAnsi" w:hAnsiTheme="minorHAnsi" w:cstheme="minorHAnsi"/>
          <w:bdr w:val="none" w:sz="0" w:space="0" w:color="auto" w:frame="1"/>
        </w:rPr>
        <w:t>. F</w:t>
      </w:r>
      <w:r w:rsidR="00390196" w:rsidRPr="0016663E">
        <w:rPr>
          <w:rFonts w:asciiTheme="minorHAnsi" w:hAnsiTheme="minorHAnsi" w:cstheme="minorHAnsi"/>
          <w:bdr w:val="none" w:sz="0" w:space="0" w:color="auto" w:frame="1"/>
        </w:rPr>
        <w:t xml:space="preserve">ood groups with a </w:t>
      </w:r>
      <w:r w:rsidR="0010208A" w:rsidRPr="0016663E">
        <w:rPr>
          <w:rFonts w:asciiTheme="minorHAnsi" w:hAnsiTheme="minorHAnsi" w:cstheme="minorHAnsi"/>
          <w:bdr w:val="none" w:sz="0" w:space="0" w:color="auto" w:frame="1"/>
        </w:rPr>
        <w:t xml:space="preserve">loading coefficient </w:t>
      </w:r>
      <w:r w:rsidR="009F7022" w:rsidRPr="0016663E">
        <w:rPr>
          <w:rFonts w:asciiTheme="minorHAnsi" w:hAnsiTheme="minorHAnsi" w:cstheme="minorHAnsi"/>
          <w:bdr w:val="none" w:sz="0" w:space="0" w:color="auto" w:frame="1"/>
        </w:rPr>
        <w:t>&gt;0.25 or &lt;-0.25 were considered important for interpretability of the components</w:t>
      </w:r>
      <w:r w:rsidR="00390196" w:rsidRPr="0016663E">
        <w:rPr>
          <w:rFonts w:asciiTheme="minorHAnsi" w:hAnsiTheme="minorHAnsi" w:cstheme="minorHAnsi"/>
          <w:bdr w:val="none" w:sz="0" w:space="0" w:color="auto" w:frame="1"/>
        </w:rPr>
        <w:t xml:space="preserve"> (</w:t>
      </w:r>
      <w:r w:rsidR="009005AF" w:rsidRPr="0016663E">
        <w:rPr>
          <w:rFonts w:asciiTheme="minorHAnsi" w:hAnsiTheme="minorHAnsi" w:cstheme="minorHAnsi"/>
          <w:bdr w:val="none" w:sz="0" w:space="0" w:color="auto" w:frame="1"/>
        </w:rPr>
        <w:t xml:space="preserve">i.e. dietary </w:t>
      </w:r>
      <w:r w:rsidR="00390196" w:rsidRPr="0016663E">
        <w:rPr>
          <w:rFonts w:asciiTheme="minorHAnsi" w:hAnsiTheme="minorHAnsi" w:cstheme="minorHAnsi"/>
          <w:bdr w:val="none" w:sz="0" w:space="0" w:color="auto" w:frame="1"/>
        </w:rPr>
        <w:t>patterns)</w:t>
      </w:r>
      <w:r w:rsidR="00B20C9C" w:rsidRPr="0016663E">
        <w:rPr>
          <w:rFonts w:asciiTheme="minorHAnsi" w:hAnsiTheme="minorHAnsi" w:cstheme="minorHAnsi"/>
          <w:bdr w:val="none" w:sz="0" w:space="0" w:color="auto" w:frame="1"/>
        </w:rPr>
        <w:t xml:space="preserve"> </w:t>
      </w:r>
      <w:r w:rsidR="005222C6" w:rsidRPr="0016663E">
        <w:rPr>
          <w:rFonts w:asciiTheme="minorHAnsi" w:hAnsiTheme="minorHAnsi" w:cstheme="minorHAnsi"/>
          <w:bdr w:val="none" w:sz="0" w:space="0" w:color="auto" w:frame="1"/>
        </w:rPr>
        <w:fldChar w:fldCharType="begin">
          <w:fldData xml:space="preserve">PEVuZE5vdGU+PENpdGU+PEF1dGhvcj5Nb2VsbGVyPC9BdXRob3I+PFllYXI+MjAwNzwvWWVhcj48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</w:fldData>
        </w:fldChar>
      </w:r>
      <w:r w:rsidR="00EE6BF2" w:rsidRPr="0016663E">
        <w:rPr>
          <w:rFonts w:asciiTheme="minorHAnsi" w:hAnsiTheme="minorHAnsi" w:cstheme="minorHAnsi"/>
          <w:bdr w:val="none" w:sz="0" w:space="0" w:color="auto" w:frame="1"/>
        </w:rPr>
        <w:instrText xml:space="preserve"> ADDIN EN.CITE </w:instrText>
      </w:r>
      <w:r w:rsidR="00EE6BF2" w:rsidRPr="0016663E">
        <w:rPr>
          <w:rFonts w:asciiTheme="minorHAnsi" w:hAnsiTheme="minorHAnsi" w:cstheme="minorHAnsi"/>
          <w:bdr w:val="none" w:sz="0" w:space="0" w:color="auto" w:frame="1"/>
        </w:rPr>
        <w:fldChar w:fldCharType="begin">
          <w:fldData xml:space="preserve">PEVuZE5vdGU+PENpdGU+PEF1dGhvcj5Nb2VsbGVyPC9BdXRob3I+PFllYXI+MjAwNzwvWWVhcj48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</w:fldData>
        </w:fldChar>
      </w:r>
      <w:r w:rsidR="00EE6BF2" w:rsidRPr="0016663E">
        <w:rPr>
          <w:rFonts w:asciiTheme="minorHAnsi" w:hAnsiTheme="minorHAnsi" w:cstheme="minorHAnsi"/>
          <w:bdr w:val="none" w:sz="0" w:space="0" w:color="auto" w:frame="1"/>
        </w:rPr>
        <w:instrText xml:space="preserve"> ADDIN EN.CITE.DATA </w:instrText>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end"/>
      </w:r>
      <w:r w:rsidR="005222C6" w:rsidRPr="0016663E">
        <w:rPr>
          <w:rFonts w:asciiTheme="minorHAnsi" w:hAnsiTheme="minorHAnsi" w:cstheme="minorHAnsi"/>
          <w:bdr w:val="none" w:sz="0" w:space="0" w:color="auto" w:frame="1"/>
        </w:rPr>
      </w:r>
      <w:r w:rsidR="005222C6"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40,41]</w:t>
      </w:r>
      <w:r w:rsidR="005222C6" w:rsidRPr="0016663E">
        <w:rPr>
          <w:rFonts w:asciiTheme="minorHAnsi" w:hAnsiTheme="minorHAnsi" w:cstheme="minorHAnsi"/>
          <w:bdr w:val="none" w:sz="0" w:space="0" w:color="auto" w:frame="1"/>
        </w:rPr>
        <w:fldChar w:fldCharType="end"/>
      </w:r>
      <w:r w:rsidR="009F7022" w:rsidRPr="0016663E">
        <w:rPr>
          <w:rFonts w:asciiTheme="minorHAnsi" w:hAnsiTheme="minorHAnsi" w:cstheme="minorHAnsi"/>
          <w:bdr w:val="none" w:sz="0" w:space="0" w:color="auto" w:frame="1"/>
        </w:rPr>
        <w:t>.</w:t>
      </w:r>
      <w:r w:rsidR="00417FA3" w:rsidRPr="0016663E">
        <w:rPr>
          <w:rFonts w:asciiTheme="minorHAnsi" w:hAnsiTheme="minorHAnsi" w:cstheme="minorHAnsi"/>
          <w:bdr w:val="none" w:sz="0" w:space="0" w:color="auto" w:frame="1"/>
        </w:rPr>
        <w:t xml:space="preserve"> </w:t>
      </w:r>
      <w:r w:rsidR="00390196" w:rsidRPr="0016663E">
        <w:rPr>
          <w:rFonts w:asciiTheme="minorHAnsi" w:hAnsiTheme="minorHAnsi" w:cstheme="minorHAnsi"/>
          <w:bdr w:val="none" w:sz="0" w:space="0" w:color="auto" w:frame="1"/>
        </w:rPr>
        <w:t xml:space="preserve">The components or dietary patterns were named according to the foods that loaded </w:t>
      </w:r>
      <w:r w:rsidR="004D10F9" w:rsidRPr="0016663E">
        <w:rPr>
          <w:rFonts w:asciiTheme="minorHAnsi" w:hAnsiTheme="minorHAnsi" w:cstheme="minorHAnsi"/>
          <w:bdr w:val="none" w:sz="0" w:space="0" w:color="auto" w:frame="1"/>
        </w:rPr>
        <w:t xml:space="preserve">highly on the patterns </w:t>
      </w:r>
      <w:r w:rsidR="008C6CBC" w:rsidRPr="0016663E">
        <w:rPr>
          <w:rFonts w:asciiTheme="minorHAnsi" w:hAnsiTheme="minorHAnsi" w:cstheme="minorHAnsi"/>
          <w:bdr w:val="none" w:sz="0" w:space="0" w:color="auto" w:frame="1"/>
        </w:rPr>
        <w:fldChar w:fldCharType="begin"/>
      </w:r>
      <w:r w:rsidR="00EE6BF2" w:rsidRPr="0016663E">
        <w:rPr>
          <w:rFonts w:asciiTheme="minorHAnsi" w:hAnsiTheme="minorHAnsi" w:cstheme="minorHAnsi"/>
          <w:bdr w:val="none" w:sz="0" w:space="0" w:color="auto" w:frame="1"/>
        </w:rPr>
        <w:instrText xml:space="preserve"> ADDIN EN.CITE &lt;EndNote&gt;&lt;Cite&gt;&lt;Author&gt;Schulze&lt;/Author&gt;&lt;Year&gt;2003&lt;/Year&gt;&lt;RecNum&gt;111&lt;/RecNum&gt;&lt;DisplayText&gt;[42]&lt;/DisplayText&gt;&lt;record&gt;&lt;rec-number&gt;111&lt;/rec-number&gt;&lt;foreign-keys&gt;&lt;key app="EN" db-id="9z5wzpfd7v0wv1ezef4xaaafawxprps0v9dd" timestamp="1595478942"&gt;111&lt;/key&gt;&lt;/foreign-keys&gt;&lt;ref-type name="Journal Article"&gt;17&lt;/ref-type&gt;&lt;contributors&gt;&lt;authors&gt;&lt;author&gt;Schulze, Matthias B.&lt;/author&gt;&lt;author&gt;Hoffmann, Kurt&lt;/author&gt;&lt;author&gt;Kroke, Anja&lt;/author&gt;&lt;author&gt;Boeing, Heiner&lt;/author&gt;&lt;/authors&gt;&lt;/contributors&gt;&lt;titles&gt;&lt;title&gt;An approach to construct simplified measures of dietary patterns from exploratory factor analysis&lt;/title&gt;&lt;secondary-title&gt;British Journal of Nutrition&lt;/secondary-title&gt;&lt;/titles&gt;&lt;periodical&gt;&lt;full-title&gt;British Journal of Nutrition&lt;/full-title&gt;&lt;/periodical&gt;&lt;pages&gt;409-418&lt;/pages&gt;&lt;volume&gt;89&lt;/volume&gt;&lt;number&gt;3&lt;/number&gt;&lt;edition&gt;2007/03/09&lt;/edition&gt;&lt;keywords&gt;&lt;keyword&gt;Dietary patterns&lt;/keyword&gt;&lt;keyword&gt;Food habits&lt;/keyword&gt;&lt;keyword&gt;Factor analysis&lt;/keyword&gt;&lt;keyword&gt;Reproducibility of results&lt;/keyword&gt;&lt;/keywords&gt;&lt;dates&gt;&lt;year&gt;2003&lt;/year&gt;&lt;/dates&gt;&lt;publisher&gt;Cambridge University Press&lt;/publisher&gt;&lt;isbn&gt;0007-1145&lt;/isbn&gt;&lt;urls&gt;&lt;related-urls&gt;&lt;url&gt;https://www.cambridge.org/core/article/an-approach-to-construct-simplified-measures-of-dietary-patterns-from-exploratory-factor-analysis/91388C2FBF3F9A6BF2FA59E2D8D2ECFC&lt;/url&gt;&lt;/related-urls&gt;&lt;/urls&gt;&lt;electronic-resource-num&gt;10.1079/BJN2002778&lt;/electronic-resource-num&gt;&lt;remote-database-name&gt;Cambridge Core&lt;/remote-database-name&gt;&lt;remote-database-provider&gt;Cambridge University Press&lt;/remote-database-provider&gt;&lt;/record&gt;&lt;/Cite&gt;&lt;/EndNote&gt;</w:instrText>
      </w:r>
      <w:r w:rsidR="008C6CBC"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42]</w:t>
      </w:r>
      <w:r w:rsidR="008C6CBC" w:rsidRPr="0016663E">
        <w:rPr>
          <w:rFonts w:asciiTheme="minorHAnsi" w:hAnsiTheme="minorHAnsi" w:cstheme="minorHAnsi"/>
          <w:bdr w:val="none" w:sz="0" w:space="0" w:color="auto" w:frame="1"/>
        </w:rPr>
        <w:fldChar w:fldCharType="end"/>
      </w:r>
      <w:r w:rsidR="00390196" w:rsidRPr="0016663E">
        <w:rPr>
          <w:rFonts w:asciiTheme="minorHAnsi" w:hAnsiTheme="minorHAnsi" w:cstheme="minorHAnsi"/>
          <w:bdr w:val="none" w:sz="0" w:space="0" w:color="auto" w:frame="1"/>
        </w:rPr>
        <w:t xml:space="preserve">. </w:t>
      </w:r>
    </w:p>
    <w:p w14:paraId="2703623E" w14:textId="77777777" w:rsidR="007114E5" w:rsidRPr="0016663E" w:rsidRDefault="007114E5"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5DE866AC" w14:textId="22945A0C" w:rsidR="00E60DB7" w:rsidRPr="0016663E" w:rsidRDefault="009005AF" w:rsidP="0009724D">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The dietary pattern score </w:t>
      </w:r>
      <w:r w:rsidR="00CA6712" w:rsidRPr="0016663E">
        <w:rPr>
          <w:rFonts w:asciiTheme="minorHAnsi" w:hAnsiTheme="minorHAnsi" w:cstheme="minorHAnsi"/>
          <w:bdr w:val="none" w:sz="0" w:space="0" w:color="auto" w:frame="1"/>
        </w:rPr>
        <w:t xml:space="preserve">for the derived patterns identified at both time points </w:t>
      </w:r>
      <w:r w:rsidRPr="0016663E">
        <w:rPr>
          <w:rFonts w:asciiTheme="minorHAnsi" w:hAnsiTheme="minorHAnsi" w:cstheme="minorHAnsi"/>
          <w:bdr w:val="none" w:sz="0" w:space="0" w:color="auto" w:frame="1"/>
        </w:rPr>
        <w:t xml:space="preserve">was calculated </w:t>
      </w:r>
      <w:r w:rsidR="00CA6712" w:rsidRPr="0016663E">
        <w:rPr>
          <w:rFonts w:asciiTheme="minorHAnsi" w:hAnsiTheme="minorHAnsi" w:cstheme="minorHAnsi"/>
          <w:bdr w:val="none" w:sz="0" w:space="0" w:color="auto" w:frame="1"/>
        </w:rPr>
        <w:t xml:space="preserve">for each participant </w:t>
      </w:r>
      <w:r w:rsidRPr="0016663E">
        <w:rPr>
          <w:rFonts w:asciiTheme="minorHAnsi" w:hAnsiTheme="minorHAnsi" w:cstheme="minorHAnsi"/>
          <w:bdr w:val="none" w:sz="0" w:space="0" w:color="auto" w:frame="1"/>
        </w:rPr>
        <w:t xml:space="preserve">by summing the standardised intake of food groups (grams per day) weighted by their </w:t>
      </w:r>
      <w:r w:rsidR="00FA675E" w:rsidRPr="0016663E">
        <w:rPr>
          <w:rFonts w:asciiTheme="minorHAnsi" w:hAnsiTheme="minorHAnsi" w:cstheme="minorHAnsi"/>
          <w:bdr w:val="none" w:sz="0" w:space="0" w:color="auto" w:frame="1"/>
        </w:rPr>
        <w:t xml:space="preserve">PCA </w:t>
      </w:r>
      <w:r w:rsidRPr="0016663E">
        <w:rPr>
          <w:rFonts w:asciiTheme="minorHAnsi" w:hAnsiTheme="minorHAnsi" w:cstheme="minorHAnsi"/>
          <w:bdr w:val="none" w:sz="0" w:space="0" w:color="auto" w:frame="1"/>
        </w:rPr>
        <w:t>loadings.</w:t>
      </w:r>
      <w:r w:rsidR="007114E5" w:rsidRPr="0016663E">
        <w:rPr>
          <w:rFonts w:asciiTheme="minorHAnsi" w:hAnsiTheme="minorHAnsi" w:cstheme="minorHAnsi"/>
          <w:bdr w:val="none" w:sz="0" w:space="0" w:color="auto" w:frame="1"/>
        </w:rPr>
        <w:t xml:space="preserve"> E</w:t>
      </w:r>
      <w:r w:rsidR="00E450AF" w:rsidRPr="0016663E">
        <w:rPr>
          <w:rFonts w:asciiTheme="minorHAnsi" w:hAnsiTheme="minorHAnsi" w:cstheme="minorHAnsi"/>
          <w:bdr w:val="none" w:sz="0" w:space="0" w:color="auto" w:frame="1"/>
        </w:rPr>
        <w:t xml:space="preserve">ach </w:t>
      </w:r>
      <w:r w:rsidR="007114E5" w:rsidRPr="0016663E">
        <w:rPr>
          <w:rFonts w:asciiTheme="minorHAnsi" w:hAnsiTheme="minorHAnsi" w:cstheme="minorHAnsi"/>
          <w:bdr w:val="none" w:sz="0" w:space="0" w:color="auto" w:frame="1"/>
        </w:rPr>
        <w:t>participant also</w:t>
      </w:r>
      <w:r w:rsidR="00E450AF" w:rsidRPr="0016663E">
        <w:rPr>
          <w:rFonts w:asciiTheme="minorHAnsi" w:hAnsiTheme="minorHAnsi" w:cstheme="minorHAnsi"/>
          <w:bdr w:val="none" w:sz="0" w:space="0" w:color="auto" w:frame="1"/>
        </w:rPr>
        <w:t xml:space="preserve"> received a standardised z</w:t>
      </w:r>
      <w:r w:rsidR="0009724D" w:rsidRPr="0016663E">
        <w:rPr>
          <w:rFonts w:asciiTheme="minorHAnsi" w:hAnsiTheme="minorHAnsi" w:cstheme="minorHAnsi"/>
          <w:bdr w:val="none" w:sz="0" w:space="0" w:color="auto" w:frame="1"/>
        </w:rPr>
        <w:t>-</w:t>
      </w:r>
      <w:r w:rsidR="00E450AF" w:rsidRPr="0016663E">
        <w:rPr>
          <w:rFonts w:asciiTheme="minorHAnsi" w:hAnsiTheme="minorHAnsi" w:cstheme="minorHAnsi"/>
          <w:bdr w:val="none" w:sz="0" w:space="0" w:color="auto" w:frame="1"/>
        </w:rPr>
        <w:t>score (mean = 0; SD = 1) indicating how closely their intake resembled the dietary pattern rela</w:t>
      </w:r>
      <w:r w:rsidR="0009724D" w:rsidRPr="0016663E">
        <w:rPr>
          <w:rFonts w:asciiTheme="minorHAnsi" w:hAnsiTheme="minorHAnsi" w:cstheme="minorHAnsi"/>
          <w:bdr w:val="none" w:sz="0" w:space="0" w:color="auto" w:frame="1"/>
        </w:rPr>
        <w:t xml:space="preserve">tive to the rest of the cohort. </w:t>
      </w:r>
    </w:p>
    <w:p w14:paraId="0A73E369" w14:textId="77777777" w:rsidR="00035AB7" w:rsidRPr="0016663E" w:rsidRDefault="00035AB7" w:rsidP="0009724D">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236B6778" w14:textId="77777777" w:rsidR="009F7022" w:rsidRPr="0016663E" w:rsidRDefault="00E450AF" w:rsidP="0009724D">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r w:rsidRPr="0016663E">
        <w:rPr>
          <w:rFonts w:asciiTheme="minorHAnsi" w:hAnsiTheme="minorHAnsi" w:cstheme="minorHAnsi"/>
          <w:b/>
          <w:u w:val="single"/>
          <w:bdr w:val="none" w:sz="0" w:space="0" w:color="auto" w:frame="1"/>
        </w:rPr>
        <w:t>Statistical analyses</w:t>
      </w:r>
    </w:p>
    <w:p w14:paraId="6A6D3989" w14:textId="77777777" w:rsidR="00C6601E" w:rsidRPr="0016663E" w:rsidRDefault="00C6601E" w:rsidP="00327D11">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Baseline m</w:t>
      </w:r>
      <w:r w:rsidR="00E450AF" w:rsidRPr="0016663E">
        <w:rPr>
          <w:rFonts w:asciiTheme="minorHAnsi" w:hAnsiTheme="minorHAnsi" w:cstheme="minorHAnsi"/>
          <w:bdr w:val="none" w:sz="0" w:space="0" w:color="auto" w:frame="1"/>
        </w:rPr>
        <w:t xml:space="preserve">aternal sociodemographic and lifestyle </w:t>
      </w:r>
      <w:r w:rsidR="00B7500A" w:rsidRPr="0016663E">
        <w:rPr>
          <w:rFonts w:asciiTheme="minorHAnsi" w:hAnsiTheme="minorHAnsi" w:cstheme="minorHAnsi"/>
          <w:bdr w:val="none" w:sz="0" w:space="0" w:color="auto" w:frame="1"/>
        </w:rPr>
        <w:t xml:space="preserve">characteristics </w:t>
      </w:r>
      <w:r w:rsidRPr="0016663E">
        <w:rPr>
          <w:rFonts w:asciiTheme="minorHAnsi" w:hAnsiTheme="minorHAnsi" w:cstheme="minorHAnsi"/>
          <w:bdr w:val="none" w:sz="0" w:space="0" w:color="auto" w:frame="1"/>
        </w:rPr>
        <w:t>of r</w:t>
      </w:r>
      <w:r w:rsidR="00E450AF" w:rsidRPr="0016663E">
        <w:rPr>
          <w:rFonts w:asciiTheme="minorHAnsi" w:hAnsiTheme="minorHAnsi" w:cstheme="minorHAnsi"/>
          <w:bdr w:val="none" w:sz="0" w:space="0" w:color="auto" w:frame="1"/>
        </w:rPr>
        <w:t xml:space="preserve">espondents who provided complete dietary data at </w:t>
      </w:r>
      <w:r w:rsidRPr="0016663E">
        <w:rPr>
          <w:rFonts w:asciiTheme="minorHAnsi" w:hAnsiTheme="minorHAnsi" w:cstheme="minorHAnsi"/>
          <w:bdr w:val="none" w:sz="0" w:space="0" w:color="auto" w:frame="1"/>
        </w:rPr>
        <w:t>both time points we</w:t>
      </w:r>
      <w:r w:rsidR="00E450AF" w:rsidRPr="0016663E">
        <w:rPr>
          <w:rFonts w:asciiTheme="minorHAnsi" w:hAnsiTheme="minorHAnsi" w:cstheme="minorHAnsi"/>
          <w:bdr w:val="none" w:sz="0" w:space="0" w:color="auto" w:frame="1"/>
        </w:rPr>
        <w:t>re compared w</w:t>
      </w:r>
      <w:r w:rsidRPr="0016663E">
        <w:rPr>
          <w:rFonts w:asciiTheme="minorHAnsi" w:hAnsiTheme="minorHAnsi" w:cstheme="minorHAnsi"/>
          <w:bdr w:val="none" w:sz="0" w:space="0" w:color="auto" w:frame="1"/>
        </w:rPr>
        <w:t xml:space="preserve">ith those of non-respondents </w:t>
      </w:r>
      <w:r w:rsidR="00E450AF" w:rsidRPr="0016663E">
        <w:rPr>
          <w:rFonts w:asciiTheme="minorHAnsi" w:hAnsiTheme="minorHAnsi" w:cstheme="minorHAnsi"/>
          <w:bdr w:val="none" w:sz="0" w:space="0" w:color="auto" w:frame="1"/>
        </w:rPr>
        <w:t xml:space="preserve">using </w:t>
      </w:r>
      <w:r w:rsidRPr="0016663E">
        <w:rPr>
          <w:rFonts w:asciiTheme="minorHAnsi" w:hAnsiTheme="minorHAnsi" w:cstheme="minorHAnsi"/>
          <w:bdr w:val="none" w:sz="0" w:space="0" w:color="auto" w:frame="1"/>
        </w:rPr>
        <w:t>Mantel-Haenszel chi-square test</w:t>
      </w:r>
      <w:r w:rsidR="00E450AF" w:rsidRPr="0016663E">
        <w:rPr>
          <w:rFonts w:asciiTheme="minorHAnsi" w:hAnsiTheme="minorHAnsi" w:cstheme="minorHAnsi"/>
          <w:bdr w:val="none" w:sz="0" w:space="0" w:color="auto" w:frame="1"/>
        </w:rPr>
        <w:t xml:space="preserve"> for cate</w:t>
      </w:r>
      <w:r w:rsidR="00F579BF" w:rsidRPr="0016663E">
        <w:rPr>
          <w:rFonts w:asciiTheme="minorHAnsi" w:hAnsiTheme="minorHAnsi" w:cstheme="minorHAnsi"/>
          <w:bdr w:val="none" w:sz="0" w:space="0" w:color="auto" w:frame="1"/>
        </w:rPr>
        <w:t xml:space="preserve">gorical variables. </w:t>
      </w:r>
    </w:p>
    <w:p w14:paraId="7B453FE4" w14:textId="77777777" w:rsidR="00C6601E" w:rsidRPr="0016663E" w:rsidRDefault="00C6601E" w:rsidP="00327D11">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685A3493" w14:textId="421561C8" w:rsidR="003F6A66" w:rsidRPr="0016663E" w:rsidRDefault="009E2371" w:rsidP="00327D11">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Tucker’s congruence </w:t>
      </w:r>
      <w:r w:rsidR="002B478C" w:rsidRPr="0016663E">
        <w:rPr>
          <w:rFonts w:asciiTheme="minorHAnsi" w:hAnsiTheme="minorHAnsi" w:cstheme="minorHAnsi"/>
          <w:bdr w:val="none" w:sz="0" w:space="0" w:color="auto" w:frame="1"/>
        </w:rPr>
        <w:t xml:space="preserve">coefficient </w:t>
      </w:r>
      <w:r w:rsidR="00715E19" w:rsidRPr="0016663E">
        <w:rPr>
          <w:rFonts w:asciiTheme="minorHAnsi" w:hAnsiTheme="minorHAnsi" w:cstheme="minorHAnsi"/>
          <w:bdr w:val="none" w:sz="0" w:space="0" w:color="auto" w:frame="1"/>
        </w:rPr>
        <w:t>q</w:t>
      </w:r>
      <w:r w:rsidRPr="0016663E">
        <w:rPr>
          <w:rFonts w:asciiTheme="minorHAnsi" w:hAnsiTheme="minorHAnsi" w:cstheme="minorHAnsi"/>
          <w:bdr w:val="none" w:sz="0" w:space="0" w:color="auto" w:frame="1"/>
        </w:rPr>
        <w:t>uantif</w:t>
      </w:r>
      <w:r w:rsidR="002B478C" w:rsidRPr="0016663E">
        <w:rPr>
          <w:rFonts w:asciiTheme="minorHAnsi" w:hAnsiTheme="minorHAnsi" w:cstheme="minorHAnsi"/>
          <w:bdr w:val="none" w:sz="0" w:space="0" w:color="auto" w:frame="1"/>
        </w:rPr>
        <w:t>ies</w:t>
      </w:r>
      <w:r w:rsidR="00715E19" w:rsidRPr="0016663E">
        <w:rPr>
          <w:rFonts w:asciiTheme="minorHAnsi" w:hAnsiTheme="minorHAnsi" w:cstheme="minorHAnsi"/>
          <w:bdr w:val="none" w:sz="0" w:space="0" w:color="auto" w:frame="1"/>
        </w:rPr>
        <w:t xml:space="preserve"> </w:t>
      </w:r>
      <w:r w:rsidRPr="0016663E">
        <w:rPr>
          <w:rFonts w:asciiTheme="minorHAnsi" w:hAnsiTheme="minorHAnsi" w:cstheme="minorHAnsi"/>
          <w:bdr w:val="none" w:sz="0" w:space="0" w:color="auto" w:frame="1"/>
        </w:rPr>
        <w:t xml:space="preserve">the similarity of the </w:t>
      </w:r>
      <w:r w:rsidR="00FA675E" w:rsidRPr="0016663E">
        <w:rPr>
          <w:rFonts w:asciiTheme="minorHAnsi" w:hAnsiTheme="minorHAnsi" w:cstheme="minorHAnsi"/>
          <w:bdr w:val="none" w:sz="0" w:space="0" w:color="auto" w:frame="1"/>
        </w:rPr>
        <w:t xml:space="preserve">PCA </w:t>
      </w:r>
      <w:r w:rsidR="002B478C" w:rsidRPr="0016663E">
        <w:rPr>
          <w:rFonts w:asciiTheme="minorHAnsi" w:hAnsiTheme="minorHAnsi" w:cstheme="minorHAnsi"/>
          <w:bdr w:val="none" w:sz="0" w:space="0" w:color="auto" w:frame="1"/>
        </w:rPr>
        <w:t xml:space="preserve">loadings across the two time points in each dietary pattern </w:t>
      </w:r>
      <w:r w:rsidR="006F1EA6" w:rsidRPr="0016663E">
        <w:rPr>
          <w:rFonts w:asciiTheme="minorHAnsi" w:hAnsiTheme="minorHAnsi" w:cstheme="minorHAnsi"/>
          <w:bdr w:val="none" w:sz="0" w:space="0" w:color="auto" w:frame="1"/>
        </w:rPr>
        <w:fldChar w:fldCharType="begin"/>
      </w:r>
      <w:r w:rsidR="00EE6BF2" w:rsidRPr="0016663E">
        <w:rPr>
          <w:rFonts w:asciiTheme="minorHAnsi" w:hAnsiTheme="minorHAnsi" w:cstheme="minorHAnsi"/>
          <w:bdr w:val="none" w:sz="0" w:space="0" w:color="auto" w:frame="1"/>
        </w:rPr>
        <w:instrText xml:space="preserve"> ADDIN EN.CITE &lt;EndNote&gt;&lt;Cite&gt;&lt;Author&gt;Wrigley CF&lt;/Author&gt;&lt;Year&gt;1955&lt;/Year&gt;&lt;RecNum&gt;42&lt;/RecNum&gt;&lt;DisplayText&gt;[43,44]&lt;/DisplayText&gt;&lt;record&gt;&lt;rec-number&gt;42&lt;/rec-number&gt;&lt;foreign-keys&gt;&lt;key app="EN" db-id="9z5wzpfd7v0wv1ezef4xaaafawxprps0v9dd" timestamp="1588131872"&gt;42&lt;/key&gt;&lt;/foreign-keys&gt;&lt;ref-type name="Journal Article"&gt;17&lt;/ref-type&gt;&lt;contributors&gt;&lt;authors&gt;&lt;author&gt;Wrigley CF, &lt;/author&gt;&lt;author&gt;Neuhaus JO,&lt;/author&gt;&lt;/authors&gt;&lt;/contributors&gt;&lt;titles&gt;&lt;title&gt;The matching of two sets of factors&lt;/title&gt;&lt;secondary-title&gt;Am Psychol 10, 418–419.&lt;/secondary-title&gt;&lt;/titles&gt;&lt;periodical&gt;&lt;full-title&gt;Am Psychol 10, 418–419.&lt;/full-title&gt;&lt;/periodical&gt;&lt;dates&gt;&lt;year&gt;1955&lt;/year&gt;&lt;/dates&gt;&lt;urls&gt;&lt;/urls&gt;&lt;/record&gt;&lt;/Cite&gt;&lt;Cite&gt;&lt;Author&gt;Tucker LR&lt;/Author&gt;&lt;Year&gt;1951&lt;/Year&gt;&lt;RecNum&gt;43&lt;/RecNum&gt;&lt;record&gt;&lt;rec-number&gt;43&lt;/rec-number&gt;&lt;foreign-keys&gt;&lt;key app="EN" db-id="9z5wzpfd7v0wv1ezef4xaaafawxprps0v9dd" timestamp="1588131955"&gt;43&lt;/key&gt;&lt;/foreign-keys&gt;&lt;ref-type name="Journal Article"&gt;17&lt;/ref-type&gt;&lt;contributors&gt;&lt;authors&gt;&lt;author&gt;Tucker LR, &lt;/author&gt;&lt;/authors&gt;&lt;/contributors&gt;&lt;titles&gt;&lt;title&gt;A Method for Synthesis of Factor Analysis Studies.&lt;/title&gt;&lt;secondary-title&gt;Personal Research Section Report No. 984, Department of the Army: Washington, DC.&lt;/secondary-title&gt;&lt;/titles&gt;&lt;periodical&gt;&lt;full-title&gt;Personal Research Section Report No. 984, Department of the Army: Washington, DC.&lt;/full-title&gt;&lt;/periodical&gt;&lt;dates&gt;&lt;year&gt;1951&lt;/year&gt;&lt;/dates&gt;&lt;urls&gt;&lt;/urls&gt;&lt;/record&gt;&lt;/Cite&gt;&lt;/EndNote&gt;</w:instrText>
      </w:r>
      <w:r w:rsidR="006F1EA6"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43,44]</w:t>
      </w:r>
      <w:r w:rsidR="006F1EA6" w:rsidRPr="0016663E">
        <w:rPr>
          <w:rFonts w:asciiTheme="minorHAnsi" w:hAnsiTheme="minorHAnsi" w:cstheme="minorHAnsi"/>
          <w:bdr w:val="none" w:sz="0" w:space="0" w:color="auto" w:frame="1"/>
        </w:rPr>
        <w:fldChar w:fldCharType="end"/>
      </w:r>
      <w:r w:rsidR="00715E19" w:rsidRPr="0016663E">
        <w:rPr>
          <w:rFonts w:asciiTheme="minorHAnsi" w:hAnsiTheme="minorHAnsi" w:cstheme="minorHAnsi"/>
          <w:bdr w:val="none" w:sz="0" w:space="0" w:color="auto" w:frame="1"/>
        </w:rPr>
        <w:t xml:space="preserve">, with </w:t>
      </w:r>
      <w:r w:rsidR="0072427B" w:rsidRPr="0016663E">
        <w:rPr>
          <w:rFonts w:asciiTheme="minorHAnsi" w:hAnsiTheme="minorHAnsi" w:cstheme="minorHAnsi"/>
          <w:bdr w:val="none" w:sz="0" w:space="0" w:color="auto" w:frame="1"/>
        </w:rPr>
        <w:t xml:space="preserve">absolute values </w:t>
      </w:r>
      <w:r w:rsidR="00715E19" w:rsidRPr="0016663E">
        <w:rPr>
          <w:rFonts w:asciiTheme="minorHAnsi" w:hAnsiTheme="minorHAnsi" w:cstheme="minorHAnsi"/>
          <w:bdr w:val="none" w:sz="0" w:space="0" w:color="auto" w:frame="1"/>
        </w:rPr>
        <w:t xml:space="preserve">ranging </w:t>
      </w:r>
      <w:r w:rsidR="0072427B" w:rsidRPr="0016663E">
        <w:rPr>
          <w:rFonts w:asciiTheme="minorHAnsi" w:hAnsiTheme="minorHAnsi" w:cstheme="minorHAnsi"/>
          <w:bdr w:val="none" w:sz="0" w:space="0" w:color="auto" w:frame="1"/>
        </w:rPr>
        <w:t xml:space="preserve">between 0 and 1. </w:t>
      </w:r>
      <w:r w:rsidR="00715E19" w:rsidRPr="0016663E">
        <w:rPr>
          <w:rFonts w:asciiTheme="minorHAnsi" w:hAnsiTheme="minorHAnsi" w:cstheme="minorHAnsi"/>
          <w:bdr w:val="none" w:sz="0" w:space="0" w:color="auto" w:frame="1"/>
        </w:rPr>
        <w:t xml:space="preserve">The </w:t>
      </w:r>
      <w:r w:rsidR="00F579BF" w:rsidRPr="0016663E">
        <w:rPr>
          <w:rFonts w:asciiTheme="minorHAnsi" w:hAnsiTheme="minorHAnsi" w:cstheme="minorHAnsi"/>
          <w:bdr w:val="none" w:sz="0" w:space="0" w:color="auto" w:frame="1"/>
        </w:rPr>
        <w:t xml:space="preserve">coefficient </w:t>
      </w:r>
      <w:r w:rsidR="00715E19" w:rsidRPr="0016663E">
        <w:rPr>
          <w:rFonts w:asciiTheme="minorHAnsi" w:hAnsiTheme="minorHAnsi" w:cstheme="minorHAnsi"/>
          <w:bdr w:val="none" w:sz="0" w:space="0" w:color="auto" w:frame="1"/>
        </w:rPr>
        <w:t xml:space="preserve">may be interpreted as follows: &gt;0.8 </w:t>
      </w:r>
      <w:r w:rsidR="00F579BF" w:rsidRPr="0016663E">
        <w:rPr>
          <w:rFonts w:asciiTheme="minorHAnsi" w:hAnsiTheme="minorHAnsi" w:cstheme="minorHAnsi"/>
          <w:bdr w:val="none" w:sz="0" w:space="0" w:color="auto" w:frame="1"/>
        </w:rPr>
        <w:t>“excellent”</w:t>
      </w:r>
      <w:r w:rsidR="00715E19" w:rsidRPr="0016663E">
        <w:rPr>
          <w:rFonts w:asciiTheme="minorHAnsi" w:hAnsiTheme="minorHAnsi" w:cstheme="minorHAnsi"/>
          <w:bdr w:val="none" w:sz="0" w:space="0" w:color="auto" w:frame="1"/>
        </w:rPr>
        <w:t xml:space="preserve">, </w:t>
      </w:r>
      <w:r w:rsidR="00F579BF" w:rsidRPr="0016663E">
        <w:rPr>
          <w:rFonts w:asciiTheme="minorHAnsi" w:hAnsiTheme="minorHAnsi" w:cstheme="minorHAnsi"/>
          <w:bdr w:val="none" w:sz="0" w:space="0" w:color="auto" w:frame="1"/>
        </w:rPr>
        <w:t xml:space="preserve">0.65 </w:t>
      </w:r>
      <w:r w:rsidR="0015279B" w:rsidRPr="0016663E">
        <w:rPr>
          <w:rFonts w:asciiTheme="minorHAnsi" w:hAnsiTheme="minorHAnsi" w:cstheme="minorHAnsi"/>
          <w:bdr w:val="none" w:sz="0" w:space="0" w:color="auto" w:frame="1"/>
        </w:rPr>
        <w:t xml:space="preserve">to </w:t>
      </w:r>
      <w:r w:rsidR="00F579BF" w:rsidRPr="0016663E">
        <w:rPr>
          <w:rFonts w:asciiTheme="minorHAnsi" w:hAnsiTheme="minorHAnsi" w:cstheme="minorHAnsi"/>
          <w:bdr w:val="none" w:sz="0" w:space="0" w:color="auto" w:frame="1"/>
        </w:rPr>
        <w:t>0.8</w:t>
      </w:r>
      <w:r w:rsidR="00715E19" w:rsidRPr="0016663E">
        <w:rPr>
          <w:rFonts w:asciiTheme="minorHAnsi" w:hAnsiTheme="minorHAnsi" w:cstheme="minorHAnsi"/>
          <w:bdr w:val="none" w:sz="0" w:space="0" w:color="auto" w:frame="1"/>
        </w:rPr>
        <w:t xml:space="preserve"> “good”</w:t>
      </w:r>
      <w:r w:rsidR="00F579BF" w:rsidRPr="0016663E">
        <w:rPr>
          <w:rFonts w:asciiTheme="minorHAnsi" w:hAnsiTheme="minorHAnsi" w:cstheme="minorHAnsi"/>
          <w:bdr w:val="none" w:sz="0" w:space="0" w:color="auto" w:frame="1"/>
        </w:rPr>
        <w:t xml:space="preserve">, </w:t>
      </w:r>
      <w:r w:rsidR="00715E19" w:rsidRPr="0016663E">
        <w:rPr>
          <w:rFonts w:asciiTheme="minorHAnsi" w:hAnsiTheme="minorHAnsi" w:cstheme="minorHAnsi"/>
          <w:bdr w:val="none" w:sz="0" w:space="0" w:color="auto" w:frame="1"/>
        </w:rPr>
        <w:t xml:space="preserve">0.5 </w:t>
      </w:r>
      <w:r w:rsidR="0015279B" w:rsidRPr="0016663E">
        <w:rPr>
          <w:rFonts w:asciiTheme="minorHAnsi" w:hAnsiTheme="minorHAnsi" w:cstheme="minorHAnsi"/>
          <w:bdr w:val="none" w:sz="0" w:space="0" w:color="auto" w:frame="1"/>
        </w:rPr>
        <w:t xml:space="preserve">to </w:t>
      </w:r>
      <w:r w:rsidR="00715E19" w:rsidRPr="0016663E">
        <w:rPr>
          <w:rFonts w:asciiTheme="minorHAnsi" w:hAnsiTheme="minorHAnsi" w:cstheme="minorHAnsi"/>
          <w:bdr w:val="none" w:sz="0" w:space="0" w:color="auto" w:frame="1"/>
        </w:rPr>
        <w:t>0.65</w:t>
      </w:r>
      <w:r w:rsidR="0015279B" w:rsidRPr="0016663E">
        <w:rPr>
          <w:rFonts w:asciiTheme="minorHAnsi" w:hAnsiTheme="minorHAnsi" w:cstheme="minorHAnsi"/>
          <w:bdr w:val="none" w:sz="0" w:space="0" w:color="auto" w:frame="1"/>
        </w:rPr>
        <w:t xml:space="preserve"> </w:t>
      </w:r>
      <w:r w:rsidR="00F579BF" w:rsidRPr="0016663E">
        <w:rPr>
          <w:rFonts w:asciiTheme="minorHAnsi" w:hAnsiTheme="minorHAnsi" w:cstheme="minorHAnsi"/>
          <w:bdr w:val="none" w:sz="0" w:space="0" w:color="auto" w:frame="1"/>
        </w:rPr>
        <w:t xml:space="preserve">“acceptable” </w:t>
      </w:r>
      <w:r w:rsidR="00715E19" w:rsidRPr="0016663E">
        <w:rPr>
          <w:rFonts w:asciiTheme="minorHAnsi" w:hAnsiTheme="minorHAnsi" w:cstheme="minorHAnsi"/>
          <w:bdr w:val="none" w:sz="0" w:space="0" w:color="auto" w:frame="1"/>
        </w:rPr>
        <w:t>and &lt;0.5 “poor” congruence</w:t>
      </w:r>
      <w:r w:rsidR="00F579BF" w:rsidRPr="0016663E">
        <w:rPr>
          <w:rFonts w:asciiTheme="minorHAnsi" w:hAnsiTheme="minorHAnsi" w:cstheme="minorHAnsi"/>
          <w:bdr w:val="none" w:sz="0" w:space="0" w:color="auto" w:frame="1"/>
        </w:rPr>
        <w:t xml:space="preserve"> </w:t>
      </w:r>
      <w:r w:rsidR="00F579BF" w:rsidRPr="0016663E">
        <w:rPr>
          <w:rFonts w:asciiTheme="minorHAnsi" w:hAnsiTheme="minorHAnsi" w:cstheme="minorHAnsi"/>
          <w:bdr w:val="none" w:sz="0" w:space="0" w:color="auto" w:frame="1"/>
        </w:rPr>
        <w:fldChar w:fldCharType="begin"/>
      </w:r>
      <w:r w:rsidR="00EE6BF2" w:rsidRPr="0016663E">
        <w:rPr>
          <w:rFonts w:asciiTheme="minorHAnsi" w:hAnsiTheme="minorHAnsi" w:cstheme="minorHAnsi"/>
          <w:bdr w:val="none" w:sz="0" w:space="0" w:color="auto" w:frame="1"/>
        </w:rPr>
        <w:instrText xml:space="preserve"> ADDIN EN.CITE &lt;EndNote&gt;&lt;Cite&gt;&lt;Author&gt;Lorenzo-Seva&lt;/Author&gt;&lt;Year&gt;2006&lt;/Year&gt;&lt;RecNum&gt;35&lt;/RecNum&gt;&lt;DisplayText&gt;[45]&lt;/DisplayText&gt;&lt;record&gt;&lt;rec-number&gt;35&lt;/rec-number&gt;&lt;foreign-keys&gt;&lt;key app="EN" db-id="9z5wzpfd7v0wv1ezef4xaaafawxprps0v9dd" timestamp="1587698782"&gt;35&lt;/key&gt;&lt;/foreign-keys&gt;&lt;ref-type name="Journal Article"&gt;17&lt;/ref-type&gt;&lt;contributors&gt;&lt;authors&gt;&lt;author&gt;Urbano Lorenzo-Seva&lt;/author&gt;&lt;author&gt;Jos M. F. ten Berge&lt;/author&gt;&lt;/authors&gt;&lt;/contributors&gt;&lt;titles&gt;&lt;title&gt;Tucker&amp;apos;s Congruence Coefficient as a Meaningful Index of Factor Similarity&lt;/title&gt;&lt;secondary-title&gt;Methodology&lt;/secondary-title&gt;&lt;/titles&gt;&lt;periodical&gt;&lt;full-title&gt;Methodology&lt;/full-title&gt;&lt;/periodical&gt;&lt;pages&gt;57-64&lt;/pages&gt;&lt;volume&gt;2&lt;/volume&gt;&lt;number&gt;2&lt;/number&gt;&lt;dates&gt;&lt;year&gt;2006&lt;/year&gt;&lt;/dates&gt;&lt;urls&gt;&lt;related-urls&gt;&lt;url&gt;https://econtent.hogrefe.com/doi/abs/10.1027/1614-2241.2.2.57&lt;/url&gt;&lt;/related-urls&gt;&lt;/urls&gt;&lt;electronic-resource-num&gt;10.1027/1614-2241.2.2.57&lt;/electronic-resource-num&gt;&lt;/record&gt;&lt;/Cite&gt;&lt;/EndNote&gt;</w:instrText>
      </w:r>
      <w:r w:rsidR="00F579BF"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45]</w:t>
      </w:r>
      <w:r w:rsidR="00F579BF" w:rsidRPr="0016663E">
        <w:rPr>
          <w:rFonts w:asciiTheme="minorHAnsi" w:hAnsiTheme="minorHAnsi" w:cstheme="minorHAnsi"/>
          <w:bdr w:val="none" w:sz="0" w:space="0" w:color="auto" w:frame="1"/>
        </w:rPr>
        <w:fldChar w:fldCharType="end"/>
      </w:r>
      <w:r w:rsidR="00F579BF" w:rsidRPr="0016663E">
        <w:rPr>
          <w:rFonts w:asciiTheme="minorHAnsi" w:hAnsiTheme="minorHAnsi" w:cstheme="minorHAnsi"/>
          <w:bdr w:val="none" w:sz="0" w:space="0" w:color="auto" w:frame="1"/>
        </w:rPr>
        <w:t xml:space="preserve">. </w:t>
      </w:r>
      <w:r w:rsidR="00EE4346" w:rsidRPr="0016663E">
        <w:rPr>
          <w:rFonts w:asciiTheme="minorHAnsi" w:hAnsiTheme="minorHAnsi" w:cstheme="minorHAnsi"/>
          <w:bdr w:val="none" w:sz="0" w:space="0" w:color="auto" w:frame="1"/>
        </w:rPr>
        <w:t xml:space="preserve">Only dietary patterns that have </w:t>
      </w:r>
      <w:r w:rsidR="00D45956" w:rsidRPr="0016663E">
        <w:rPr>
          <w:rFonts w:asciiTheme="minorHAnsi" w:hAnsiTheme="minorHAnsi" w:cstheme="minorHAnsi"/>
          <w:bdr w:val="none" w:sz="0" w:space="0" w:color="auto" w:frame="1"/>
        </w:rPr>
        <w:t xml:space="preserve">quantitatively similar </w:t>
      </w:r>
      <w:r w:rsidR="00FA675E" w:rsidRPr="0016663E">
        <w:rPr>
          <w:rFonts w:asciiTheme="minorHAnsi" w:hAnsiTheme="minorHAnsi" w:cstheme="minorHAnsi"/>
          <w:bdr w:val="none" w:sz="0" w:space="0" w:color="auto" w:frame="1"/>
        </w:rPr>
        <w:t xml:space="preserve">PCA </w:t>
      </w:r>
      <w:r w:rsidR="00D45956" w:rsidRPr="0016663E">
        <w:rPr>
          <w:rFonts w:asciiTheme="minorHAnsi" w:hAnsiTheme="minorHAnsi" w:cstheme="minorHAnsi"/>
          <w:bdr w:val="none" w:sz="0" w:space="0" w:color="auto" w:frame="1"/>
        </w:rPr>
        <w:t xml:space="preserve">loadings across the two time points can be tracked.   </w:t>
      </w:r>
    </w:p>
    <w:p w14:paraId="35E0338A" w14:textId="77777777" w:rsidR="003F6A66" w:rsidRPr="0016663E" w:rsidRDefault="003F6A66" w:rsidP="00327D11">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138F96FF" w14:textId="3DEBBA8C" w:rsidR="003C5F23" w:rsidRPr="0016663E" w:rsidRDefault="003252DC" w:rsidP="00327D11">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To evaluate </w:t>
      </w:r>
      <w:r w:rsidR="00101AA3" w:rsidRPr="0016663E">
        <w:rPr>
          <w:rFonts w:asciiTheme="minorHAnsi" w:hAnsiTheme="minorHAnsi" w:cstheme="minorHAnsi"/>
          <w:bdr w:val="none" w:sz="0" w:space="0" w:color="auto" w:frame="1"/>
        </w:rPr>
        <w:t xml:space="preserve">the stability of dietary patterns, </w:t>
      </w:r>
      <w:r w:rsidR="00CE4532" w:rsidRPr="0016663E">
        <w:rPr>
          <w:rFonts w:asciiTheme="minorHAnsi" w:hAnsiTheme="minorHAnsi" w:cstheme="minorHAnsi"/>
          <w:bdr w:val="none" w:sz="0" w:space="0" w:color="auto" w:frame="1"/>
        </w:rPr>
        <w:t xml:space="preserve">the dietary pattern z-scores were used in the </w:t>
      </w:r>
      <w:r w:rsidR="00B70A5C" w:rsidRPr="0016663E">
        <w:rPr>
          <w:rFonts w:asciiTheme="minorHAnsi" w:hAnsiTheme="minorHAnsi" w:cstheme="minorHAnsi"/>
          <w:bdr w:val="none" w:sz="0" w:space="0" w:color="auto" w:frame="1"/>
        </w:rPr>
        <w:t xml:space="preserve">subsequent </w:t>
      </w:r>
      <w:r w:rsidR="00CE4532" w:rsidRPr="0016663E">
        <w:rPr>
          <w:rFonts w:asciiTheme="minorHAnsi" w:hAnsiTheme="minorHAnsi" w:cstheme="minorHAnsi"/>
          <w:bdr w:val="none" w:sz="0" w:space="0" w:color="auto" w:frame="1"/>
        </w:rPr>
        <w:t>analys</w:t>
      </w:r>
      <w:r w:rsidR="00CC13EF" w:rsidRPr="0016663E">
        <w:rPr>
          <w:rFonts w:asciiTheme="minorHAnsi" w:hAnsiTheme="minorHAnsi" w:cstheme="minorHAnsi"/>
          <w:bdr w:val="none" w:sz="0" w:space="0" w:color="auto" w:frame="1"/>
        </w:rPr>
        <w:t>es</w:t>
      </w:r>
      <w:r w:rsidR="00CE4532" w:rsidRPr="0016663E">
        <w:rPr>
          <w:rFonts w:asciiTheme="minorHAnsi" w:hAnsiTheme="minorHAnsi" w:cstheme="minorHAnsi"/>
          <w:bdr w:val="none" w:sz="0" w:space="0" w:color="auto" w:frame="1"/>
        </w:rPr>
        <w:t xml:space="preserve"> as</w:t>
      </w:r>
      <w:r w:rsidR="003C5F23" w:rsidRPr="0016663E">
        <w:rPr>
          <w:rFonts w:asciiTheme="minorHAnsi" w:hAnsiTheme="minorHAnsi" w:cstheme="minorHAnsi"/>
          <w:bdr w:val="none" w:sz="0" w:space="0" w:color="auto" w:frame="1"/>
        </w:rPr>
        <w:t xml:space="preserve"> </w:t>
      </w:r>
      <w:r w:rsidR="00CE4532" w:rsidRPr="0016663E">
        <w:rPr>
          <w:rFonts w:asciiTheme="minorHAnsi" w:hAnsiTheme="minorHAnsi" w:cstheme="minorHAnsi"/>
          <w:bdr w:val="none" w:sz="0" w:space="0" w:color="auto" w:frame="1"/>
        </w:rPr>
        <w:t>continuous variable</w:t>
      </w:r>
      <w:r w:rsidR="003C5F23" w:rsidRPr="0016663E">
        <w:rPr>
          <w:rFonts w:asciiTheme="minorHAnsi" w:hAnsiTheme="minorHAnsi" w:cstheme="minorHAnsi"/>
          <w:bdr w:val="none" w:sz="0" w:space="0" w:color="auto" w:frame="1"/>
        </w:rPr>
        <w:t>s</w:t>
      </w:r>
      <w:r w:rsidR="00CE4532" w:rsidRPr="0016663E">
        <w:rPr>
          <w:rFonts w:asciiTheme="minorHAnsi" w:hAnsiTheme="minorHAnsi" w:cstheme="minorHAnsi"/>
          <w:bdr w:val="none" w:sz="0" w:space="0" w:color="auto" w:frame="1"/>
        </w:rPr>
        <w:t xml:space="preserve"> or ranked into c</w:t>
      </w:r>
      <w:r w:rsidR="0009724D" w:rsidRPr="0016663E">
        <w:rPr>
          <w:rFonts w:asciiTheme="minorHAnsi" w:hAnsiTheme="minorHAnsi" w:cstheme="minorHAnsi"/>
          <w:bdr w:val="none" w:sz="0" w:space="0" w:color="auto" w:frame="1"/>
        </w:rPr>
        <w:t>ategorical variable</w:t>
      </w:r>
      <w:r w:rsidR="003C5F23" w:rsidRPr="0016663E">
        <w:rPr>
          <w:rFonts w:asciiTheme="minorHAnsi" w:hAnsiTheme="minorHAnsi" w:cstheme="minorHAnsi"/>
          <w:bdr w:val="none" w:sz="0" w:space="0" w:color="auto" w:frame="1"/>
        </w:rPr>
        <w:t>s</w:t>
      </w:r>
      <w:r w:rsidR="0009724D" w:rsidRPr="0016663E">
        <w:rPr>
          <w:rFonts w:asciiTheme="minorHAnsi" w:hAnsiTheme="minorHAnsi" w:cstheme="minorHAnsi"/>
          <w:bdr w:val="none" w:sz="0" w:space="0" w:color="auto" w:frame="1"/>
        </w:rPr>
        <w:t xml:space="preserve"> (tertiles). </w:t>
      </w:r>
      <w:r w:rsidR="00AE00AF" w:rsidRPr="0016663E">
        <w:rPr>
          <w:rFonts w:asciiTheme="minorHAnsi" w:hAnsiTheme="minorHAnsi" w:cstheme="minorHAnsi"/>
          <w:bdr w:val="none" w:sz="0" w:space="0" w:color="auto" w:frame="1"/>
        </w:rPr>
        <w:t>Pearson</w:t>
      </w:r>
      <w:r w:rsidR="00552A7A" w:rsidRPr="0016663E">
        <w:rPr>
          <w:rFonts w:asciiTheme="minorHAnsi" w:hAnsiTheme="minorHAnsi" w:cstheme="minorHAnsi"/>
          <w:bdr w:val="none" w:sz="0" w:space="0" w:color="auto" w:frame="1"/>
        </w:rPr>
        <w:t xml:space="preserve">’s </w:t>
      </w:r>
      <w:r w:rsidR="006F0EF0" w:rsidRPr="0016663E">
        <w:rPr>
          <w:rFonts w:asciiTheme="minorHAnsi" w:hAnsiTheme="minorHAnsi" w:cstheme="minorHAnsi"/>
          <w:bdr w:val="none" w:sz="0" w:space="0" w:color="auto" w:frame="1"/>
        </w:rPr>
        <w:t>correlation coefficients (</w:t>
      </w:r>
      <w:r w:rsidR="006F0EF0" w:rsidRPr="0016663E">
        <w:rPr>
          <w:rFonts w:asciiTheme="minorHAnsi" w:hAnsiTheme="minorHAnsi" w:cstheme="minorHAnsi"/>
          <w:i/>
          <w:bdr w:val="none" w:sz="0" w:space="0" w:color="auto" w:frame="1"/>
        </w:rPr>
        <w:t>r</w:t>
      </w:r>
      <w:r w:rsidR="006F0EF0" w:rsidRPr="0016663E">
        <w:rPr>
          <w:rFonts w:asciiTheme="minorHAnsi" w:hAnsiTheme="minorHAnsi" w:cstheme="minorHAnsi"/>
          <w:bdr w:val="none" w:sz="0" w:space="0" w:color="auto" w:frame="1"/>
        </w:rPr>
        <w:t xml:space="preserve">) </w:t>
      </w:r>
      <w:r w:rsidR="00AE00AF" w:rsidRPr="0016663E">
        <w:rPr>
          <w:rFonts w:asciiTheme="minorHAnsi" w:hAnsiTheme="minorHAnsi" w:cstheme="minorHAnsi"/>
          <w:bdr w:val="none" w:sz="0" w:space="0" w:color="auto" w:frame="1"/>
        </w:rPr>
        <w:t>between dietary pattern z-scores</w:t>
      </w:r>
      <w:r w:rsidR="003C5F23" w:rsidRPr="0016663E">
        <w:rPr>
          <w:rFonts w:asciiTheme="minorHAnsi" w:hAnsiTheme="minorHAnsi" w:cstheme="minorHAnsi"/>
          <w:bdr w:val="none" w:sz="0" w:space="0" w:color="auto" w:frame="1"/>
        </w:rPr>
        <w:t xml:space="preserve"> (as continuous variables) </w:t>
      </w:r>
      <w:r w:rsidR="00AE00AF" w:rsidRPr="0016663E">
        <w:rPr>
          <w:rFonts w:asciiTheme="minorHAnsi" w:hAnsiTheme="minorHAnsi" w:cstheme="minorHAnsi"/>
          <w:bdr w:val="none" w:sz="0" w:space="0" w:color="auto" w:frame="1"/>
        </w:rPr>
        <w:t>at the two time points were calculated.</w:t>
      </w:r>
      <w:r w:rsidR="00D416A0" w:rsidRPr="0016663E">
        <w:rPr>
          <w:rFonts w:asciiTheme="minorHAnsi" w:hAnsiTheme="minorHAnsi" w:cstheme="minorHAnsi"/>
          <w:bdr w:val="none" w:sz="0" w:space="0" w:color="auto" w:frame="1"/>
        </w:rPr>
        <w:t xml:space="preserve"> </w:t>
      </w:r>
      <w:r w:rsidR="00E66D61" w:rsidRPr="0016663E">
        <w:rPr>
          <w:rFonts w:asciiTheme="minorHAnsi" w:hAnsiTheme="minorHAnsi" w:cstheme="minorHAnsi"/>
          <w:bdr w:val="none" w:sz="0" w:space="0" w:color="auto" w:frame="1"/>
        </w:rPr>
        <w:t xml:space="preserve">An absolute </w:t>
      </w:r>
      <w:r w:rsidR="002C1F85" w:rsidRPr="0016663E">
        <w:rPr>
          <w:rFonts w:asciiTheme="minorHAnsi" w:hAnsiTheme="minorHAnsi" w:cstheme="minorHAnsi"/>
          <w:bdr w:val="none" w:sz="0" w:space="0" w:color="auto" w:frame="1"/>
        </w:rPr>
        <w:t xml:space="preserve">coefficient value of less than 0.3 </w:t>
      </w:r>
      <w:r w:rsidR="00D416A0" w:rsidRPr="0016663E">
        <w:rPr>
          <w:rFonts w:asciiTheme="minorHAnsi" w:hAnsiTheme="minorHAnsi" w:cstheme="minorHAnsi"/>
          <w:bdr w:val="none" w:sz="0" w:space="0" w:color="auto" w:frame="1"/>
        </w:rPr>
        <w:t xml:space="preserve">was </w:t>
      </w:r>
      <w:r w:rsidR="002C1F85" w:rsidRPr="0016663E">
        <w:rPr>
          <w:rFonts w:asciiTheme="minorHAnsi" w:hAnsiTheme="minorHAnsi" w:cstheme="minorHAnsi"/>
          <w:bdr w:val="none" w:sz="0" w:space="0" w:color="auto" w:frame="1"/>
        </w:rPr>
        <w:t>indicative of ‘</w:t>
      </w:r>
      <w:r w:rsidR="006F0EF0" w:rsidRPr="0016663E">
        <w:rPr>
          <w:rFonts w:asciiTheme="minorHAnsi" w:hAnsiTheme="minorHAnsi" w:cstheme="minorHAnsi"/>
          <w:bdr w:val="none" w:sz="0" w:space="0" w:color="auto" w:frame="1"/>
        </w:rPr>
        <w:t>low</w:t>
      </w:r>
      <w:r w:rsidR="00E66D61" w:rsidRPr="0016663E">
        <w:rPr>
          <w:rFonts w:asciiTheme="minorHAnsi" w:hAnsiTheme="minorHAnsi" w:cstheme="minorHAnsi"/>
          <w:bdr w:val="none" w:sz="0" w:space="0" w:color="auto" w:frame="1"/>
        </w:rPr>
        <w:t>’ correlation</w:t>
      </w:r>
      <w:r w:rsidR="002C1F85" w:rsidRPr="0016663E">
        <w:rPr>
          <w:rFonts w:asciiTheme="minorHAnsi" w:hAnsiTheme="minorHAnsi" w:cstheme="minorHAnsi"/>
          <w:bdr w:val="none" w:sz="0" w:space="0" w:color="auto" w:frame="1"/>
        </w:rPr>
        <w:t>, 0.3 to 0.5 as ‘</w:t>
      </w:r>
      <w:r w:rsidR="00E66D61" w:rsidRPr="0016663E">
        <w:rPr>
          <w:rFonts w:asciiTheme="minorHAnsi" w:hAnsiTheme="minorHAnsi" w:cstheme="minorHAnsi"/>
          <w:bdr w:val="none" w:sz="0" w:space="0" w:color="auto" w:frame="1"/>
        </w:rPr>
        <w:t>moderate’ correlation</w:t>
      </w:r>
      <w:r w:rsidR="00D416A0" w:rsidRPr="0016663E">
        <w:rPr>
          <w:rFonts w:asciiTheme="minorHAnsi" w:hAnsiTheme="minorHAnsi" w:cstheme="minorHAnsi"/>
          <w:bdr w:val="none" w:sz="0" w:space="0" w:color="auto" w:frame="1"/>
        </w:rPr>
        <w:t xml:space="preserve"> and more than 0.5 </w:t>
      </w:r>
      <w:r w:rsidR="002C1F85" w:rsidRPr="0016663E">
        <w:rPr>
          <w:rFonts w:asciiTheme="minorHAnsi" w:hAnsiTheme="minorHAnsi" w:cstheme="minorHAnsi"/>
          <w:bdr w:val="none" w:sz="0" w:space="0" w:color="auto" w:frame="1"/>
        </w:rPr>
        <w:t>as ‘</w:t>
      </w:r>
      <w:r w:rsidR="00D416A0" w:rsidRPr="0016663E">
        <w:rPr>
          <w:rFonts w:asciiTheme="minorHAnsi" w:hAnsiTheme="minorHAnsi" w:cstheme="minorHAnsi"/>
          <w:bdr w:val="none" w:sz="0" w:space="0" w:color="auto" w:frame="1"/>
        </w:rPr>
        <w:t xml:space="preserve">strong’ correlation </w:t>
      </w:r>
      <w:r w:rsidR="002C1F85" w:rsidRPr="0016663E">
        <w:rPr>
          <w:rFonts w:asciiTheme="minorHAnsi" w:hAnsiTheme="minorHAnsi" w:cstheme="minorHAnsi"/>
          <w:bdr w:val="none" w:sz="0" w:space="0" w:color="auto" w:frame="1"/>
        </w:rPr>
        <w:fldChar w:fldCharType="begin"/>
      </w:r>
      <w:r w:rsidR="00EE6BF2" w:rsidRPr="0016663E">
        <w:rPr>
          <w:rFonts w:asciiTheme="minorHAnsi" w:hAnsiTheme="minorHAnsi" w:cstheme="minorHAnsi"/>
          <w:bdr w:val="none" w:sz="0" w:space="0" w:color="auto" w:frame="1"/>
        </w:rPr>
        <w:instrText xml:space="preserve"> ADDIN EN.CITE &lt;EndNote&gt;&lt;Cite&gt;&lt;Author&gt;Akoglu&lt;/Author&gt;&lt;Year&gt;2018&lt;/Year&gt;&lt;RecNum&gt;120&lt;/RecNum&gt;&lt;DisplayText&gt;[46]&lt;/DisplayText&gt;&lt;record&gt;&lt;rec-number&gt;120&lt;/rec-number&gt;&lt;foreign-keys&gt;&lt;key app="EN" db-id="9z5wzpfd7v0wv1ezef4xaaafawxprps0v9dd" timestamp="1603265930"&gt;120&lt;/key&gt;&lt;/foreign-keys&gt;&lt;ref-type name="Journal Article"&gt;17&lt;/ref-type&gt;&lt;contributors&gt;&lt;authors&gt;&lt;author&gt;Akoglu, Haldun&lt;/author&gt;&lt;/authors&gt;&lt;/contributors&gt;&lt;titles&gt;&lt;title&gt;User&amp;apos;s guide to correlation coefficients&lt;/title&gt;&lt;secondary-title&gt;Turkish journal of emergency medicine&lt;/secondary-title&gt;&lt;alt-title&gt;Turk J Emerg Med&lt;/alt-title&gt;&lt;/titles&gt;&lt;periodical&gt;&lt;full-title&gt;Turkish journal of emergency medicine&lt;/full-title&gt;&lt;abbr-1&gt;Turk J Emerg Med&lt;/abbr-1&gt;&lt;/periodical&gt;&lt;alt-periodical&gt;&lt;full-title&gt;Turkish journal of emergency medicine&lt;/full-title&gt;&lt;abbr-1&gt;Turk J Emerg Med&lt;/abbr-1&gt;&lt;/alt-periodical&gt;&lt;pages&gt;91-93&lt;/pages&gt;&lt;volume&gt;18&lt;/volume&gt;&lt;number&gt;3&lt;/number&gt;&lt;keywords&gt;&lt;keyword&gt;Correlation coefficient&lt;/keyword&gt;&lt;keyword&gt;Cramer&amp;apos;s&lt;/keyword&gt;&lt;keyword&gt;Interpretation&lt;/keyword&gt;&lt;keyword&gt;Lin&amp;apos;s&lt;/keyword&gt;&lt;keyword&gt;Pearson&amp;apos;s&lt;/keyword&gt;&lt;keyword&gt;Spearman&amp;apos;s&lt;/keyword&gt;&lt;/keywords&gt;&lt;dates&gt;&lt;year&gt;2018&lt;/year&gt;&lt;/dates&gt;&lt;publisher&gt;Elsevier&lt;/publisher&gt;&lt;isbn&gt;2452-2473&lt;/isbn&gt;&lt;accession-num&gt;30191186&lt;/accession-num&gt;&lt;urls&gt;&lt;related-urls&gt;&lt;url&gt;https://pubmed.ncbi.nlm.nih.gov/30191186&lt;/url&gt;&lt;url&gt;https://www.ncbi.nlm.nih.gov/pmc/articles/PMC6107969/&lt;/url&gt;&lt;/related-urls&gt;&lt;/urls&gt;&lt;electronic-resource-num&gt;10.1016/j.tjem.2018.08.001&lt;/electronic-resource-num&gt;&lt;remote-database-name&gt;PubMed&lt;/remote-database-name&gt;&lt;language&gt;eng&lt;/language&gt;&lt;/record&gt;&lt;/Cite&gt;&lt;/EndNote&gt;</w:instrText>
      </w:r>
      <w:r w:rsidR="002C1F85"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46]</w:t>
      </w:r>
      <w:r w:rsidR="002C1F85" w:rsidRPr="0016663E">
        <w:rPr>
          <w:rFonts w:asciiTheme="minorHAnsi" w:hAnsiTheme="minorHAnsi" w:cstheme="minorHAnsi"/>
          <w:bdr w:val="none" w:sz="0" w:space="0" w:color="auto" w:frame="1"/>
        </w:rPr>
        <w:fldChar w:fldCharType="end"/>
      </w:r>
      <w:r w:rsidR="00E92443" w:rsidRPr="0016663E">
        <w:rPr>
          <w:rFonts w:asciiTheme="minorHAnsi" w:hAnsiTheme="minorHAnsi" w:cstheme="minorHAnsi"/>
          <w:bdr w:val="none" w:sz="0" w:space="0" w:color="auto" w:frame="1"/>
        </w:rPr>
        <w:t xml:space="preserve">. </w:t>
      </w:r>
    </w:p>
    <w:p w14:paraId="31F17BA2" w14:textId="77777777" w:rsidR="003C5F23" w:rsidRPr="0016663E" w:rsidRDefault="003C5F23" w:rsidP="00327D11">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5375EF3B" w14:textId="4B492CD6" w:rsidR="006059B1" w:rsidRPr="0016663E" w:rsidRDefault="003C5F23" w:rsidP="00511A35">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Participants were then assigned into tertiles of dietary pattern z-scores during pregnancy and at 6 years post-pregnancy</w:t>
      </w:r>
      <w:r w:rsidR="00761E06" w:rsidRPr="0016663E">
        <w:rPr>
          <w:rFonts w:asciiTheme="minorHAnsi" w:hAnsiTheme="minorHAnsi" w:cstheme="minorHAnsi"/>
          <w:bdr w:val="none" w:sz="0" w:space="0" w:color="auto" w:frame="1"/>
        </w:rPr>
        <w:t>, with low scores belonging to 1</w:t>
      </w:r>
      <w:r w:rsidR="00761E06" w:rsidRPr="0016663E">
        <w:rPr>
          <w:rFonts w:asciiTheme="minorHAnsi" w:hAnsiTheme="minorHAnsi" w:cstheme="minorHAnsi"/>
          <w:bdr w:val="none" w:sz="0" w:space="0" w:color="auto" w:frame="1"/>
          <w:vertAlign w:val="superscript"/>
        </w:rPr>
        <w:t>st</w:t>
      </w:r>
      <w:r w:rsidR="00761E06" w:rsidRPr="0016663E">
        <w:rPr>
          <w:rFonts w:asciiTheme="minorHAnsi" w:hAnsiTheme="minorHAnsi" w:cstheme="minorHAnsi"/>
          <w:bdr w:val="none" w:sz="0" w:space="0" w:color="auto" w:frame="1"/>
        </w:rPr>
        <w:t xml:space="preserve"> tertile</w:t>
      </w:r>
      <w:r w:rsidR="00F23672" w:rsidRPr="0016663E">
        <w:rPr>
          <w:rFonts w:asciiTheme="minorHAnsi" w:hAnsiTheme="minorHAnsi" w:cstheme="minorHAnsi"/>
          <w:bdr w:val="none" w:sz="0" w:space="0" w:color="auto" w:frame="1"/>
        </w:rPr>
        <w:t xml:space="preserve"> </w:t>
      </w:r>
      <w:r w:rsidR="00761E06" w:rsidRPr="0016663E">
        <w:rPr>
          <w:rFonts w:asciiTheme="minorHAnsi" w:hAnsiTheme="minorHAnsi" w:cstheme="minorHAnsi"/>
          <w:bdr w:val="none" w:sz="0" w:space="0" w:color="auto" w:frame="1"/>
        </w:rPr>
        <w:t>and high scores belonging to 3</w:t>
      </w:r>
      <w:r w:rsidR="00761E06" w:rsidRPr="0016663E">
        <w:rPr>
          <w:rFonts w:asciiTheme="minorHAnsi" w:hAnsiTheme="minorHAnsi" w:cstheme="minorHAnsi"/>
          <w:bdr w:val="none" w:sz="0" w:space="0" w:color="auto" w:frame="1"/>
          <w:vertAlign w:val="superscript"/>
        </w:rPr>
        <w:t>rd</w:t>
      </w:r>
      <w:r w:rsidR="00761E06" w:rsidRPr="0016663E">
        <w:rPr>
          <w:rFonts w:asciiTheme="minorHAnsi" w:hAnsiTheme="minorHAnsi" w:cstheme="minorHAnsi"/>
          <w:bdr w:val="none" w:sz="0" w:space="0" w:color="auto" w:frame="1"/>
        </w:rPr>
        <w:t xml:space="preserve"> tertile</w:t>
      </w:r>
      <w:r w:rsidR="00F23672" w:rsidRPr="0016663E">
        <w:rPr>
          <w:rFonts w:asciiTheme="minorHAnsi" w:hAnsiTheme="minorHAnsi" w:cstheme="minorHAnsi"/>
          <w:bdr w:val="none" w:sz="0" w:space="0" w:color="auto" w:frame="1"/>
        </w:rPr>
        <w:t xml:space="preserve"> </w:t>
      </w:r>
      <w:r w:rsidR="00761E06" w:rsidRPr="0016663E">
        <w:rPr>
          <w:rFonts w:asciiTheme="minorHAnsi" w:hAnsiTheme="minorHAnsi" w:cstheme="minorHAnsi"/>
          <w:bdr w:val="none" w:sz="0" w:space="0" w:color="auto" w:frame="1"/>
        </w:rPr>
        <w:t xml:space="preserve">for each dietary pattern </w:t>
      </w:r>
      <w:r w:rsidRPr="0016663E">
        <w:rPr>
          <w:rFonts w:asciiTheme="minorHAnsi" w:hAnsiTheme="minorHAnsi" w:cstheme="minorHAnsi"/>
          <w:bdr w:val="none" w:sz="0" w:space="0" w:color="auto" w:frame="1"/>
        </w:rPr>
        <w:t>(1</w:t>
      </w:r>
      <w:r w:rsidRPr="0016663E">
        <w:rPr>
          <w:rFonts w:asciiTheme="minorHAnsi" w:hAnsiTheme="minorHAnsi" w:cstheme="minorHAnsi"/>
          <w:bdr w:val="none" w:sz="0" w:space="0" w:color="auto" w:frame="1"/>
          <w:vertAlign w:val="superscript"/>
        </w:rPr>
        <w:t>st</w:t>
      </w:r>
      <w:r w:rsidRPr="0016663E">
        <w:rPr>
          <w:rFonts w:asciiTheme="minorHAnsi" w:hAnsiTheme="minorHAnsi" w:cstheme="minorHAnsi"/>
          <w:bdr w:val="none" w:sz="0" w:space="0" w:color="auto" w:frame="1"/>
        </w:rPr>
        <w:t xml:space="preserve"> tertile </w:t>
      </w:r>
      <w:r w:rsidR="00F23672" w:rsidRPr="0016663E">
        <w:rPr>
          <w:rFonts w:asciiTheme="minorHAnsi" w:hAnsiTheme="minorHAnsi" w:cstheme="minorHAnsi"/>
          <w:bdr w:val="none" w:sz="0" w:space="0" w:color="auto" w:frame="1"/>
        </w:rPr>
        <w:t xml:space="preserve">(T1) </w:t>
      </w:r>
      <w:r w:rsidRPr="0016663E">
        <w:rPr>
          <w:rFonts w:asciiTheme="minorHAnsi" w:hAnsiTheme="minorHAnsi" w:cstheme="minorHAnsi"/>
          <w:bdr w:val="none" w:sz="0" w:space="0" w:color="auto" w:frame="1"/>
        </w:rPr>
        <w:t>= low adherence, 2</w:t>
      </w:r>
      <w:r w:rsidRPr="0016663E">
        <w:rPr>
          <w:rFonts w:asciiTheme="minorHAnsi" w:hAnsiTheme="minorHAnsi" w:cstheme="minorHAnsi"/>
          <w:bdr w:val="none" w:sz="0" w:space="0" w:color="auto" w:frame="1"/>
          <w:vertAlign w:val="superscript"/>
        </w:rPr>
        <w:t>nd</w:t>
      </w:r>
      <w:r w:rsidRPr="0016663E">
        <w:rPr>
          <w:rFonts w:asciiTheme="minorHAnsi" w:hAnsiTheme="minorHAnsi" w:cstheme="minorHAnsi"/>
          <w:bdr w:val="none" w:sz="0" w:space="0" w:color="auto" w:frame="1"/>
        </w:rPr>
        <w:t xml:space="preserve"> tertile</w:t>
      </w:r>
      <w:r w:rsidR="00F23672" w:rsidRPr="0016663E">
        <w:rPr>
          <w:rFonts w:asciiTheme="minorHAnsi" w:hAnsiTheme="minorHAnsi" w:cstheme="minorHAnsi"/>
          <w:bdr w:val="none" w:sz="0" w:space="0" w:color="auto" w:frame="1"/>
        </w:rPr>
        <w:t xml:space="preserve"> (T2) = </w:t>
      </w:r>
      <w:r w:rsidRPr="0016663E">
        <w:rPr>
          <w:rFonts w:asciiTheme="minorHAnsi" w:hAnsiTheme="minorHAnsi" w:cstheme="minorHAnsi"/>
          <w:bdr w:val="none" w:sz="0" w:space="0" w:color="auto" w:frame="1"/>
        </w:rPr>
        <w:t>moderate adherence, and 3</w:t>
      </w:r>
      <w:r w:rsidRPr="0016663E">
        <w:rPr>
          <w:rFonts w:asciiTheme="minorHAnsi" w:hAnsiTheme="minorHAnsi" w:cstheme="minorHAnsi"/>
          <w:bdr w:val="none" w:sz="0" w:space="0" w:color="auto" w:frame="1"/>
          <w:vertAlign w:val="superscript"/>
        </w:rPr>
        <w:t>rd</w:t>
      </w:r>
      <w:r w:rsidRPr="0016663E">
        <w:rPr>
          <w:rFonts w:asciiTheme="minorHAnsi" w:hAnsiTheme="minorHAnsi" w:cstheme="minorHAnsi"/>
          <w:bdr w:val="none" w:sz="0" w:space="0" w:color="auto" w:frame="1"/>
        </w:rPr>
        <w:t xml:space="preserve"> tertile</w:t>
      </w:r>
      <w:r w:rsidR="00F23672" w:rsidRPr="0016663E">
        <w:rPr>
          <w:rFonts w:asciiTheme="minorHAnsi" w:hAnsiTheme="minorHAnsi" w:cstheme="minorHAnsi"/>
          <w:bdr w:val="none" w:sz="0" w:space="0" w:color="auto" w:frame="1"/>
        </w:rPr>
        <w:t xml:space="preserve"> (T3)</w:t>
      </w:r>
      <w:r w:rsidRPr="0016663E">
        <w:rPr>
          <w:rFonts w:asciiTheme="minorHAnsi" w:hAnsiTheme="minorHAnsi" w:cstheme="minorHAnsi"/>
          <w:bdr w:val="none" w:sz="0" w:space="0" w:color="auto" w:frame="1"/>
        </w:rPr>
        <w:t xml:space="preserve"> = </w:t>
      </w:r>
      <w:r w:rsidR="00F72905" w:rsidRPr="0016663E">
        <w:rPr>
          <w:rFonts w:asciiTheme="minorHAnsi" w:hAnsiTheme="minorHAnsi" w:cstheme="minorHAnsi"/>
          <w:bdr w:val="none" w:sz="0" w:space="0" w:color="auto" w:frame="1"/>
        </w:rPr>
        <w:t xml:space="preserve">high adherence). </w:t>
      </w:r>
      <w:r w:rsidRPr="0016663E">
        <w:rPr>
          <w:rFonts w:asciiTheme="minorHAnsi" w:hAnsiTheme="minorHAnsi" w:cstheme="minorHAnsi"/>
          <w:bdr w:val="none" w:sz="0" w:space="0" w:color="auto" w:frame="1"/>
        </w:rPr>
        <w:t>T</w:t>
      </w:r>
      <w:r w:rsidR="005C19CD" w:rsidRPr="0016663E">
        <w:rPr>
          <w:rFonts w:asciiTheme="minorHAnsi" w:hAnsiTheme="minorHAnsi" w:cstheme="minorHAnsi"/>
          <w:bdr w:val="none" w:sz="0" w:space="0" w:color="auto" w:frame="1"/>
        </w:rPr>
        <w:t xml:space="preserve">he proportion of participants (%) who remained in the same tertile </w:t>
      </w:r>
      <w:r w:rsidRPr="0016663E">
        <w:rPr>
          <w:rFonts w:asciiTheme="minorHAnsi" w:hAnsiTheme="minorHAnsi" w:cstheme="minorHAnsi"/>
          <w:bdr w:val="none" w:sz="0" w:space="0" w:color="auto" w:frame="1"/>
        </w:rPr>
        <w:t xml:space="preserve">for a dietary pattern </w:t>
      </w:r>
      <w:r w:rsidR="005C19CD" w:rsidRPr="0016663E">
        <w:rPr>
          <w:rFonts w:asciiTheme="minorHAnsi" w:hAnsiTheme="minorHAnsi" w:cstheme="minorHAnsi"/>
          <w:bdr w:val="none" w:sz="0" w:space="0" w:color="auto" w:frame="1"/>
        </w:rPr>
        <w:t xml:space="preserve">from pregnancy to 6 years post-pregnancy was determined (cross-tabulations) and the level of agreement was estimated using Cohen’s weighted kappa (κ) </w:t>
      </w:r>
      <w:r w:rsidR="005C19CD" w:rsidRPr="0016663E">
        <w:rPr>
          <w:rFonts w:asciiTheme="minorHAnsi" w:hAnsiTheme="minorHAnsi" w:cstheme="minorHAnsi"/>
          <w:bdr w:val="none" w:sz="0" w:space="0" w:color="auto" w:frame="1"/>
        </w:rPr>
        <w:fldChar w:fldCharType="begin"/>
      </w:r>
      <w:r w:rsidR="00EE6BF2" w:rsidRPr="0016663E">
        <w:rPr>
          <w:rFonts w:asciiTheme="minorHAnsi" w:hAnsiTheme="minorHAnsi" w:cstheme="minorHAnsi"/>
          <w:bdr w:val="none" w:sz="0" w:space="0" w:color="auto" w:frame="1"/>
        </w:rPr>
        <w:instrText xml:space="preserve"> ADDIN EN.CITE &lt;EndNote&gt;&lt;Cite&gt;&lt;Author&gt;Cohen&lt;/Author&gt;&lt;Year&gt;1968&lt;/Year&gt;&lt;RecNum&gt;36&lt;/RecNum&gt;&lt;DisplayText&gt;[47]&lt;/DisplayText&gt;&lt;record&gt;&lt;rec-number&gt;36&lt;/rec-number&gt;&lt;foreign-keys&gt;&lt;key app="EN" db-id="9z5wzpfd7v0wv1ezef4xaaafawxprps0v9dd" timestamp="1587699660"&gt;36&lt;/key&gt;&lt;/foreign-keys&gt;&lt;ref-type name="Journal Article"&gt;17&lt;/ref-type&gt;&lt;contributors&gt;&lt;authors&gt;&lt;author&gt;Cohen, J.&lt;/author&gt;&lt;/authors&gt;&lt;/contributors&gt;&lt;titles&gt;&lt;title&gt;Weighted kappa: nominal scale agreement with provision for scaled disagreement or partial credit&lt;/title&gt;&lt;secondary-title&gt;Psychol Bull&lt;/secondary-title&gt;&lt;/titles&gt;&lt;periodical&gt;&lt;full-title&gt;Psychol Bull&lt;/full-title&gt;&lt;/periodical&gt;&lt;pages&gt;213-20&lt;/pages&gt;&lt;volume&gt;70&lt;/volume&gt;&lt;number&gt;4&lt;/number&gt;&lt;edition&gt;1968/10/01&lt;/edition&gt;&lt;keywords&gt;&lt;keyword&gt;Humans&lt;/keyword&gt;&lt;keyword&gt;Likelihood Functions&lt;/keyword&gt;&lt;keyword&gt;Mental Disorders/*diagnosis&lt;/keyword&gt;&lt;keyword&gt;Models, Statistical&lt;/keyword&gt;&lt;keyword&gt;Psychometrics/*methods&lt;/keyword&gt;&lt;keyword&gt;Research Design&lt;/keyword&gt;&lt;keyword&gt;Sample Size&lt;/keyword&gt;&lt;/keywords&gt;&lt;dates&gt;&lt;year&gt;1968&lt;/year&gt;&lt;pub-dates&gt;&lt;date&gt;Oct&lt;/date&gt;&lt;/pub-dates&gt;&lt;/dates&gt;&lt;isbn&gt;0033-2909 (Print)&amp;#xD;0033-2909&lt;/isbn&gt;&lt;accession-num&gt;19673146&lt;/accession-num&gt;&lt;urls&gt;&lt;/urls&gt;&lt;electronic-resource-num&gt;10.1037/h0026256&lt;/electronic-resource-num&gt;&lt;remote-database-provider&gt;NLM&lt;/remote-database-provider&gt;&lt;language&gt;eng&lt;/language&gt;&lt;/record&gt;&lt;/Cite&gt;&lt;/EndNote&gt;</w:instrText>
      </w:r>
      <w:r w:rsidR="005C19CD"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47]</w:t>
      </w:r>
      <w:r w:rsidR="005C19CD" w:rsidRPr="0016663E">
        <w:rPr>
          <w:rFonts w:asciiTheme="minorHAnsi" w:hAnsiTheme="minorHAnsi" w:cstheme="minorHAnsi"/>
          <w:bdr w:val="none" w:sz="0" w:space="0" w:color="auto" w:frame="1"/>
        </w:rPr>
        <w:fldChar w:fldCharType="end"/>
      </w:r>
      <w:r w:rsidR="001E78F2" w:rsidRPr="0016663E">
        <w:rPr>
          <w:rFonts w:asciiTheme="minorHAnsi" w:hAnsiTheme="minorHAnsi" w:cstheme="minorHAnsi"/>
          <w:bdr w:val="none" w:sz="0" w:space="0" w:color="auto" w:frame="1"/>
        </w:rPr>
        <w:t xml:space="preserve">. Cohen's weighted κ of one </w:t>
      </w:r>
      <w:r w:rsidR="005C19CD" w:rsidRPr="0016663E">
        <w:rPr>
          <w:rFonts w:asciiTheme="minorHAnsi" w:hAnsiTheme="minorHAnsi" w:cstheme="minorHAnsi"/>
          <w:bdr w:val="none" w:sz="0" w:space="0" w:color="auto" w:frame="1"/>
        </w:rPr>
        <w:t>indicates perfect agreement</w:t>
      </w:r>
      <w:r w:rsidR="001E78F2" w:rsidRPr="0016663E">
        <w:rPr>
          <w:rFonts w:asciiTheme="minorHAnsi" w:hAnsiTheme="minorHAnsi" w:cstheme="minorHAnsi"/>
          <w:bdr w:val="none" w:sz="0" w:space="0" w:color="auto" w:frame="1"/>
        </w:rPr>
        <w:t xml:space="preserve"> and zero indicates agreement due to chance. </w:t>
      </w:r>
      <w:r w:rsidR="005C19CD" w:rsidRPr="0016663E">
        <w:rPr>
          <w:rFonts w:asciiTheme="minorHAnsi" w:hAnsiTheme="minorHAnsi" w:cstheme="minorHAnsi"/>
          <w:bdr w:val="none" w:sz="0" w:space="0" w:color="auto" w:frame="1"/>
        </w:rPr>
        <w:t xml:space="preserve">In accordance to the scale of Landis and Koch </w:t>
      </w:r>
      <w:r w:rsidR="005C19CD" w:rsidRPr="0016663E">
        <w:rPr>
          <w:rFonts w:asciiTheme="minorHAnsi" w:hAnsiTheme="minorHAnsi" w:cstheme="minorHAnsi"/>
          <w:bdr w:val="none" w:sz="0" w:space="0" w:color="auto" w:frame="1"/>
        </w:rPr>
        <w:fldChar w:fldCharType="begin"/>
      </w:r>
      <w:r w:rsidR="00EE6BF2" w:rsidRPr="0016663E">
        <w:rPr>
          <w:rFonts w:asciiTheme="minorHAnsi" w:hAnsiTheme="minorHAnsi" w:cstheme="minorHAnsi"/>
          <w:bdr w:val="none" w:sz="0" w:space="0" w:color="auto" w:frame="1"/>
        </w:rPr>
        <w:instrText xml:space="preserve"> ADDIN EN.CITE &lt;EndNote&gt;&lt;Cite&gt;&lt;Author&gt;Landis&lt;/Author&gt;&lt;Year&gt;1977&lt;/Year&gt;&lt;RecNum&gt;37&lt;/RecNum&gt;&lt;DisplayText&gt;[48]&lt;/DisplayText&gt;&lt;record&gt;&lt;rec-number&gt;37&lt;/rec-number&gt;&lt;foreign-keys&gt;&lt;key app="EN" db-id="9z5wzpfd7v0wv1ezef4xaaafawxprps0v9dd" timestamp="1587700142"&gt;37&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lt;/isbn&gt;&lt;accession-num&gt;843571&lt;/accession-num&gt;&lt;urls&gt;&lt;/urls&gt;&lt;remote-database-provider&gt;NLM&lt;/remote-database-provider&gt;&lt;language&gt;eng&lt;/language&gt;&lt;/record&gt;&lt;/Cite&gt;&lt;/EndNote&gt;</w:instrText>
      </w:r>
      <w:r w:rsidR="005C19CD"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48]</w:t>
      </w:r>
      <w:r w:rsidR="005C19CD" w:rsidRPr="0016663E">
        <w:rPr>
          <w:rFonts w:asciiTheme="minorHAnsi" w:hAnsiTheme="minorHAnsi" w:cstheme="minorHAnsi"/>
          <w:bdr w:val="none" w:sz="0" w:space="0" w:color="auto" w:frame="1"/>
        </w:rPr>
        <w:fldChar w:fldCharType="end"/>
      </w:r>
      <w:r w:rsidR="005C19CD" w:rsidRPr="0016663E">
        <w:rPr>
          <w:rFonts w:asciiTheme="minorHAnsi" w:hAnsiTheme="minorHAnsi" w:cstheme="minorHAnsi"/>
          <w:bdr w:val="none" w:sz="0" w:space="0" w:color="auto" w:frame="1"/>
        </w:rPr>
        <w:t xml:space="preserve">, values of 0.01 to 0.20 are indicative of "slight" agreement; 0.21 to 0.40 as "fair"; 0.41 to 0.60 as "moderate"; 0.61 to 0.80 as "substantial" and 0.81 to 1.00 as "almost perfect" agreement between time points. The higher the agreement, the more stable is the dietary pattern across </w:t>
      </w:r>
      <w:r w:rsidRPr="0016663E">
        <w:rPr>
          <w:rFonts w:asciiTheme="minorHAnsi" w:hAnsiTheme="minorHAnsi" w:cstheme="minorHAnsi"/>
          <w:bdr w:val="none" w:sz="0" w:space="0" w:color="auto" w:frame="1"/>
        </w:rPr>
        <w:t xml:space="preserve">the two </w:t>
      </w:r>
      <w:r w:rsidR="005C19CD" w:rsidRPr="0016663E">
        <w:rPr>
          <w:rFonts w:asciiTheme="minorHAnsi" w:hAnsiTheme="minorHAnsi" w:cstheme="minorHAnsi"/>
          <w:bdr w:val="none" w:sz="0" w:space="0" w:color="auto" w:frame="1"/>
        </w:rPr>
        <w:t>time point</w:t>
      </w:r>
      <w:r w:rsidRPr="0016663E">
        <w:rPr>
          <w:rFonts w:asciiTheme="minorHAnsi" w:hAnsiTheme="minorHAnsi" w:cstheme="minorHAnsi"/>
          <w:bdr w:val="none" w:sz="0" w:space="0" w:color="auto" w:frame="1"/>
        </w:rPr>
        <w:t>s</w:t>
      </w:r>
      <w:r w:rsidR="005C19CD" w:rsidRPr="0016663E">
        <w:rPr>
          <w:rFonts w:asciiTheme="minorHAnsi" w:hAnsiTheme="minorHAnsi" w:cstheme="minorHAnsi"/>
          <w:bdr w:val="none" w:sz="0" w:space="0" w:color="auto" w:frame="1"/>
        </w:rPr>
        <w:t xml:space="preserve">. </w:t>
      </w:r>
    </w:p>
    <w:p w14:paraId="7272C3EB" w14:textId="6769AD05" w:rsidR="00883639" w:rsidRPr="0016663E" w:rsidRDefault="00883639" w:rsidP="00511A35">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5C1F8F94" w14:textId="172E1EC6" w:rsidR="00883639" w:rsidRPr="0016663E" w:rsidRDefault="00883639" w:rsidP="00511A35">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Participants who shifted from T1 at pregnancy to T2/T3 at post-pregnancy and T2 at pregnancy to T3 at post-pregnancy represent those with increased adherence to this particular dietary pattern. They were compared to participants in the consistently low adherence group (i.e. those who remained in T1 of a particular dietary pattern from pregnancy to 6 years post-pregnancy). Conversely, participants who shifted from T3 at pregnancy to T2/T1 at post-pregnancy and T2 at pregnancy to T1 at post-pregnancy represent those with decreased adherence to this particular dietary pattern. They were compared to those in the consistently high adherence group (participants who remained in T3 of a particular dietary pattern throughout the two time points). </w:t>
      </w:r>
    </w:p>
    <w:p w14:paraId="2AAA446E" w14:textId="77777777" w:rsidR="00C116EE" w:rsidRPr="0016663E" w:rsidRDefault="00C116EE" w:rsidP="00511A35">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405A6522" w14:textId="33C665E3" w:rsidR="005A4B0A" w:rsidRPr="0016663E" w:rsidRDefault="00C116EE" w:rsidP="002A52A5">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Logistic regression models were used to assess the associations between sociodemographic and lifestyle characteristics and mother’s adherence to dietary patterns over time. In these models, we examined mother’s age at recruitment, ethnicity, maternal education, household income at recruitment and at 5 years post-pregnancy, pre-pregnancy BMI and BMI at 6 years post-pregnancy, parity at recruitment and at 4 years post-pregnancy, GDM, hypertensive disorders of pregnancy, hypertension at 4 years post-pregnancy, GWG, PPWR, mother’s working status at 5 years post-pregnancy, mother’s physical activity post-pregnancy, mother’s T2D status post-pregnancy and mother’s child feeding practices such as reading HCS when pur</w:t>
      </w:r>
      <w:r w:rsidR="005A4B0A" w:rsidRPr="0016663E">
        <w:rPr>
          <w:rFonts w:asciiTheme="minorHAnsi" w:hAnsiTheme="minorHAnsi" w:cstheme="minorHAnsi"/>
          <w:bdr w:val="none" w:sz="0" w:space="0" w:color="auto" w:frame="1"/>
        </w:rPr>
        <w:t>ch</w:t>
      </w:r>
      <w:r w:rsidR="00BF19E1">
        <w:rPr>
          <w:rFonts w:asciiTheme="minorHAnsi" w:hAnsiTheme="minorHAnsi" w:cstheme="minorHAnsi"/>
          <w:bdr w:val="none" w:sz="0" w:space="0" w:color="auto" w:frame="1"/>
        </w:rPr>
        <w:t xml:space="preserve">asing food for their child. The </w:t>
      </w:r>
      <w:r w:rsidR="005A4B0A" w:rsidRPr="0016663E">
        <w:rPr>
          <w:rFonts w:asciiTheme="minorHAnsi" w:hAnsiTheme="minorHAnsi" w:cstheme="minorHAnsi"/>
          <w:bdr w:val="none" w:sz="0" w:space="0" w:color="auto" w:frame="1"/>
        </w:rPr>
        <w:t>model was adjusted for sociodemographic and lifestyle variables that were significant at p &lt; 0.05</w:t>
      </w:r>
      <w:r w:rsidR="008D7A81" w:rsidRPr="0016663E">
        <w:rPr>
          <w:rFonts w:asciiTheme="minorHAnsi" w:hAnsiTheme="minorHAnsi" w:cstheme="minorHAnsi"/>
          <w:bdr w:val="none" w:sz="0" w:space="0" w:color="auto" w:frame="1"/>
        </w:rPr>
        <w:t xml:space="preserve"> in the </w:t>
      </w:r>
      <w:r w:rsidR="00030D23" w:rsidRPr="0016663E">
        <w:rPr>
          <w:rFonts w:asciiTheme="minorHAnsi" w:hAnsiTheme="minorHAnsi" w:cstheme="minorHAnsi"/>
          <w:bdr w:val="none" w:sz="0" w:space="0" w:color="auto" w:frame="1"/>
        </w:rPr>
        <w:t xml:space="preserve">univariate model. </w:t>
      </w:r>
      <w:r w:rsidR="005A4B0A" w:rsidRPr="0016663E">
        <w:rPr>
          <w:rFonts w:asciiTheme="minorHAnsi" w:hAnsiTheme="minorHAnsi" w:cstheme="minorHAnsi"/>
          <w:bdr w:val="none" w:sz="0" w:space="0" w:color="auto" w:frame="1"/>
        </w:rPr>
        <w:t>Only results from</w:t>
      </w:r>
      <w:r w:rsidR="00BF19E1">
        <w:rPr>
          <w:rFonts w:asciiTheme="minorHAnsi" w:hAnsiTheme="minorHAnsi" w:cstheme="minorHAnsi"/>
          <w:bdr w:val="none" w:sz="0" w:space="0" w:color="auto" w:frame="1"/>
        </w:rPr>
        <w:t xml:space="preserve"> multiple adjusted </w:t>
      </w:r>
      <w:r w:rsidR="005A4B0A" w:rsidRPr="0016663E">
        <w:rPr>
          <w:rFonts w:asciiTheme="minorHAnsi" w:hAnsiTheme="minorHAnsi" w:cstheme="minorHAnsi"/>
          <w:bdr w:val="none" w:sz="0" w:space="0" w:color="auto" w:frame="1"/>
        </w:rPr>
        <w:t>models were reported.</w:t>
      </w:r>
    </w:p>
    <w:p w14:paraId="4475FA63" w14:textId="77777777" w:rsidR="002A52A5" w:rsidRPr="0016663E" w:rsidRDefault="002A52A5" w:rsidP="002A52A5">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71B20A1A" w14:textId="1A43761B" w:rsidR="00761E06" w:rsidRPr="0016663E" w:rsidRDefault="00883639" w:rsidP="00633F63">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ED164A">
        <w:rPr>
          <w:rFonts w:asciiTheme="minorHAnsi" w:hAnsiTheme="minorHAnsi" w:cstheme="minorHAnsi"/>
          <w:color w:val="FF0000"/>
          <w:bdr w:val="none" w:sz="0" w:space="0" w:color="auto" w:frame="1"/>
        </w:rPr>
        <w:t xml:space="preserve">To reduce potential bias associated with missing data in our study, </w:t>
      </w:r>
      <w:r w:rsidR="00515BCE" w:rsidRPr="00ED164A">
        <w:rPr>
          <w:rFonts w:asciiTheme="minorHAnsi" w:hAnsiTheme="minorHAnsi" w:cstheme="minorHAnsi"/>
          <w:color w:val="FF0000"/>
          <w:bdr w:val="none" w:sz="0" w:space="0" w:color="auto" w:frame="1"/>
        </w:rPr>
        <w:t xml:space="preserve">missing data were imputed 20 times using multiple imputation technique with chained equations </w:t>
      </w:r>
      <w:r w:rsidR="00515BCE" w:rsidRPr="00ED164A">
        <w:rPr>
          <w:rFonts w:asciiTheme="minorHAnsi" w:hAnsiTheme="minorHAnsi" w:cstheme="minorHAnsi"/>
          <w:color w:val="FF0000"/>
          <w:bdr w:val="none" w:sz="0" w:space="0" w:color="auto" w:frame="1"/>
        </w:rPr>
        <w:fldChar w:fldCharType="begin"/>
      </w:r>
      <w:r w:rsidR="00515BCE" w:rsidRPr="00ED164A">
        <w:rPr>
          <w:rFonts w:asciiTheme="minorHAnsi" w:hAnsiTheme="minorHAnsi" w:cstheme="minorHAnsi"/>
          <w:color w:val="FF0000"/>
          <w:bdr w:val="none" w:sz="0" w:space="0" w:color="auto" w:frame="1"/>
        </w:rPr>
        <w:instrText xml:space="preserve"> ADDIN EN.CITE &lt;EndNote&gt;&lt;Cite&gt;&lt;Author&gt;Jakobsen&lt;/Author&gt;&lt;Year&gt;2017&lt;/Year&gt;&lt;RecNum&gt;116&lt;/RecNum&gt;&lt;DisplayText&gt;[49]&lt;/DisplayText&gt;&lt;record&gt;&lt;rec-number&gt;116&lt;/rec-number&gt;&lt;foreign-keys&gt;&lt;key app="EN" db-id="9z5wzpfd7v0wv1ezef4xaaafawxprps0v9dd" timestamp="1601950565"&gt;116&lt;/key&gt;&lt;/foreign-keys&gt;&lt;ref-type name="Journal Article"&gt;17&lt;/ref-type&gt;&lt;contributors&gt;&lt;authors&gt;&lt;author&gt;Jakobsen, Janus Christian&lt;/author&gt;&lt;author&gt;Gluud, Christian&lt;/author&gt;&lt;author&gt;Wetterslev, Jørn&lt;/author&gt;&lt;author&gt;Winkel, Per&lt;/author&gt;&lt;/authors&gt;&lt;/contributors&gt;&lt;titles&gt;&lt;title&gt;When and how should multiple imputation be used for handling missing data in randomised clinical trials – a practical guide with flowcharts&lt;/title&gt;&lt;secondary-title&gt;BMC Medical Research Methodology&lt;/secondary-title&gt;&lt;/titles&gt;&lt;periodical&gt;&lt;full-title&gt;BMC Medical Research Methodology&lt;/full-title&gt;&lt;/periodical&gt;&lt;pages&gt;162&lt;/pages&gt;&lt;volume&gt;17&lt;/volume&gt;&lt;number&gt;1&lt;/number&gt;&lt;dates&gt;&lt;year&gt;2017&lt;/year&gt;&lt;pub-dates&gt;&lt;date&gt;2017/12/06&lt;/date&gt;&lt;/pub-dates&gt;&lt;/dates&gt;&lt;isbn&gt;1471-2288&lt;/isbn&gt;&lt;urls&gt;&lt;related-urls&gt;&lt;url&gt;https://doi.org/10.1186/s12874-017-0442-1&lt;/url&gt;&lt;/related-urls&gt;&lt;/urls&gt;&lt;electronic-resource-num&gt;10.1186/s12874-017-0442-1&lt;/electronic-resource-num&gt;&lt;/record&gt;&lt;/Cite&gt;&lt;/EndNote&gt;</w:instrText>
      </w:r>
      <w:r w:rsidR="00515BCE" w:rsidRPr="00ED164A">
        <w:rPr>
          <w:rFonts w:asciiTheme="minorHAnsi" w:hAnsiTheme="minorHAnsi" w:cstheme="minorHAnsi"/>
          <w:color w:val="FF0000"/>
          <w:bdr w:val="none" w:sz="0" w:space="0" w:color="auto" w:frame="1"/>
        </w:rPr>
        <w:fldChar w:fldCharType="separate"/>
      </w:r>
      <w:r w:rsidR="00515BCE" w:rsidRPr="00ED164A">
        <w:rPr>
          <w:rFonts w:asciiTheme="minorHAnsi" w:hAnsiTheme="minorHAnsi" w:cstheme="minorHAnsi"/>
          <w:noProof/>
          <w:color w:val="FF0000"/>
          <w:bdr w:val="none" w:sz="0" w:space="0" w:color="auto" w:frame="1"/>
        </w:rPr>
        <w:t>[49]</w:t>
      </w:r>
      <w:r w:rsidR="00515BCE" w:rsidRPr="00ED164A">
        <w:rPr>
          <w:rFonts w:asciiTheme="minorHAnsi" w:hAnsiTheme="minorHAnsi" w:cstheme="minorHAnsi"/>
          <w:color w:val="FF0000"/>
          <w:bdr w:val="none" w:sz="0" w:space="0" w:color="auto" w:frame="1"/>
        </w:rPr>
        <w:fldChar w:fldCharType="end"/>
      </w:r>
      <w:r w:rsidR="00515BCE" w:rsidRPr="00ED164A">
        <w:rPr>
          <w:rFonts w:asciiTheme="minorHAnsi" w:hAnsiTheme="minorHAnsi" w:cstheme="minorHAnsi"/>
          <w:color w:val="FF0000"/>
          <w:bdr w:val="none" w:sz="0" w:space="0" w:color="auto" w:frame="1"/>
        </w:rPr>
        <w:t xml:space="preserve"> for the following sociodemographic and lifestyle variables: </w:t>
      </w:r>
      <w:r w:rsidR="00515BCE" w:rsidRPr="00ED164A">
        <w:rPr>
          <w:rFonts w:asciiTheme="minorHAnsi" w:hAnsiTheme="minorHAnsi" w:cstheme="minorHAnsi"/>
          <w:i/>
          <w:color w:val="FF0000"/>
          <w:bdr w:val="none" w:sz="0" w:space="0" w:color="auto" w:frame="1"/>
        </w:rPr>
        <w:t>n</w:t>
      </w:r>
      <w:r w:rsidR="00515BCE" w:rsidRPr="00ED164A">
        <w:rPr>
          <w:rFonts w:asciiTheme="minorHAnsi" w:hAnsiTheme="minorHAnsi" w:cstheme="minorHAnsi"/>
          <w:color w:val="FF0000"/>
          <w:bdr w:val="none" w:sz="0" w:space="0" w:color="auto" w:frame="1"/>
        </w:rPr>
        <w:t xml:space="preserve"> = 57 pre-pregnancy BMI, </w:t>
      </w:r>
      <w:r w:rsidR="00515BCE" w:rsidRPr="00ED164A">
        <w:rPr>
          <w:rFonts w:asciiTheme="minorHAnsi" w:hAnsiTheme="minorHAnsi" w:cstheme="minorHAnsi"/>
          <w:i/>
          <w:color w:val="FF0000"/>
          <w:bdr w:val="none" w:sz="0" w:space="0" w:color="auto" w:frame="1"/>
        </w:rPr>
        <w:t>n</w:t>
      </w:r>
      <w:r w:rsidR="00515BCE" w:rsidRPr="00ED164A">
        <w:rPr>
          <w:rFonts w:asciiTheme="minorHAnsi" w:hAnsiTheme="minorHAnsi" w:cstheme="minorHAnsi"/>
          <w:color w:val="FF0000"/>
          <w:bdr w:val="none" w:sz="0" w:space="0" w:color="auto" w:frame="1"/>
        </w:rPr>
        <w:t xml:space="preserve"> = 6 maternal education, </w:t>
      </w:r>
      <w:r w:rsidR="00515BCE" w:rsidRPr="00ED164A">
        <w:rPr>
          <w:rFonts w:asciiTheme="minorHAnsi" w:hAnsiTheme="minorHAnsi" w:cstheme="minorHAnsi"/>
          <w:i/>
          <w:color w:val="FF0000"/>
          <w:bdr w:val="none" w:sz="0" w:space="0" w:color="auto" w:frame="1"/>
        </w:rPr>
        <w:t>n</w:t>
      </w:r>
      <w:r w:rsidR="00515BCE" w:rsidRPr="00ED164A">
        <w:rPr>
          <w:rFonts w:asciiTheme="minorHAnsi" w:hAnsiTheme="minorHAnsi" w:cstheme="minorHAnsi"/>
          <w:color w:val="FF0000"/>
          <w:bdr w:val="none" w:sz="0" w:space="0" w:color="auto" w:frame="1"/>
        </w:rPr>
        <w:t xml:space="preserve"> = 48 household income at recruitment, </w:t>
      </w:r>
      <w:r w:rsidR="00515BCE" w:rsidRPr="00ED164A">
        <w:rPr>
          <w:rFonts w:asciiTheme="minorHAnsi" w:hAnsiTheme="minorHAnsi" w:cstheme="minorHAnsi"/>
          <w:i/>
          <w:color w:val="FF0000"/>
          <w:bdr w:val="none" w:sz="0" w:space="0" w:color="auto" w:frame="1"/>
        </w:rPr>
        <w:t>n</w:t>
      </w:r>
      <w:r w:rsidR="00515BCE" w:rsidRPr="00ED164A">
        <w:rPr>
          <w:rFonts w:asciiTheme="minorHAnsi" w:hAnsiTheme="minorHAnsi" w:cstheme="minorHAnsi"/>
          <w:color w:val="FF0000"/>
          <w:bdr w:val="none" w:sz="0" w:space="0" w:color="auto" w:frame="1"/>
        </w:rPr>
        <w:t xml:space="preserve"> = 21 GDM, </w:t>
      </w:r>
      <w:r w:rsidR="00515BCE" w:rsidRPr="00ED164A">
        <w:rPr>
          <w:rFonts w:asciiTheme="minorHAnsi" w:hAnsiTheme="minorHAnsi" w:cstheme="minorHAnsi"/>
          <w:i/>
          <w:color w:val="FF0000"/>
          <w:bdr w:val="none" w:sz="0" w:space="0" w:color="auto" w:frame="1"/>
        </w:rPr>
        <w:t>n</w:t>
      </w:r>
      <w:r w:rsidR="00515BCE" w:rsidRPr="00ED164A">
        <w:rPr>
          <w:rFonts w:asciiTheme="minorHAnsi" w:hAnsiTheme="minorHAnsi" w:cstheme="minorHAnsi"/>
          <w:color w:val="FF0000"/>
          <w:bdr w:val="none" w:sz="0" w:space="0" w:color="auto" w:frame="1"/>
        </w:rPr>
        <w:t xml:space="preserve"> = 81 GWG</w:t>
      </w:r>
      <w:r w:rsidR="00335BAB" w:rsidRPr="00ED164A">
        <w:rPr>
          <w:rFonts w:asciiTheme="minorHAnsi" w:hAnsiTheme="minorHAnsi" w:cstheme="minorHAnsi"/>
          <w:color w:val="FF0000"/>
          <w:bdr w:val="none" w:sz="0" w:space="0" w:color="auto" w:frame="1"/>
        </w:rPr>
        <w:t xml:space="preserve">, </w:t>
      </w:r>
      <w:r w:rsidR="00335BAB" w:rsidRPr="00ED164A">
        <w:rPr>
          <w:rFonts w:asciiTheme="minorHAnsi" w:hAnsiTheme="minorHAnsi" w:cstheme="minorHAnsi"/>
          <w:i/>
          <w:color w:val="FF0000"/>
          <w:bdr w:val="none" w:sz="0" w:space="0" w:color="auto" w:frame="1"/>
        </w:rPr>
        <w:t>n</w:t>
      </w:r>
      <w:r w:rsidR="00335BAB" w:rsidRPr="00ED164A">
        <w:rPr>
          <w:rFonts w:asciiTheme="minorHAnsi" w:hAnsiTheme="minorHAnsi" w:cstheme="minorHAnsi"/>
          <w:color w:val="FF0000"/>
          <w:bdr w:val="none" w:sz="0" w:space="0" w:color="auto" w:frame="1"/>
        </w:rPr>
        <w:t xml:space="preserve"> = 194 PPWR, </w:t>
      </w:r>
      <w:r w:rsidR="00335BAB" w:rsidRPr="00ED164A">
        <w:rPr>
          <w:rFonts w:asciiTheme="minorHAnsi" w:hAnsiTheme="minorHAnsi" w:cstheme="minorHAnsi"/>
          <w:i/>
          <w:color w:val="FF0000"/>
          <w:bdr w:val="none" w:sz="0" w:space="0" w:color="auto" w:frame="1"/>
        </w:rPr>
        <w:t>n</w:t>
      </w:r>
      <w:r w:rsidR="00335BAB" w:rsidRPr="00ED164A">
        <w:rPr>
          <w:rFonts w:asciiTheme="minorHAnsi" w:hAnsiTheme="minorHAnsi" w:cstheme="minorHAnsi"/>
          <w:color w:val="FF0000"/>
          <w:bdr w:val="none" w:sz="0" w:space="0" w:color="auto" w:frame="1"/>
        </w:rPr>
        <w:t xml:space="preserve"> = 68 parity at 4 years post-pregnancy, </w:t>
      </w:r>
      <w:r w:rsidR="00335BAB" w:rsidRPr="00ED164A">
        <w:rPr>
          <w:rFonts w:asciiTheme="minorHAnsi" w:hAnsiTheme="minorHAnsi" w:cstheme="minorHAnsi"/>
          <w:i/>
          <w:color w:val="FF0000"/>
          <w:bdr w:val="none" w:sz="0" w:space="0" w:color="auto" w:frame="1"/>
        </w:rPr>
        <w:t>n</w:t>
      </w:r>
      <w:r w:rsidR="00335BAB" w:rsidRPr="00ED164A">
        <w:rPr>
          <w:rFonts w:asciiTheme="minorHAnsi" w:hAnsiTheme="minorHAnsi" w:cstheme="minorHAnsi"/>
          <w:color w:val="FF0000"/>
          <w:bdr w:val="none" w:sz="0" w:space="0" w:color="auto" w:frame="1"/>
        </w:rPr>
        <w:t xml:space="preserve"> = 134 household income at 5 years post-pregnancy, </w:t>
      </w:r>
      <w:r w:rsidR="00A00B43" w:rsidRPr="00ED164A">
        <w:rPr>
          <w:rFonts w:asciiTheme="minorHAnsi" w:hAnsiTheme="minorHAnsi" w:cstheme="minorHAnsi"/>
          <w:i/>
          <w:color w:val="FF0000"/>
          <w:bdr w:val="none" w:sz="0" w:space="0" w:color="auto" w:frame="1"/>
        </w:rPr>
        <w:t>n</w:t>
      </w:r>
      <w:r w:rsidR="00A00B43" w:rsidRPr="00ED164A">
        <w:rPr>
          <w:rFonts w:asciiTheme="minorHAnsi" w:hAnsiTheme="minorHAnsi" w:cstheme="minorHAnsi"/>
          <w:color w:val="FF0000"/>
          <w:bdr w:val="none" w:sz="0" w:space="0" w:color="auto" w:frame="1"/>
        </w:rPr>
        <w:t xml:space="preserve"> = 90 mother’s working status at 5 years post-pregnancy, </w:t>
      </w:r>
      <w:r w:rsidR="00A00B43" w:rsidRPr="00ED164A">
        <w:rPr>
          <w:rFonts w:asciiTheme="minorHAnsi" w:hAnsiTheme="minorHAnsi" w:cstheme="minorHAnsi"/>
          <w:i/>
          <w:color w:val="FF0000"/>
          <w:bdr w:val="none" w:sz="0" w:space="0" w:color="auto" w:frame="1"/>
        </w:rPr>
        <w:t>n</w:t>
      </w:r>
      <w:r w:rsidR="00A00B43" w:rsidRPr="00ED164A">
        <w:rPr>
          <w:rFonts w:asciiTheme="minorHAnsi" w:hAnsiTheme="minorHAnsi" w:cstheme="minorHAnsi"/>
          <w:color w:val="FF0000"/>
          <w:bdr w:val="none" w:sz="0" w:space="0" w:color="auto" w:frame="1"/>
        </w:rPr>
        <w:t xml:space="preserve"> = 39 reading HCS label, </w:t>
      </w:r>
      <w:r w:rsidR="00335BAB" w:rsidRPr="00ED164A">
        <w:rPr>
          <w:rFonts w:asciiTheme="minorHAnsi" w:hAnsiTheme="minorHAnsi" w:cstheme="minorHAnsi"/>
          <w:i/>
          <w:color w:val="FF0000"/>
          <w:bdr w:val="none" w:sz="0" w:space="0" w:color="auto" w:frame="1"/>
        </w:rPr>
        <w:t>n</w:t>
      </w:r>
      <w:r w:rsidR="00335BAB" w:rsidRPr="00ED164A">
        <w:rPr>
          <w:rFonts w:asciiTheme="minorHAnsi" w:hAnsiTheme="minorHAnsi" w:cstheme="minorHAnsi"/>
          <w:color w:val="FF0000"/>
          <w:bdr w:val="none" w:sz="0" w:space="0" w:color="auto" w:frame="1"/>
        </w:rPr>
        <w:t xml:space="preserve"> = 69 physical activity, </w:t>
      </w:r>
      <w:r w:rsidR="00335BAB" w:rsidRPr="00ED164A">
        <w:rPr>
          <w:rFonts w:asciiTheme="minorHAnsi" w:hAnsiTheme="minorHAnsi" w:cstheme="minorHAnsi"/>
          <w:i/>
          <w:color w:val="FF0000"/>
          <w:bdr w:val="none" w:sz="0" w:space="0" w:color="auto" w:frame="1"/>
        </w:rPr>
        <w:t>n</w:t>
      </w:r>
      <w:r w:rsidR="00335BAB" w:rsidRPr="00ED164A">
        <w:rPr>
          <w:rFonts w:asciiTheme="minorHAnsi" w:hAnsiTheme="minorHAnsi" w:cstheme="minorHAnsi"/>
          <w:color w:val="FF0000"/>
          <w:bdr w:val="none" w:sz="0" w:space="0" w:color="auto" w:frame="1"/>
        </w:rPr>
        <w:t xml:space="preserve"> = 60 BMI at 6 years post-pregnancy, </w:t>
      </w:r>
      <w:r w:rsidR="00335BAB" w:rsidRPr="00ED164A">
        <w:rPr>
          <w:rFonts w:asciiTheme="minorHAnsi" w:hAnsiTheme="minorHAnsi" w:cstheme="minorHAnsi"/>
          <w:i/>
          <w:color w:val="FF0000"/>
          <w:bdr w:val="none" w:sz="0" w:space="0" w:color="auto" w:frame="1"/>
        </w:rPr>
        <w:t>n</w:t>
      </w:r>
      <w:r w:rsidR="00335BAB" w:rsidRPr="00ED164A">
        <w:rPr>
          <w:rFonts w:asciiTheme="minorHAnsi" w:hAnsiTheme="minorHAnsi" w:cstheme="minorHAnsi"/>
          <w:color w:val="FF0000"/>
          <w:bdr w:val="none" w:sz="0" w:space="0" w:color="auto" w:frame="1"/>
        </w:rPr>
        <w:t xml:space="preserve"> = 72 hypertension at 4 years post-pregnancy and </w:t>
      </w:r>
      <w:r w:rsidR="00335BAB" w:rsidRPr="00ED164A">
        <w:rPr>
          <w:rFonts w:asciiTheme="minorHAnsi" w:hAnsiTheme="minorHAnsi" w:cstheme="minorHAnsi"/>
          <w:i/>
          <w:color w:val="FF0000"/>
          <w:bdr w:val="none" w:sz="0" w:space="0" w:color="auto" w:frame="1"/>
        </w:rPr>
        <w:t>n</w:t>
      </w:r>
      <w:r w:rsidR="00335BAB" w:rsidRPr="00ED164A">
        <w:rPr>
          <w:rFonts w:asciiTheme="minorHAnsi" w:hAnsiTheme="minorHAnsi" w:cstheme="minorHAnsi"/>
          <w:color w:val="FF0000"/>
          <w:bdr w:val="none" w:sz="0" w:space="0" w:color="auto" w:frame="1"/>
        </w:rPr>
        <w:t xml:space="preserve"> = 120 mother’s T2D status post-pregnancy</w:t>
      </w:r>
      <w:r w:rsidR="00ED164A" w:rsidRPr="00ED164A">
        <w:rPr>
          <w:rFonts w:asciiTheme="minorHAnsi" w:hAnsiTheme="minorHAnsi" w:cstheme="minorHAnsi"/>
          <w:color w:val="FF0000"/>
          <w:bdr w:val="none" w:sz="0" w:space="0" w:color="auto" w:frame="1"/>
        </w:rPr>
        <w:t xml:space="preserve">. </w:t>
      </w:r>
      <w:r w:rsidRPr="00ED164A">
        <w:rPr>
          <w:rFonts w:asciiTheme="minorHAnsi" w:hAnsiTheme="minorHAnsi" w:cstheme="minorHAnsi"/>
          <w:color w:val="FF0000"/>
          <w:bdr w:val="none" w:sz="0" w:space="0" w:color="auto" w:frame="1"/>
        </w:rPr>
        <w:t xml:space="preserve">The results of the 20 analyses were pooled using Rubin’s rule </w:t>
      </w:r>
      <w:r w:rsidRPr="00ED164A">
        <w:rPr>
          <w:rFonts w:asciiTheme="minorHAnsi" w:hAnsiTheme="minorHAnsi" w:cstheme="minorHAnsi"/>
          <w:color w:val="FF0000"/>
          <w:bdr w:val="none" w:sz="0" w:space="0" w:color="auto" w:frame="1"/>
        </w:rPr>
        <w:fldChar w:fldCharType="begin"/>
      </w:r>
      <w:r w:rsidR="00EE6BF2" w:rsidRPr="00ED164A">
        <w:rPr>
          <w:rFonts w:asciiTheme="minorHAnsi" w:hAnsiTheme="minorHAnsi" w:cstheme="minorHAnsi"/>
          <w:color w:val="FF0000"/>
          <w:bdr w:val="none" w:sz="0" w:space="0" w:color="auto" w:frame="1"/>
        </w:rPr>
        <w:instrText xml:space="preserve"> ADDIN EN.CITE &lt;EndNote&gt;&lt;Cite&gt;&lt;Author&gt;Rubin&lt;/Author&gt;&lt;Year&gt;1991&lt;/Year&gt;&lt;RecNum&gt;167&lt;/RecNum&gt;&lt;DisplayText&gt;[50]&lt;/DisplayText&gt;&lt;record&gt;&lt;rec-number&gt;167&lt;/rec-number&gt;&lt;foreign-keys&gt;&lt;key app="EN" db-id="9z5wzpfd7v0wv1ezef4xaaafawxprps0v9dd" timestamp="1619161817"&gt;167&lt;/key&gt;&lt;/foreign-keys&gt;&lt;ref-type name="Journal Article"&gt;17&lt;/ref-type&gt;&lt;contributors&gt;&lt;authors&gt;&lt;author&gt;Rubin, D. B.&lt;/author&gt;&lt;author&gt;Schenker, N.&lt;/author&gt;&lt;/authors&gt;&lt;/contributors&gt;&lt;auth-address&gt;Department of Statistics, Harvard University, Cambridge, MA 02138.&lt;/auth-address&gt;&lt;titles&gt;&lt;title&gt;Multiple imputation in health-care databases: an overview and some applications&lt;/title&gt;&lt;secondary-title&gt;Stat Med&lt;/secondary-title&gt;&lt;/titles&gt;&lt;periodical&gt;&lt;full-title&gt;Stat Med&lt;/full-title&gt;&lt;/periodical&gt;&lt;pages&gt;585-98&lt;/pages&gt;&lt;volume&gt;10&lt;/volume&gt;&lt;number&gt;4&lt;/number&gt;&lt;edition&gt;1991/04/01&lt;/edition&gt;&lt;keywords&gt;&lt;keyword&gt;Databases, Factual/*standards&lt;/keyword&gt;&lt;keyword&gt;Demography&lt;/keyword&gt;&lt;keyword&gt;Epidemiologic Methods&lt;/keyword&gt;&lt;keyword&gt;*Health Services Research&lt;/keyword&gt;&lt;keyword&gt;Information Systems/*standards&lt;/keyword&gt;&lt;keyword&gt;Models, Statistical&lt;/keyword&gt;&lt;keyword&gt;*Statistics as Topic&lt;/keyword&gt;&lt;/keywords&gt;&lt;dates&gt;&lt;year&gt;1991&lt;/year&gt;&lt;pub-dates&gt;&lt;date&gt;Apr&lt;/date&gt;&lt;/pub-dates&gt;&lt;/dates&gt;&lt;isbn&gt;0277-6715 (Print)&amp;#xD;0277-6715&lt;/isbn&gt;&lt;accession-num&gt;2057657&lt;/accession-num&gt;&lt;urls&gt;&lt;/urls&gt;&lt;electronic-resource-num&gt;10.1002/sim.4780100410&lt;/electronic-resource-num&gt;&lt;remote-database-provider&gt;NLM&lt;/remote-database-provider&gt;&lt;language&gt;eng&lt;/language&gt;&lt;/record&gt;&lt;/Cite&gt;&lt;/EndNote&gt;</w:instrText>
      </w:r>
      <w:r w:rsidRPr="00ED164A">
        <w:rPr>
          <w:rFonts w:asciiTheme="minorHAnsi" w:hAnsiTheme="minorHAnsi" w:cstheme="minorHAnsi"/>
          <w:color w:val="FF0000"/>
          <w:bdr w:val="none" w:sz="0" w:space="0" w:color="auto" w:frame="1"/>
        </w:rPr>
        <w:fldChar w:fldCharType="separate"/>
      </w:r>
      <w:r w:rsidR="00EE6BF2" w:rsidRPr="00ED164A">
        <w:rPr>
          <w:rFonts w:asciiTheme="minorHAnsi" w:hAnsiTheme="minorHAnsi" w:cstheme="minorHAnsi"/>
          <w:noProof/>
          <w:color w:val="FF0000"/>
          <w:bdr w:val="none" w:sz="0" w:space="0" w:color="auto" w:frame="1"/>
        </w:rPr>
        <w:t>[50]</w:t>
      </w:r>
      <w:r w:rsidRPr="00ED164A">
        <w:rPr>
          <w:rFonts w:asciiTheme="minorHAnsi" w:hAnsiTheme="minorHAnsi" w:cstheme="minorHAnsi"/>
          <w:color w:val="FF0000"/>
          <w:bdr w:val="none" w:sz="0" w:space="0" w:color="auto" w:frame="1"/>
        </w:rPr>
        <w:fldChar w:fldCharType="end"/>
      </w:r>
      <w:r w:rsidRPr="00ED164A">
        <w:rPr>
          <w:rFonts w:asciiTheme="minorHAnsi" w:hAnsiTheme="minorHAnsi" w:cstheme="minorHAnsi"/>
          <w:color w:val="FF0000"/>
          <w:bdr w:val="none" w:sz="0" w:space="0" w:color="auto" w:frame="1"/>
        </w:rPr>
        <w:t xml:space="preserve">. Complete-case analysis was performed as a sensitivity analysis. </w:t>
      </w:r>
      <w:r w:rsidR="0014172A">
        <w:rPr>
          <w:rFonts w:asciiTheme="minorHAnsi" w:hAnsiTheme="minorHAnsi" w:cstheme="minorHAnsi"/>
          <w:color w:val="FF0000"/>
          <w:bdr w:val="none" w:sz="0" w:space="0" w:color="auto" w:frame="1"/>
        </w:rPr>
        <w:t xml:space="preserve">As </w:t>
      </w:r>
      <w:r w:rsidRPr="00ED164A">
        <w:rPr>
          <w:rFonts w:asciiTheme="minorHAnsi" w:hAnsiTheme="minorHAnsi" w:cstheme="minorHAnsi"/>
          <w:color w:val="FF0000"/>
          <w:bdr w:val="none" w:sz="0" w:space="0" w:color="auto" w:frame="1"/>
        </w:rPr>
        <w:t>similar effect estimates were found in analyses with imputed and unimputed data, pooled results after the multiple imputation were presented.</w:t>
      </w:r>
      <w:r w:rsidR="004D3912" w:rsidRPr="00ED164A">
        <w:rPr>
          <w:rFonts w:asciiTheme="minorHAnsi" w:hAnsiTheme="minorHAnsi" w:cstheme="minorHAnsi"/>
          <w:color w:val="FF0000"/>
          <w:bdr w:val="none" w:sz="0" w:space="0" w:color="auto" w:frame="1"/>
        </w:rPr>
        <w:t xml:space="preserve"> </w:t>
      </w:r>
      <w:r w:rsidR="006D3B72" w:rsidRPr="0016663E">
        <w:rPr>
          <w:rFonts w:asciiTheme="minorHAnsi" w:hAnsiTheme="minorHAnsi" w:cstheme="minorHAnsi"/>
          <w:bdr w:val="none" w:sz="0" w:space="0" w:color="auto" w:frame="1"/>
        </w:rPr>
        <w:t>All statist</w:t>
      </w:r>
      <w:r w:rsidR="00E63D28" w:rsidRPr="0016663E">
        <w:rPr>
          <w:rFonts w:asciiTheme="minorHAnsi" w:hAnsiTheme="minorHAnsi" w:cstheme="minorHAnsi"/>
          <w:bdr w:val="none" w:sz="0" w:space="0" w:color="auto" w:frame="1"/>
        </w:rPr>
        <w:t xml:space="preserve">ical analyses were conducted using </w:t>
      </w:r>
      <w:r w:rsidR="006D3B72" w:rsidRPr="0016663E">
        <w:rPr>
          <w:rFonts w:asciiTheme="minorHAnsi" w:hAnsiTheme="minorHAnsi" w:cstheme="minorHAnsi"/>
          <w:bdr w:val="none" w:sz="0" w:space="0" w:color="auto" w:frame="1"/>
        </w:rPr>
        <w:t>STATA 14.2 (StataCorp, College Station, TX). Two-sided p &lt; 0.05 was considered to be statistically significant.</w:t>
      </w:r>
    </w:p>
    <w:p w14:paraId="7749FB7E" w14:textId="77777777" w:rsidR="00761E06" w:rsidRPr="0016663E" w:rsidRDefault="00761E06" w:rsidP="00633F63">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69B89FBD" w14:textId="1D9ED730" w:rsidR="003E0E36" w:rsidRPr="0016663E" w:rsidRDefault="00C10527" w:rsidP="00761E06">
      <w:pPr>
        <w:pStyle w:val="NormalWeb"/>
        <w:shd w:val="clear" w:color="auto" w:fill="FFFFFF"/>
        <w:spacing w:before="0" w:beforeAutospacing="0" w:after="0" w:afterAutospacing="0" w:line="360" w:lineRule="auto"/>
        <w:jc w:val="both"/>
        <w:rPr>
          <w:rFonts w:asciiTheme="minorHAnsi" w:hAnsiTheme="minorHAnsi" w:cstheme="minorHAnsi"/>
          <w:b/>
          <w:u w:val="single"/>
          <w:lang w:val="en-US"/>
        </w:rPr>
      </w:pPr>
      <w:r w:rsidRPr="0016663E">
        <w:rPr>
          <w:rFonts w:asciiTheme="minorHAnsi" w:hAnsiTheme="minorHAnsi" w:cstheme="minorHAnsi"/>
          <w:b/>
          <w:u w:val="single"/>
          <w:lang w:val="en-US"/>
        </w:rPr>
        <w:t>Results</w:t>
      </w:r>
    </w:p>
    <w:p w14:paraId="6AD4F74A" w14:textId="77777777" w:rsidR="00E65622" w:rsidRPr="0016663E" w:rsidRDefault="00E65622" w:rsidP="00761E06">
      <w:pPr>
        <w:pStyle w:val="NormalWeb"/>
        <w:shd w:val="clear" w:color="auto" w:fill="FFFFFF"/>
        <w:spacing w:before="0" w:beforeAutospacing="0" w:after="0" w:afterAutospacing="0" w:line="360" w:lineRule="auto"/>
        <w:rPr>
          <w:rFonts w:asciiTheme="minorHAnsi" w:hAnsiTheme="minorHAnsi" w:cstheme="minorHAnsi"/>
          <w:b/>
          <w:bdr w:val="none" w:sz="0" w:space="0" w:color="auto" w:frame="1"/>
        </w:rPr>
      </w:pPr>
      <w:r w:rsidRPr="0016663E">
        <w:rPr>
          <w:rFonts w:asciiTheme="minorHAnsi" w:hAnsiTheme="minorHAnsi" w:cstheme="minorHAnsi"/>
          <w:b/>
        </w:rPr>
        <w:t>Study sample characteristics</w:t>
      </w:r>
    </w:p>
    <w:p w14:paraId="071FC5BA" w14:textId="58363FAD" w:rsidR="00A97F7F" w:rsidRPr="0016663E" w:rsidRDefault="005C72FF" w:rsidP="00761E06">
      <w:pPr>
        <w:spacing w:after="0" w:line="360" w:lineRule="auto"/>
        <w:jc w:val="both"/>
        <w:rPr>
          <w:rFonts w:cstheme="minorHAnsi"/>
          <w:sz w:val="24"/>
          <w:szCs w:val="24"/>
          <w:lang w:val="en-US"/>
        </w:rPr>
      </w:pPr>
      <w:r w:rsidRPr="0016663E">
        <w:rPr>
          <w:rFonts w:cstheme="minorHAnsi"/>
          <w:sz w:val="24"/>
          <w:szCs w:val="24"/>
          <w:lang w:val="en-US"/>
        </w:rPr>
        <w:t xml:space="preserve">Study sample selection is shown in Figure 1. </w:t>
      </w:r>
      <w:r w:rsidR="00C07EA6" w:rsidRPr="0016663E">
        <w:rPr>
          <w:rFonts w:cstheme="minorHAnsi"/>
          <w:sz w:val="24"/>
          <w:szCs w:val="24"/>
          <w:lang w:val="en-US"/>
        </w:rPr>
        <w:t xml:space="preserve">A total of </w:t>
      </w:r>
      <w:r w:rsidR="007753E7" w:rsidRPr="0016663E">
        <w:rPr>
          <w:rFonts w:cstheme="minorHAnsi"/>
          <w:sz w:val="24"/>
          <w:szCs w:val="24"/>
          <w:lang w:val="en-US"/>
        </w:rPr>
        <w:t xml:space="preserve">1450 pregnant women </w:t>
      </w:r>
      <w:r w:rsidR="003F0DDA" w:rsidRPr="0016663E">
        <w:rPr>
          <w:rFonts w:cstheme="minorHAnsi"/>
          <w:sz w:val="24"/>
          <w:szCs w:val="24"/>
          <w:lang w:val="en-US"/>
        </w:rPr>
        <w:t xml:space="preserve">provided written </w:t>
      </w:r>
      <w:r w:rsidR="007753E7" w:rsidRPr="0016663E">
        <w:rPr>
          <w:rFonts w:cstheme="minorHAnsi"/>
          <w:sz w:val="24"/>
          <w:szCs w:val="24"/>
          <w:lang w:val="en-US"/>
        </w:rPr>
        <w:t>consent and were recruited into the study. Pregnant women who were bearing t</w:t>
      </w:r>
      <w:r w:rsidR="00AB72A2" w:rsidRPr="0016663E">
        <w:rPr>
          <w:rFonts w:cstheme="minorHAnsi"/>
          <w:sz w:val="24"/>
          <w:szCs w:val="24"/>
          <w:lang w:val="en-US"/>
        </w:rPr>
        <w:t>wins were excluded (n=10). O</w:t>
      </w:r>
      <w:r w:rsidR="007753E7" w:rsidRPr="0016663E">
        <w:rPr>
          <w:rFonts w:cstheme="minorHAnsi"/>
          <w:sz w:val="24"/>
          <w:szCs w:val="24"/>
          <w:lang w:val="en-US"/>
        </w:rPr>
        <w:t xml:space="preserve">f the remaining 1440 pregnancies, </w:t>
      </w:r>
      <w:r w:rsidR="00AB72A2" w:rsidRPr="0016663E">
        <w:rPr>
          <w:rFonts w:cstheme="minorHAnsi"/>
          <w:sz w:val="24"/>
          <w:szCs w:val="24"/>
          <w:lang w:val="en-US"/>
        </w:rPr>
        <w:t xml:space="preserve">414 women were excluded from the analysis due to lost to follow-up. </w:t>
      </w:r>
      <w:r w:rsidR="00F646BA" w:rsidRPr="0016663E">
        <w:rPr>
          <w:rFonts w:cstheme="minorHAnsi"/>
          <w:sz w:val="24"/>
          <w:szCs w:val="24"/>
          <w:lang w:val="en-US"/>
        </w:rPr>
        <w:t>A final sample o</w:t>
      </w:r>
      <w:r w:rsidR="00C07EA6" w:rsidRPr="0016663E">
        <w:rPr>
          <w:rFonts w:cstheme="minorHAnsi"/>
          <w:sz w:val="24"/>
          <w:szCs w:val="24"/>
          <w:lang w:val="en-US"/>
        </w:rPr>
        <w:t xml:space="preserve">f </w:t>
      </w:r>
      <w:r w:rsidR="007753E7" w:rsidRPr="0016663E">
        <w:rPr>
          <w:rFonts w:cstheme="minorHAnsi"/>
          <w:sz w:val="24"/>
          <w:szCs w:val="24"/>
          <w:lang w:val="en-US"/>
        </w:rPr>
        <w:t>709 mothers ha</w:t>
      </w:r>
      <w:r w:rsidR="003F0DDA" w:rsidRPr="0016663E">
        <w:rPr>
          <w:rFonts w:cstheme="minorHAnsi"/>
          <w:sz w:val="24"/>
          <w:szCs w:val="24"/>
          <w:lang w:val="en-US"/>
        </w:rPr>
        <w:t xml:space="preserve">d </w:t>
      </w:r>
      <w:r w:rsidR="007753E7" w:rsidRPr="0016663E">
        <w:rPr>
          <w:rFonts w:cstheme="minorHAnsi"/>
          <w:sz w:val="24"/>
          <w:szCs w:val="24"/>
          <w:lang w:val="en-US"/>
        </w:rPr>
        <w:t>complete dietary data at both 26-28 weeks</w:t>
      </w:r>
      <w:r w:rsidR="00F363DF" w:rsidRPr="0016663E">
        <w:rPr>
          <w:rFonts w:cstheme="minorHAnsi"/>
          <w:sz w:val="24"/>
          <w:szCs w:val="24"/>
          <w:lang w:val="en-US"/>
        </w:rPr>
        <w:t>’</w:t>
      </w:r>
      <w:r w:rsidR="007753E7" w:rsidRPr="0016663E">
        <w:rPr>
          <w:rFonts w:cstheme="minorHAnsi"/>
          <w:sz w:val="24"/>
          <w:szCs w:val="24"/>
          <w:lang w:val="en-US"/>
        </w:rPr>
        <w:t xml:space="preserve"> gestation and at 6 years post-pregnancy, and were thus included in the current analysis. </w:t>
      </w:r>
      <w:r w:rsidR="00CD549C" w:rsidRPr="0016663E">
        <w:rPr>
          <w:rFonts w:cstheme="minorHAnsi"/>
          <w:sz w:val="24"/>
          <w:szCs w:val="24"/>
          <w:lang w:val="en-US"/>
        </w:rPr>
        <w:t>A ma</w:t>
      </w:r>
      <w:r w:rsidR="007867D2" w:rsidRPr="0016663E">
        <w:rPr>
          <w:rFonts w:cstheme="minorHAnsi"/>
          <w:sz w:val="24"/>
          <w:szCs w:val="24"/>
          <w:lang w:val="en-US"/>
        </w:rPr>
        <w:t>jority of the participants were non-smoker</w:t>
      </w:r>
      <w:r w:rsidR="003F0DDA" w:rsidRPr="0016663E">
        <w:rPr>
          <w:rFonts w:cstheme="minorHAnsi"/>
          <w:sz w:val="24"/>
          <w:szCs w:val="24"/>
          <w:lang w:val="en-US"/>
        </w:rPr>
        <w:t>s</w:t>
      </w:r>
      <w:r w:rsidR="007867D2" w:rsidRPr="0016663E">
        <w:rPr>
          <w:rFonts w:cstheme="minorHAnsi"/>
          <w:sz w:val="24"/>
          <w:szCs w:val="24"/>
          <w:lang w:val="en-US"/>
        </w:rPr>
        <w:t xml:space="preserve"> (87.5%) and did not consume alcohol during pregnancy (97.5%)</w:t>
      </w:r>
      <w:r w:rsidRPr="0016663E">
        <w:rPr>
          <w:rFonts w:cstheme="minorHAnsi"/>
          <w:sz w:val="24"/>
          <w:szCs w:val="24"/>
          <w:lang w:val="en-US"/>
        </w:rPr>
        <w:t xml:space="preserve">. </w:t>
      </w:r>
      <w:r w:rsidR="00AB4162" w:rsidRPr="0016663E">
        <w:rPr>
          <w:rFonts w:cstheme="minorHAnsi"/>
          <w:sz w:val="24"/>
          <w:szCs w:val="24"/>
          <w:lang w:val="en-US"/>
        </w:rPr>
        <w:t xml:space="preserve">Differences in baseline characteristics between women who </w:t>
      </w:r>
      <w:r w:rsidR="00534D5C" w:rsidRPr="0016663E">
        <w:rPr>
          <w:rFonts w:cstheme="minorHAnsi"/>
          <w:sz w:val="24"/>
          <w:szCs w:val="24"/>
          <w:lang w:val="en-US"/>
        </w:rPr>
        <w:t>had</w:t>
      </w:r>
      <w:r w:rsidR="00AB4162" w:rsidRPr="0016663E">
        <w:rPr>
          <w:rFonts w:cstheme="minorHAnsi"/>
          <w:sz w:val="24"/>
          <w:szCs w:val="24"/>
          <w:lang w:val="en-US"/>
        </w:rPr>
        <w:t xml:space="preserve"> complete dietary data at </w:t>
      </w:r>
      <w:r w:rsidR="00534D5C" w:rsidRPr="0016663E">
        <w:rPr>
          <w:rFonts w:cstheme="minorHAnsi"/>
          <w:sz w:val="24"/>
          <w:szCs w:val="24"/>
          <w:lang w:val="en-US"/>
        </w:rPr>
        <w:t xml:space="preserve">both time points and those who did not </w:t>
      </w:r>
      <w:r w:rsidR="008E5852" w:rsidRPr="0016663E">
        <w:rPr>
          <w:rFonts w:cstheme="minorHAnsi"/>
          <w:sz w:val="24"/>
          <w:szCs w:val="24"/>
          <w:lang w:val="en-US"/>
        </w:rPr>
        <w:t xml:space="preserve">are </w:t>
      </w:r>
      <w:r w:rsidR="00AB4162" w:rsidRPr="0016663E">
        <w:rPr>
          <w:rFonts w:cstheme="minorHAnsi"/>
          <w:sz w:val="24"/>
          <w:szCs w:val="24"/>
          <w:lang w:val="en-US"/>
        </w:rPr>
        <w:t xml:space="preserve">shown in Table 1. </w:t>
      </w:r>
      <w:r w:rsidR="008E5852" w:rsidRPr="0016663E">
        <w:rPr>
          <w:rFonts w:cstheme="minorHAnsi"/>
          <w:sz w:val="24"/>
          <w:szCs w:val="24"/>
          <w:bdr w:val="none" w:sz="0" w:space="0" w:color="auto" w:frame="1"/>
        </w:rPr>
        <w:t xml:space="preserve">Maternal characteristics at baseline </w:t>
      </w:r>
      <w:r w:rsidR="007753E7" w:rsidRPr="0016663E">
        <w:rPr>
          <w:rFonts w:cstheme="minorHAnsi"/>
          <w:sz w:val="24"/>
          <w:szCs w:val="24"/>
          <w:bdr w:val="none" w:sz="0" w:space="0" w:color="auto" w:frame="1"/>
        </w:rPr>
        <w:t>such as age, pre-pregnancy body mass index (BMI</w:t>
      </w:r>
      <w:r w:rsidR="001C2B8B" w:rsidRPr="0016663E">
        <w:rPr>
          <w:rFonts w:cstheme="minorHAnsi"/>
          <w:sz w:val="24"/>
          <w:szCs w:val="24"/>
          <w:bdr w:val="none" w:sz="0" w:space="0" w:color="auto" w:frame="1"/>
        </w:rPr>
        <w:t>), ethnicity, education</w:t>
      </w:r>
      <w:r w:rsidR="00CD549C" w:rsidRPr="0016663E">
        <w:rPr>
          <w:rFonts w:cstheme="minorHAnsi"/>
          <w:sz w:val="24"/>
          <w:szCs w:val="24"/>
          <w:bdr w:val="none" w:sz="0" w:space="0" w:color="auto" w:frame="1"/>
        </w:rPr>
        <w:t xml:space="preserve">al attainment, </w:t>
      </w:r>
      <w:r w:rsidR="008E5852" w:rsidRPr="0016663E">
        <w:rPr>
          <w:rFonts w:cstheme="minorHAnsi"/>
          <w:sz w:val="24"/>
          <w:szCs w:val="24"/>
          <w:bdr w:val="none" w:sz="0" w:space="0" w:color="auto" w:frame="1"/>
        </w:rPr>
        <w:t xml:space="preserve">household income, </w:t>
      </w:r>
      <w:r w:rsidR="008B5D4A" w:rsidRPr="0016663E">
        <w:rPr>
          <w:rFonts w:cstheme="minorHAnsi"/>
          <w:sz w:val="24"/>
          <w:szCs w:val="24"/>
          <w:bdr w:val="none" w:sz="0" w:space="0" w:color="auto" w:frame="1"/>
        </w:rPr>
        <w:t xml:space="preserve">parity, hypertensive disorders and </w:t>
      </w:r>
      <w:r w:rsidR="008E5852" w:rsidRPr="0016663E">
        <w:rPr>
          <w:rFonts w:cstheme="minorHAnsi"/>
          <w:sz w:val="24"/>
          <w:szCs w:val="24"/>
          <w:bdr w:val="none" w:sz="0" w:space="0" w:color="auto" w:frame="1"/>
        </w:rPr>
        <w:t>G</w:t>
      </w:r>
      <w:r w:rsidR="007753E7" w:rsidRPr="0016663E">
        <w:rPr>
          <w:rFonts w:cstheme="minorHAnsi"/>
          <w:sz w:val="24"/>
          <w:szCs w:val="24"/>
          <w:bdr w:val="none" w:sz="0" w:space="0" w:color="auto" w:frame="1"/>
        </w:rPr>
        <w:t>DM status</w:t>
      </w:r>
      <w:r w:rsidR="008B5D4A" w:rsidRPr="0016663E">
        <w:rPr>
          <w:rFonts w:cstheme="minorHAnsi"/>
          <w:sz w:val="24"/>
          <w:szCs w:val="24"/>
          <w:bdr w:val="none" w:sz="0" w:space="0" w:color="auto" w:frame="1"/>
        </w:rPr>
        <w:t xml:space="preserve"> </w:t>
      </w:r>
      <w:r w:rsidR="007753E7" w:rsidRPr="0016663E">
        <w:rPr>
          <w:rFonts w:cstheme="minorHAnsi"/>
          <w:sz w:val="24"/>
          <w:szCs w:val="24"/>
          <w:bdr w:val="none" w:sz="0" w:space="0" w:color="auto" w:frame="1"/>
        </w:rPr>
        <w:t xml:space="preserve">did not differ significantly between mothers who were included (n=709) and those who were excluded from this analysis (n=731). </w:t>
      </w:r>
    </w:p>
    <w:p w14:paraId="68F11D27" w14:textId="77777777" w:rsidR="001D393A" w:rsidRPr="0016663E" w:rsidRDefault="001D393A" w:rsidP="005A5ACC">
      <w:pPr>
        <w:spacing w:after="0" w:line="360" w:lineRule="auto"/>
        <w:jc w:val="both"/>
        <w:rPr>
          <w:rFonts w:cstheme="minorHAnsi"/>
          <w:sz w:val="24"/>
          <w:szCs w:val="24"/>
          <w:bdr w:val="none" w:sz="0" w:space="0" w:color="auto" w:frame="1"/>
        </w:rPr>
      </w:pPr>
    </w:p>
    <w:p w14:paraId="04F83DEF" w14:textId="77777777" w:rsidR="00FE431B" w:rsidRPr="0016663E" w:rsidRDefault="00CE6E1B" w:rsidP="005A5ACC">
      <w:pPr>
        <w:spacing w:after="0" w:line="360" w:lineRule="auto"/>
        <w:jc w:val="both"/>
        <w:rPr>
          <w:rFonts w:cstheme="minorHAnsi"/>
          <w:b/>
          <w:sz w:val="24"/>
          <w:szCs w:val="24"/>
          <w:lang w:val="en-US"/>
        </w:rPr>
      </w:pPr>
      <w:r w:rsidRPr="0016663E">
        <w:rPr>
          <w:rFonts w:cstheme="minorHAnsi"/>
          <w:b/>
          <w:sz w:val="24"/>
          <w:szCs w:val="24"/>
          <w:lang w:val="en-US"/>
        </w:rPr>
        <w:t xml:space="preserve">Description of dietary patterns </w:t>
      </w:r>
    </w:p>
    <w:p w14:paraId="426CA85B" w14:textId="51E88F76" w:rsidR="00BB4AF7" w:rsidRPr="0016663E" w:rsidRDefault="00C25CDC" w:rsidP="00CE6E1B">
      <w:pPr>
        <w:spacing w:after="0" w:line="360" w:lineRule="auto"/>
        <w:jc w:val="both"/>
        <w:rPr>
          <w:rFonts w:cstheme="minorHAnsi"/>
          <w:sz w:val="24"/>
          <w:szCs w:val="24"/>
        </w:rPr>
      </w:pPr>
      <w:r w:rsidRPr="0016663E">
        <w:rPr>
          <w:rFonts w:cstheme="minorHAnsi"/>
          <w:sz w:val="24"/>
          <w:szCs w:val="24"/>
          <w:lang w:val="en-US"/>
        </w:rPr>
        <w:t xml:space="preserve">Dietary patterns identified </w:t>
      </w:r>
      <w:r w:rsidR="003F0DDA" w:rsidRPr="0016663E">
        <w:rPr>
          <w:rFonts w:cstheme="minorHAnsi"/>
          <w:sz w:val="24"/>
          <w:szCs w:val="24"/>
          <w:lang w:val="en-US"/>
        </w:rPr>
        <w:t xml:space="preserve">in </w:t>
      </w:r>
      <w:r w:rsidRPr="0016663E">
        <w:rPr>
          <w:rFonts w:cstheme="minorHAnsi"/>
          <w:sz w:val="24"/>
          <w:szCs w:val="24"/>
          <w:lang w:val="en-US"/>
        </w:rPr>
        <w:t xml:space="preserve">pregnancy and at 6 years post-pregnancy are presented in Table 2. </w:t>
      </w:r>
      <w:r w:rsidR="0060633F" w:rsidRPr="0016663E">
        <w:rPr>
          <w:rFonts w:cstheme="minorHAnsi"/>
          <w:sz w:val="24"/>
          <w:szCs w:val="24"/>
          <w:lang w:val="en-US"/>
        </w:rPr>
        <w:t>At 26-28 weeks’ gestation, two dietary patterns were identified</w:t>
      </w:r>
      <w:r w:rsidRPr="0016663E">
        <w:rPr>
          <w:rFonts w:cstheme="minorHAnsi"/>
          <w:sz w:val="24"/>
          <w:szCs w:val="24"/>
          <w:lang w:val="en-US"/>
        </w:rPr>
        <w:t xml:space="preserve">. </w:t>
      </w:r>
      <w:r w:rsidR="0060633F" w:rsidRPr="0016663E">
        <w:rPr>
          <w:rFonts w:cstheme="minorHAnsi"/>
          <w:sz w:val="24"/>
          <w:szCs w:val="24"/>
          <w:lang w:val="en-US"/>
        </w:rPr>
        <w:t xml:space="preserve">The first </w:t>
      </w:r>
      <w:r w:rsidR="00676137" w:rsidRPr="0016663E">
        <w:rPr>
          <w:rFonts w:cstheme="minorHAnsi"/>
          <w:sz w:val="24"/>
          <w:szCs w:val="24"/>
          <w:lang w:val="en-US"/>
        </w:rPr>
        <w:t xml:space="preserve">dietary </w:t>
      </w:r>
      <w:r w:rsidR="0060633F" w:rsidRPr="0016663E">
        <w:rPr>
          <w:rFonts w:cstheme="minorHAnsi"/>
          <w:sz w:val="24"/>
          <w:szCs w:val="24"/>
          <w:lang w:val="en-US"/>
        </w:rPr>
        <w:t>pattern</w:t>
      </w:r>
      <w:r w:rsidR="00676137" w:rsidRPr="0016663E">
        <w:rPr>
          <w:rFonts w:cstheme="minorHAnsi"/>
          <w:sz w:val="24"/>
          <w:szCs w:val="24"/>
          <w:lang w:val="en-US"/>
        </w:rPr>
        <w:t>,</w:t>
      </w:r>
      <w:r w:rsidR="0060633F" w:rsidRPr="0016663E">
        <w:rPr>
          <w:rFonts w:cstheme="minorHAnsi"/>
          <w:sz w:val="24"/>
          <w:szCs w:val="24"/>
          <w:lang w:val="en-US"/>
        </w:rPr>
        <w:t xml:space="preserve"> </w:t>
      </w:r>
      <w:r w:rsidR="00676137" w:rsidRPr="0016663E">
        <w:rPr>
          <w:rFonts w:cstheme="minorHAnsi"/>
          <w:sz w:val="24"/>
          <w:szCs w:val="24"/>
        </w:rPr>
        <w:t xml:space="preserve">labelled </w:t>
      </w:r>
      <w:r w:rsidR="00676137" w:rsidRPr="0016663E">
        <w:rPr>
          <w:rFonts w:cstheme="minorHAnsi"/>
          <w:sz w:val="24"/>
          <w:szCs w:val="24"/>
          <w:lang w:val="en-US"/>
        </w:rPr>
        <w:t>‘</w:t>
      </w:r>
      <w:r w:rsidR="00676137" w:rsidRPr="0016663E">
        <w:rPr>
          <w:rFonts w:cstheme="minorHAnsi"/>
          <w:sz w:val="24"/>
          <w:szCs w:val="24"/>
        </w:rPr>
        <w:t xml:space="preserve">Fruits, Vegetables and Legumes’ (FVL), </w:t>
      </w:r>
      <w:r w:rsidR="0060633F" w:rsidRPr="0016663E">
        <w:rPr>
          <w:rFonts w:cstheme="minorHAnsi"/>
          <w:sz w:val="24"/>
          <w:szCs w:val="24"/>
          <w:lang w:val="en-US"/>
        </w:rPr>
        <w:t xml:space="preserve">was </w:t>
      </w:r>
      <w:r w:rsidR="00EA7E5C" w:rsidRPr="0016663E">
        <w:rPr>
          <w:rFonts w:cstheme="minorHAnsi"/>
          <w:sz w:val="24"/>
          <w:szCs w:val="24"/>
        </w:rPr>
        <w:t xml:space="preserve">characterised by higher intakes (high positive </w:t>
      </w:r>
      <w:r w:rsidR="00FF0DBE" w:rsidRPr="0016663E">
        <w:rPr>
          <w:rFonts w:cstheme="minorHAnsi"/>
          <w:sz w:val="24"/>
          <w:szCs w:val="24"/>
        </w:rPr>
        <w:t xml:space="preserve">PCA </w:t>
      </w:r>
      <w:r w:rsidR="00EA7E5C" w:rsidRPr="0016663E">
        <w:rPr>
          <w:rFonts w:cstheme="minorHAnsi"/>
          <w:sz w:val="24"/>
          <w:szCs w:val="24"/>
        </w:rPr>
        <w:t>loadings) of vegetables, fruits, legumes, nuts, seeds, ethnic bread, whole milk, and non-refined grains</w:t>
      </w:r>
      <w:r w:rsidR="00676137" w:rsidRPr="0016663E">
        <w:rPr>
          <w:rFonts w:cstheme="minorHAnsi"/>
          <w:sz w:val="24"/>
          <w:szCs w:val="24"/>
        </w:rPr>
        <w:t xml:space="preserve">. </w:t>
      </w:r>
      <w:r w:rsidR="00EA7E5C" w:rsidRPr="0016663E">
        <w:rPr>
          <w:rFonts w:cstheme="minorHAnsi"/>
          <w:sz w:val="24"/>
          <w:szCs w:val="24"/>
        </w:rPr>
        <w:t xml:space="preserve">The second </w:t>
      </w:r>
      <w:r w:rsidR="00676137" w:rsidRPr="0016663E">
        <w:rPr>
          <w:rFonts w:cstheme="minorHAnsi"/>
          <w:sz w:val="24"/>
          <w:szCs w:val="24"/>
        </w:rPr>
        <w:t xml:space="preserve">dietary </w:t>
      </w:r>
      <w:r w:rsidR="00EA7E5C" w:rsidRPr="0016663E">
        <w:rPr>
          <w:rFonts w:cstheme="minorHAnsi"/>
          <w:sz w:val="24"/>
          <w:szCs w:val="24"/>
        </w:rPr>
        <w:t>pattern</w:t>
      </w:r>
      <w:r w:rsidR="00676137" w:rsidRPr="0016663E">
        <w:rPr>
          <w:rFonts w:cstheme="minorHAnsi"/>
          <w:sz w:val="24"/>
          <w:szCs w:val="24"/>
        </w:rPr>
        <w:t>,</w:t>
      </w:r>
      <w:r w:rsidR="00EA7E5C" w:rsidRPr="0016663E">
        <w:rPr>
          <w:rFonts w:cstheme="minorHAnsi"/>
          <w:sz w:val="24"/>
          <w:szCs w:val="24"/>
        </w:rPr>
        <w:t xml:space="preserve"> </w:t>
      </w:r>
      <w:r w:rsidR="00676137" w:rsidRPr="0016663E">
        <w:rPr>
          <w:rFonts w:cstheme="minorHAnsi"/>
          <w:sz w:val="24"/>
          <w:szCs w:val="24"/>
        </w:rPr>
        <w:t xml:space="preserve">labelled ‘Seafood, Noodle, Soup’ (SNS), </w:t>
      </w:r>
      <w:r w:rsidR="00EA7E5C" w:rsidRPr="0016663E">
        <w:rPr>
          <w:rFonts w:cstheme="minorHAnsi"/>
          <w:sz w:val="24"/>
          <w:szCs w:val="24"/>
        </w:rPr>
        <w:t>was characterised by higher intakes of soup, noodles, seafood, healthy meat, and eggs and lower intakes of legumes, nuts and seeds and ethnic bread</w:t>
      </w:r>
      <w:r w:rsidR="00676137" w:rsidRPr="0016663E">
        <w:rPr>
          <w:rFonts w:cstheme="minorHAnsi"/>
          <w:sz w:val="24"/>
          <w:szCs w:val="24"/>
        </w:rPr>
        <w:t xml:space="preserve">. </w:t>
      </w:r>
      <w:r w:rsidR="00EA7E5C" w:rsidRPr="0016663E">
        <w:rPr>
          <w:rFonts w:cstheme="minorHAnsi"/>
          <w:sz w:val="24"/>
          <w:szCs w:val="24"/>
        </w:rPr>
        <w:t xml:space="preserve">These two </w:t>
      </w:r>
      <w:r w:rsidR="00E1306A" w:rsidRPr="0016663E">
        <w:rPr>
          <w:rFonts w:cstheme="minorHAnsi"/>
          <w:sz w:val="24"/>
          <w:szCs w:val="24"/>
        </w:rPr>
        <w:t xml:space="preserve">dietary </w:t>
      </w:r>
      <w:r w:rsidR="00EA7E5C" w:rsidRPr="0016663E">
        <w:rPr>
          <w:rFonts w:cstheme="minorHAnsi"/>
          <w:sz w:val="24"/>
          <w:szCs w:val="24"/>
        </w:rPr>
        <w:t>patterns were also ident</w:t>
      </w:r>
      <w:r w:rsidR="003210BF" w:rsidRPr="0016663E">
        <w:rPr>
          <w:rFonts w:cstheme="minorHAnsi"/>
          <w:sz w:val="24"/>
          <w:szCs w:val="24"/>
        </w:rPr>
        <w:t>i</w:t>
      </w:r>
      <w:r w:rsidR="000578B9" w:rsidRPr="0016663E">
        <w:rPr>
          <w:rFonts w:cstheme="minorHAnsi"/>
          <w:sz w:val="24"/>
          <w:szCs w:val="24"/>
        </w:rPr>
        <w:t xml:space="preserve">fied at 6 years post-pregnancy. </w:t>
      </w:r>
      <w:r w:rsidR="00CE6E1B" w:rsidRPr="0016663E">
        <w:rPr>
          <w:rFonts w:cstheme="minorHAnsi"/>
          <w:sz w:val="24"/>
          <w:szCs w:val="24"/>
        </w:rPr>
        <w:t xml:space="preserve">In addition, </w:t>
      </w:r>
      <w:r w:rsidR="00BB4AF7" w:rsidRPr="0016663E">
        <w:rPr>
          <w:rFonts w:cstheme="minorHAnsi"/>
          <w:sz w:val="24"/>
          <w:szCs w:val="24"/>
        </w:rPr>
        <w:t>a third different dietary pattern, which</w:t>
      </w:r>
      <w:r w:rsidR="00676137" w:rsidRPr="0016663E">
        <w:rPr>
          <w:rFonts w:cstheme="minorHAnsi"/>
          <w:sz w:val="24"/>
          <w:szCs w:val="24"/>
        </w:rPr>
        <w:t xml:space="preserve"> was not observed in pregnancy, emerged </w:t>
      </w:r>
      <w:r w:rsidR="00BB4AF7" w:rsidRPr="0016663E">
        <w:rPr>
          <w:rFonts w:cstheme="minorHAnsi"/>
          <w:sz w:val="24"/>
          <w:szCs w:val="24"/>
        </w:rPr>
        <w:t xml:space="preserve">only at 6 years post-pregnancy. This </w:t>
      </w:r>
      <w:r w:rsidR="00CE6E1B" w:rsidRPr="0016663E">
        <w:rPr>
          <w:rFonts w:cstheme="minorHAnsi"/>
          <w:sz w:val="24"/>
          <w:szCs w:val="24"/>
        </w:rPr>
        <w:t xml:space="preserve">third </w:t>
      </w:r>
      <w:r w:rsidR="00E1306A" w:rsidRPr="0016663E">
        <w:rPr>
          <w:rFonts w:cstheme="minorHAnsi"/>
          <w:sz w:val="24"/>
          <w:szCs w:val="24"/>
        </w:rPr>
        <w:t xml:space="preserve">dietary </w:t>
      </w:r>
      <w:r w:rsidR="00CE6E1B" w:rsidRPr="0016663E">
        <w:rPr>
          <w:rFonts w:cstheme="minorHAnsi"/>
          <w:sz w:val="24"/>
          <w:szCs w:val="24"/>
        </w:rPr>
        <w:t>pattern</w:t>
      </w:r>
      <w:r w:rsidR="00676137" w:rsidRPr="0016663E">
        <w:rPr>
          <w:rFonts w:cstheme="minorHAnsi"/>
          <w:sz w:val="24"/>
          <w:szCs w:val="24"/>
        </w:rPr>
        <w:t xml:space="preserve">, labelled ‘unhealthy’ dietary pattern, </w:t>
      </w:r>
      <w:r w:rsidR="00BB4AF7" w:rsidRPr="0016663E">
        <w:rPr>
          <w:rFonts w:cstheme="minorHAnsi"/>
          <w:sz w:val="24"/>
          <w:szCs w:val="24"/>
        </w:rPr>
        <w:t xml:space="preserve">was </w:t>
      </w:r>
      <w:r w:rsidR="00CD549C" w:rsidRPr="0016663E">
        <w:rPr>
          <w:rFonts w:cstheme="minorHAnsi"/>
          <w:sz w:val="24"/>
          <w:szCs w:val="24"/>
        </w:rPr>
        <w:t xml:space="preserve">characterised by higher intakes </w:t>
      </w:r>
      <w:r w:rsidR="00CE6E1B" w:rsidRPr="0016663E">
        <w:rPr>
          <w:rFonts w:cstheme="minorHAnsi"/>
          <w:sz w:val="24"/>
          <w:szCs w:val="24"/>
        </w:rPr>
        <w:t>of processed meat, fast food, unhealthy local savoury snacks, flavoured rice, soft drinks, unhealthy meat and fried potato</w:t>
      </w:r>
      <w:r w:rsidR="003F0DDA" w:rsidRPr="0016663E">
        <w:rPr>
          <w:rFonts w:cstheme="minorHAnsi"/>
          <w:sz w:val="24"/>
          <w:szCs w:val="24"/>
        </w:rPr>
        <w:t>es</w:t>
      </w:r>
      <w:r w:rsidR="00676137" w:rsidRPr="0016663E">
        <w:rPr>
          <w:rFonts w:cstheme="minorHAnsi"/>
          <w:sz w:val="24"/>
          <w:szCs w:val="24"/>
        </w:rPr>
        <w:t xml:space="preserve">. </w:t>
      </w:r>
    </w:p>
    <w:p w14:paraId="227B18B9" w14:textId="45985A43" w:rsidR="00F005D7" w:rsidRPr="0016663E" w:rsidRDefault="00F005D7" w:rsidP="00DD1945">
      <w:pPr>
        <w:spacing w:after="0" w:line="360" w:lineRule="auto"/>
        <w:jc w:val="both"/>
        <w:rPr>
          <w:rFonts w:cstheme="minorHAnsi"/>
          <w:b/>
          <w:sz w:val="24"/>
          <w:szCs w:val="24"/>
          <w:lang w:val="en-US"/>
        </w:rPr>
      </w:pPr>
    </w:p>
    <w:p w14:paraId="67703F35" w14:textId="4EEEF936" w:rsidR="0060633F" w:rsidRPr="0016663E" w:rsidRDefault="00C1150D" w:rsidP="00DD1945">
      <w:pPr>
        <w:spacing w:after="0" w:line="360" w:lineRule="auto"/>
        <w:jc w:val="both"/>
        <w:rPr>
          <w:rFonts w:cstheme="minorHAnsi"/>
          <w:b/>
          <w:sz w:val="24"/>
          <w:szCs w:val="24"/>
          <w:lang w:val="en-US"/>
        </w:rPr>
      </w:pPr>
      <w:r w:rsidRPr="0016663E">
        <w:rPr>
          <w:rFonts w:cstheme="minorHAnsi"/>
          <w:b/>
          <w:sz w:val="24"/>
          <w:szCs w:val="24"/>
          <w:lang w:val="en-US"/>
        </w:rPr>
        <w:t xml:space="preserve">Stability </w:t>
      </w:r>
      <w:r w:rsidR="00CE6E1B" w:rsidRPr="0016663E">
        <w:rPr>
          <w:rFonts w:cstheme="minorHAnsi"/>
          <w:b/>
          <w:sz w:val="24"/>
          <w:szCs w:val="24"/>
          <w:lang w:val="en-US"/>
        </w:rPr>
        <w:t xml:space="preserve">of </w:t>
      </w:r>
      <w:r w:rsidR="00B7672E" w:rsidRPr="0016663E">
        <w:rPr>
          <w:rFonts w:cstheme="minorHAnsi"/>
          <w:b/>
          <w:sz w:val="24"/>
          <w:szCs w:val="24"/>
          <w:lang w:val="en-US"/>
        </w:rPr>
        <w:t xml:space="preserve">women’s </w:t>
      </w:r>
      <w:r w:rsidR="00CE6E1B" w:rsidRPr="0016663E">
        <w:rPr>
          <w:rFonts w:cstheme="minorHAnsi"/>
          <w:b/>
          <w:sz w:val="24"/>
          <w:szCs w:val="24"/>
          <w:lang w:val="en-US"/>
        </w:rPr>
        <w:t xml:space="preserve">dietary patterns over time </w:t>
      </w:r>
    </w:p>
    <w:p w14:paraId="5835B177" w14:textId="574575F0" w:rsidR="008B7CD0" w:rsidRPr="0016663E" w:rsidRDefault="00DD1945" w:rsidP="005A5ACC">
      <w:pPr>
        <w:spacing w:after="0" w:line="360" w:lineRule="auto"/>
        <w:jc w:val="both"/>
        <w:rPr>
          <w:rFonts w:cstheme="minorHAnsi"/>
          <w:sz w:val="24"/>
          <w:szCs w:val="24"/>
          <w:lang w:val="en-US"/>
        </w:rPr>
      </w:pPr>
      <w:r w:rsidRPr="0016663E">
        <w:rPr>
          <w:rFonts w:cstheme="minorHAnsi"/>
          <w:sz w:val="24"/>
          <w:szCs w:val="24"/>
          <w:lang w:val="en-US"/>
        </w:rPr>
        <w:t xml:space="preserve">The congruence coefficient observed between the </w:t>
      </w:r>
      <w:r w:rsidR="00315745" w:rsidRPr="0016663E">
        <w:rPr>
          <w:rFonts w:cstheme="minorHAnsi"/>
          <w:sz w:val="24"/>
          <w:szCs w:val="24"/>
          <w:lang w:val="en-US"/>
        </w:rPr>
        <w:t xml:space="preserve">FVL </w:t>
      </w:r>
      <w:r w:rsidRPr="0016663E">
        <w:rPr>
          <w:rFonts w:cstheme="minorHAnsi"/>
          <w:sz w:val="24"/>
          <w:szCs w:val="24"/>
          <w:lang w:val="en-US"/>
        </w:rPr>
        <w:t xml:space="preserve">dietary </w:t>
      </w:r>
      <w:r w:rsidR="00315745" w:rsidRPr="0016663E">
        <w:rPr>
          <w:rFonts w:cstheme="minorHAnsi"/>
          <w:sz w:val="24"/>
          <w:szCs w:val="24"/>
          <w:lang w:val="en-US"/>
        </w:rPr>
        <w:t>pattern</w:t>
      </w:r>
      <w:r w:rsidR="00C73074" w:rsidRPr="0016663E">
        <w:rPr>
          <w:rFonts w:cstheme="minorHAnsi"/>
          <w:sz w:val="24"/>
          <w:szCs w:val="24"/>
          <w:lang w:val="en-US"/>
        </w:rPr>
        <w:t xml:space="preserve">s </w:t>
      </w:r>
      <w:r w:rsidR="00254E1C" w:rsidRPr="0016663E">
        <w:rPr>
          <w:rFonts w:cstheme="minorHAnsi"/>
          <w:sz w:val="24"/>
          <w:szCs w:val="24"/>
          <w:lang w:val="en-US"/>
        </w:rPr>
        <w:t>at t</w:t>
      </w:r>
      <w:r w:rsidRPr="0016663E">
        <w:rPr>
          <w:rFonts w:cstheme="minorHAnsi"/>
          <w:sz w:val="24"/>
          <w:szCs w:val="24"/>
          <w:lang w:val="en-US"/>
        </w:rPr>
        <w:t>he two time points was</w:t>
      </w:r>
      <w:r w:rsidR="00C73074" w:rsidRPr="0016663E">
        <w:rPr>
          <w:rFonts w:cstheme="minorHAnsi"/>
          <w:sz w:val="24"/>
          <w:szCs w:val="24"/>
          <w:lang w:val="en-US"/>
        </w:rPr>
        <w:t xml:space="preserve"> 0.70 and</w:t>
      </w:r>
      <w:r w:rsidRPr="0016663E">
        <w:rPr>
          <w:rFonts w:cstheme="minorHAnsi"/>
          <w:sz w:val="24"/>
          <w:szCs w:val="24"/>
          <w:lang w:val="en-US"/>
        </w:rPr>
        <w:t xml:space="preserve"> considered “good”</w:t>
      </w:r>
      <w:r w:rsidR="00C73074" w:rsidRPr="0016663E">
        <w:rPr>
          <w:rFonts w:cstheme="minorHAnsi"/>
          <w:sz w:val="24"/>
          <w:szCs w:val="24"/>
          <w:lang w:val="en-US"/>
        </w:rPr>
        <w:t xml:space="preserve">. </w:t>
      </w:r>
      <w:r w:rsidRPr="0016663E">
        <w:rPr>
          <w:rFonts w:cstheme="minorHAnsi"/>
          <w:sz w:val="24"/>
          <w:szCs w:val="24"/>
          <w:lang w:val="en-US"/>
        </w:rPr>
        <w:t xml:space="preserve">This was similar for the </w:t>
      </w:r>
      <w:r w:rsidR="00315745" w:rsidRPr="0016663E">
        <w:rPr>
          <w:rFonts w:cstheme="minorHAnsi"/>
          <w:sz w:val="24"/>
          <w:szCs w:val="24"/>
          <w:lang w:val="en-US"/>
        </w:rPr>
        <w:t xml:space="preserve">SNS </w:t>
      </w:r>
      <w:r w:rsidRPr="0016663E">
        <w:rPr>
          <w:rFonts w:cstheme="minorHAnsi"/>
          <w:sz w:val="24"/>
          <w:szCs w:val="24"/>
          <w:lang w:val="en-US"/>
        </w:rPr>
        <w:t>dietary pattern</w:t>
      </w:r>
      <w:r w:rsidR="00C73074" w:rsidRPr="0016663E">
        <w:rPr>
          <w:rFonts w:cstheme="minorHAnsi"/>
          <w:sz w:val="24"/>
          <w:szCs w:val="24"/>
          <w:lang w:val="en-US"/>
        </w:rPr>
        <w:t xml:space="preserve">, </w:t>
      </w:r>
      <w:r w:rsidRPr="0016663E">
        <w:rPr>
          <w:rFonts w:cstheme="minorHAnsi"/>
          <w:sz w:val="24"/>
          <w:szCs w:val="24"/>
          <w:lang w:val="en-US"/>
        </w:rPr>
        <w:t>at 0.71. These demonstrated high similarit</w:t>
      </w:r>
      <w:r w:rsidR="00F078A0">
        <w:rPr>
          <w:rFonts w:cstheme="minorHAnsi"/>
          <w:sz w:val="24"/>
          <w:szCs w:val="24"/>
          <w:lang w:val="en-US"/>
        </w:rPr>
        <w:t xml:space="preserve">ies </w:t>
      </w:r>
      <w:r w:rsidRPr="0016663E">
        <w:rPr>
          <w:rFonts w:cstheme="minorHAnsi"/>
          <w:sz w:val="24"/>
          <w:szCs w:val="24"/>
          <w:lang w:val="en-US"/>
        </w:rPr>
        <w:t xml:space="preserve">in the </w:t>
      </w:r>
      <w:r w:rsidR="00FF0DBE" w:rsidRPr="0016663E">
        <w:rPr>
          <w:rFonts w:cstheme="minorHAnsi"/>
          <w:sz w:val="24"/>
          <w:szCs w:val="24"/>
          <w:lang w:val="en-US"/>
        </w:rPr>
        <w:t xml:space="preserve">PCA </w:t>
      </w:r>
      <w:r w:rsidRPr="0016663E">
        <w:rPr>
          <w:rFonts w:cstheme="minorHAnsi"/>
          <w:sz w:val="24"/>
          <w:szCs w:val="24"/>
          <w:lang w:val="en-US"/>
        </w:rPr>
        <w:t>loadings of each dietary pattern between the two time points, suggesting that these two patterns were qua</w:t>
      </w:r>
      <w:r w:rsidR="00895211" w:rsidRPr="0016663E">
        <w:rPr>
          <w:rFonts w:cstheme="minorHAnsi"/>
          <w:sz w:val="24"/>
          <w:szCs w:val="24"/>
          <w:lang w:val="en-US"/>
        </w:rPr>
        <w:t xml:space="preserve">ntitatively </w:t>
      </w:r>
      <w:r w:rsidRPr="0016663E">
        <w:rPr>
          <w:rFonts w:cstheme="minorHAnsi"/>
          <w:sz w:val="24"/>
          <w:szCs w:val="24"/>
          <w:lang w:val="en-US"/>
        </w:rPr>
        <w:t xml:space="preserve">similar </w:t>
      </w:r>
      <w:r w:rsidR="00C73074" w:rsidRPr="0016663E">
        <w:rPr>
          <w:rFonts w:cstheme="minorHAnsi"/>
          <w:sz w:val="24"/>
          <w:szCs w:val="24"/>
          <w:lang w:val="en-US"/>
        </w:rPr>
        <w:t xml:space="preserve">across the two </w:t>
      </w:r>
      <w:r w:rsidR="004D3912" w:rsidRPr="0016663E">
        <w:rPr>
          <w:rFonts w:cstheme="minorHAnsi"/>
          <w:sz w:val="24"/>
          <w:szCs w:val="24"/>
          <w:lang w:val="en-US"/>
        </w:rPr>
        <w:t xml:space="preserve">periods. </w:t>
      </w:r>
      <w:r w:rsidRPr="0016663E">
        <w:rPr>
          <w:rFonts w:cstheme="minorHAnsi"/>
          <w:sz w:val="24"/>
          <w:szCs w:val="24"/>
          <w:lang w:val="en-US"/>
        </w:rPr>
        <w:t>T</w:t>
      </w:r>
      <w:r w:rsidR="00F448ED" w:rsidRPr="0016663E">
        <w:rPr>
          <w:rFonts w:cstheme="minorHAnsi"/>
          <w:sz w:val="24"/>
          <w:szCs w:val="24"/>
          <w:lang w:val="en-US"/>
        </w:rPr>
        <w:t xml:space="preserve">he </w:t>
      </w:r>
      <w:r w:rsidR="00585109" w:rsidRPr="0016663E">
        <w:rPr>
          <w:rFonts w:cstheme="minorHAnsi"/>
          <w:sz w:val="24"/>
          <w:szCs w:val="24"/>
          <w:lang w:val="en-US"/>
        </w:rPr>
        <w:t xml:space="preserve">congruence coefficient </w:t>
      </w:r>
      <w:r w:rsidR="00F448ED" w:rsidRPr="0016663E">
        <w:rPr>
          <w:rFonts w:cstheme="minorHAnsi"/>
          <w:sz w:val="24"/>
          <w:szCs w:val="24"/>
          <w:lang w:val="en-US"/>
        </w:rPr>
        <w:t xml:space="preserve">observed between the </w:t>
      </w:r>
      <w:r w:rsidR="00954993" w:rsidRPr="0016663E">
        <w:rPr>
          <w:rFonts w:cstheme="minorHAnsi"/>
          <w:sz w:val="24"/>
          <w:szCs w:val="24"/>
          <w:lang w:val="en-US"/>
        </w:rPr>
        <w:t xml:space="preserve">third </w:t>
      </w:r>
      <w:r w:rsidR="00B370D9" w:rsidRPr="0016663E">
        <w:rPr>
          <w:rFonts w:cstheme="minorHAnsi"/>
          <w:sz w:val="24"/>
          <w:szCs w:val="24"/>
          <w:lang w:val="en-US"/>
        </w:rPr>
        <w:t xml:space="preserve">dietary </w:t>
      </w:r>
      <w:r w:rsidR="0016527D" w:rsidRPr="0016663E">
        <w:rPr>
          <w:rFonts w:cstheme="minorHAnsi"/>
          <w:sz w:val="24"/>
          <w:szCs w:val="24"/>
          <w:lang w:val="en-US"/>
        </w:rPr>
        <w:t>pattern</w:t>
      </w:r>
      <w:r w:rsidR="00B370D9" w:rsidRPr="0016663E">
        <w:rPr>
          <w:rFonts w:cstheme="minorHAnsi"/>
          <w:sz w:val="24"/>
          <w:szCs w:val="24"/>
          <w:lang w:val="en-US"/>
        </w:rPr>
        <w:t xml:space="preserve"> </w:t>
      </w:r>
      <w:r w:rsidR="001E306A" w:rsidRPr="0016663E">
        <w:rPr>
          <w:rFonts w:cstheme="minorHAnsi"/>
          <w:sz w:val="24"/>
          <w:szCs w:val="24"/>
          <w:lang w:val="en-US"/>
        </w:rPr>
        <w:t>f</w:t>
      </w:r>
      <w:r w:rsidR="00954993" w:rsidRPr="0016663E">
        <w:rPr>
          <w:rFonts w:cstheme="minorHAnsi"/>
          <w:sz w:val="24"/>
          <w:szCs w:val="24"/>
          <w:lang w:val="en-US"/>
        </w:rPr>
        <w:t xml:space="preserve">rom the two time points was </w:t>
      </w:r>
      <w:r w:rsidR="00B370D9" w:rsidRPr="0016663E">
        <w:rPr>
          <w:rFonts w:cstheme="minorHAnsi"/>
          <w:sz w:val="24"/>
          <w:szCs w:val="24"/>
          <w:lang w:val="en-US"/>
        </w:rPr>
        <w:t xml:space="preserve">0.27 and </w:t>
      </w:r>
      <w:r w:rsidR="00954993" w:rsidRPr="0016663E">
        <w:rPr>
          <w:rFonts w:cstheme="minorHAnsi"/>
          <w:sz w:val="24"/>
          <w:szCs w:val="24"/>
          <w:lang w:val="en-US"/>
        </w:rPr>
        <w:t>considered “poor”</w:t>
      </w:r>
      <w:r w:rsidR="00B370D9" w:rsidRPr="0016663E">
        <w:rPr>
          <w:rFonts w:cstheme="minorHAnsi"/>
          <w:sz w:val="24"/>
          <w:szCs w:val="24"/>
          <w:lang w:val="en-US"/>
        </w:rPr>
        <w:t xml:space="preserve">. </w:t>
      </w:r>
      <w:r w:rsidR="006E260A" w:rsidRPr="0016663E">
        <w:rPr>
          <w:rFonts w:cstheme="minorHAnsi"/>
          <w:sz w:val="24"/>
          <w:szCs w:val="24"/>
          <w:lang w:val="en-US"/>
        </w:rPr>
        <w:t xml:space="preserve">This demonstrated low similarity in the </w:t>
      </w:r>
      <w:r w:rsidR="00FF0DBE" w:rsidRPr="0016663E">
        <w:rPr>
          <w:rFonts w:cstheme="minorHAnsi"/>
          <w:sz w:val="24"/>
          <w:szCs w:val="24"/>
          <w:lang w:val="en-US"/>
        </w:rPr>
        <w:t xml:space="preserve">PCA </w:t>
      </w:r>
      <w:r w:rsidR="006E260A" w:rsidRPr="0016663E">
        <w:rPr>
          <w:rFonts w:cstheme="minorHAnsi"/>
          <w:sz w:val="24"/>
          <w:szCs w:val="24"/>
          <w:lang w:val="en-US"/>
        </w:rPr>
        <w:t xml:space="preserve">loadings of </w:t>
      </w:r>
      <w:r w:rsidR="00710E00" w:rsidRPr="0016663E">
        <w:rPr>
          <w:rFonts w:cstheme="minorHAnsi"/>
          <w:sz w:val="24"/>
          <w:szCs w:val="24"/>
          <w:lang w:val="en-US"/>
        </w:rPr>
        <w:t xml:space="preserve">the </w:t>
      </w:r>
      <w:r w:rsidR="004950DE" w:rsidRPr="0016663E">
        <w:rPr>
          <w:rFonts w:cstheme="minorHAnsi"/>
          <w:sz w:val="24"/>
          <w:szCs w:val="24"/>
          <w:lang w:val="en-US"/>
        </w:rPr>
        <w:t xml:space="preserve">third dietary pattern </w:t>
      </w:r>
      <w:r w:rsidR="00D676B2" w:rsidRPr="0016663E">
        <w:rPr>
          <w:rFonts w:cstheme="minorHAnsi"/>
          <w:sz w:val="24"/>
          <w:szCs w:val="24"/>
          <w:lang w:val="en-US"/>
        </w:rPr>
        <w:t xml:space="preserve">between the two time points. </w:t>
      </w:r>
      <w:r w:rsidR="00693A3D" w:rsidRPr="0016663E">
        <w:rPr>
          <w:rFonts w:cstheme="minorHAnsi"/>
          <w:sz w:val="24"/>
          <w:szCs w:val="24"/>
          <w:lang w:val="en-US"/>
        </w:rPr>
        <w:t xml:space="preserve">Thus, </w:t>
      </w:r>
      <w:r w:rsidR="0025272D" w:rsidRPr="0016663E">
        <w:rPr>
          <w:rFonts w:cstheme="minorHAnsi"/>
          <w:sz w:val="24"/>
          <w:szCs w:val="24"/>
          <w:lang w:val="en-US"/>
        </w:rPr>
        <w:t>only t</w:t>
      </w:r>
      <w:r w:rsidR="00693A3D" w:rsidRPr="0016663E">
        <w:rPr>
          <w:rFonts w:cstheme="minorHAnsi"/>
          <w:sz w:val="24"/>
          <w:szCs w:val="24"/>
        </w:rPr>
        <w:t>he</w:t>
      </w:r>
      <w:r w:rsidR="004950DE" w:rsidRPr="0016663E">
        <w:rPr>
          <w:rFonts w:cstheme="minorHAnsi"/>
          <w:sz w:val="24"/>
          <w:szCs w:val="24"/>
        </w:rPr>
        <w:t xml:space="preserve"> stability </w:t>
      </w:r>
      <w:r w:rsidR="00954993" w:rsidRPr="0016663E">
        <w:rPr>
          <w:rFonts w:cstheme="minorHAnsi"/>
          <w:sz w:val="24"/>
          <w:szCs w:val="24"/>
        </w:rPr>
        <w:t>of</w:t>
      </w:r>
      <w:r w:rsidR="00693A3D" w:rsidRPr="0016663E">
        <w:rPr>
          <w:rFonts w:cstheme="minorHAnsi"/>
          <w:sz w:val="24"/>
          <w:szCs w:val="24"/>
        </w:rPr>
        <w:t xml:space="preserve"> </w:t>
      </w:r>
      <w:r w:rsidR="00551621" w:rsidRPr="0016663E">
        <w:rPr>
          <w:rFonts w:cstheme="minorHAnsi"/>
          <w:sz w:val="24"/>
          <w:szCs w:val="24"/>
        </w:rPr>
        <w:t xml:space="preserve">FVL </w:t>
      </w:r>
      <w:r w:rsidR="00693A3D" w:rsidRPr="0016663E">
        <w:rPr>
          <w:rFonts w:cstheme="minorHAnsi"/>
          <w:sz w:val="24"/>
          <w:szCs w:val="24"/>
        </w:rPr>
        <w:t xml:space="preserve">and </w:t>
      </w:r>
      <w:r w:rsidR="00315745" w:rsidRPr="0016663E">
        <w:rPr>
          <w:rFonts w:cstheme="minorHAnsi"/>
          <w:sz w:val="24"/>
          <w:szCs w:val="24"/>
        </w:rPr>
        <w:t xml:space="preserve">SNS </w:t>
      </w:r>
      <w:r w:rsidR="0025272D" w:rsidRPr="0016663E">
        <w:rPr>
          <w:rFonts w:cstheme="minorHAnsi"/>
          <w:sz w:val="24"/>
          <w:szCs w:val="24"/>
        </w:rPr>
        <w:t>dietary patterns across the two time points</w:t>
      </w:r>
      <w:r w:rsidR="00D4251F" w:rsidRPr="0016663E">
        <w:rPr>
          <w:rFonts w:cstheme="minorHAnsi"/>
          <w:sz w:val="24"/>
          <w:szCs w:val="24"/>
        </w:rPr>
        <w:t xml:space="preserve"> </w:t>
      </w:r>
      <w:r w:rsidR="00710E00" w:rsidRPr="0016663E">
        <w:rPr>
          <w:rFonts w:cstheme="minorHAnsi"/>
          <w:sz w:val="24"/>
          <w:szCs w:val="24"/>
        </w:rPr>
        <w:t>was</w:t>
      </w:r>
      <w:r w:rsidR="00D4251F" w:rsidRPr="0016663E">
        <w:rPr>
          <w:rFonts w:cstheme="minorHAnsi"/>
          <w:sz w:val="24"/>
          <w:szCs w:val="24"/>
        </w:rPr>
        <w:t xml:space="preserve"> </w:t>
      </w:r>
      <w:r w:rsidR="00E87A56" w:rsidRPr="0016663E">
        <w:rPr>
          <w:rFonts w:cstheme="minorHAnsi"/>
          <w:sz w:val="24"/>
          <w:szCs w:val="24"/>
        </w:rPr>
        <w:t xml:space="preserve">suitable to be </w:t>
      </w:r>
      <w:r w:rsidR="00D4251F" w:rsidRPr="0016663E">
        <w:rPr>
          <w:rFonts w:cstheme="minorHAnsi"/>
          <w:sz w:val="24"/>
          <w:szCs w:val="24"/>
        </w:rPr>
        <w:t>assessed</w:t>
      </w:r>
      <w:r w:rsidR="0025272D" w:rsidRPr="0016663E">
        <w:rPr>
          <w:rFonts w:cstheme="minorHAnsi"/>
          <w:sz w:val="24"/>
          <w:szCs w:val="24"/>
        </w:rPr>
        <w:t xml:space="preserve">. </w:t>
      </w:r>
    </w:p>
    <w:p w14:paraId="1EE5FA93" w14:textId="77777777" w:rsidR="00E87A56" w:rsidRPr="0016663E" w:rsidRDefault="00E87A56" w:rsidP="00CE4532">
      <w:pPr>
        <w:spacing w:after="0" w:line="360" w:lineRule="auto"/>
        <w:jc w:val="both"/>
        <w:rPr>
          <w:rFonts w:cstheme="minorHAnsi"/>
          <w:sz w:val="24"/>
          <w:szCs w:val="24"/>
          <w:bdr w:val="none" w:sz="0" w:space="0" w:color="auto" w:frame="1"/>
        </w:rPr>
      </w:pPr>
    </w:p>
    <w:p w14:paraId="58045B1B" w14:textId="02C7696B" w:rsidR="009B4292" w:rsidRPr="0016663E" w:rsidRDefault="0001685B" w:rsidP="009B4292">
      <w:pPr>
        <w:spacing w:after="0" w:line="360" w:lineRule="auto"/>
        <w:jc w:val="both"/>
        <w:rPr>
          <w:rFonts w:cstheme="minorHAnsi"/>
          <w:sz w:val="24"/>
          <w:szCs w:val="24"/>
          <w:bdr w:val="none" w:sz="0" w:space="0" w:color="auto" w:frame="1"/>
        </w:rPr>
      </w:pPr>
      <w:r w:rsidRPr="0016663E">
        <w:rPr>
          <w:rFonts w:cstheme="minorHAnsi"/>
          <w:sz w:val="24"/>
          <w:szCs w:val="24"/>
          <w:bdr w:val="none" w:sz="0" w:space="0" w:color="auto" w:frame="1"/>
        </w:rPr>
        <w:t xml:space="preserve">Pearson’s correlation coefficient </w:t>
      </w:r>
      <w:r w:rsidR="00E32485" w:rsidRPr="0016663E">
        <w:rPr>
          <w:rFonts w:cstheme="minorHAnsi"/>
          <w:sz w:val="24"/>
          <w:szCs w:val="24"/>
          <w:bdr w:val="none" w:sz="0" w:space="0" w:color="auto" w:frame="1"/>
        </w:rPr>
        <w:t>between dietary pattern z-scores at the two time points w</w:t>
      </w:r>
      <w:r w:rsidRPr="0016663E">
        <w:rPr>
          <w:rFonts w:cstheme="minorHAnsi"/>
          <w:sz w:val="24"/>
          <w:szCs w:val="24"/>
          <w:lang w:val="en-US"/>
        </w:rPr>
        <w:t>ere 0.20</w:t>
      </w:r>
      <w:r w:rsidR="00E32485" w:rsidRPr="0016663E">
        <w:rPr>
          <w:rFonts w:cstheme="minorHAnsi"/>
          <w:sz w:val="24"/>
          <w:szCs w:val="24"/>
          <w:lang w:val="en-US"/>
        </w:rPr>
        <w:t xml:space="preserve"> for the </w:t>
      </w:r>
      <w:r w:rsidR="00315745" w:rsidRPr="0016663E">
        <w:rPr>
          <w:rFonts w:cstheme="minorHAnsi"/>
          <w:sz w:val="24"/>
          <w:szCs w:val="24"/>
          <w:lang w:val="en-US"/>
        </w:rPr>
        <w:t xml:space="preserve">FVL </w:t>
      </w:r>
      <w:r w:rsidRPr="0016663E">
        <w:rPr>
          <w:rFonts w:cstheme="minorHAnsi"/>
          <w:sz w:val="24"/>
          <w:szCs w:val="24"/>
          <w:lang w:val="en-US"/>
        </w:rPr>
        <w:t>dietary pattern and 0.3</w:t>
      </w:r>
      <w:r w:rsidR="003C2321" w:rsidRPr="0016663E">
        <w:rPr>
          <w:rFonts w:cstheme="minorHAnsi"/>
          <w:sz w:val="24"/>
          <w:szCs w:val="24"/>
          <w:lang w:val="en-US"/>
        </w:rPr>
        <w:t>0</w:t>
      </w:r>
      <w:r w:rsidR="00E32485" w:rsidRPr="0016663E">
        <w:rPr>
          <w:rFonts w:cstheme="minorHAnsi"/>
          <w:sz w:val="24"/>
          <w:szCs w:val="24"/>
          <w:lang w:val="en-US"/>
        </w:rPr>
        <w:t xml:space="preserve"> for the </w:t>
      </w:r>
      <w:r w:rsidR="00315745" w:rsidRPr="0016663E">
        <w:rPr>
          <w:rFonts w:cstheme="minorHAnsi"/>
          <w:sz w:val="24"/>
          <w:szCs w:val="24"/>
          <w:lang w:val="en-US"/>
        </w:rPr>
        <w:t xml:space="preserve">SNS </w:t>
      </w:r>
      <w:r w:rsidR="00E32485" w:rsidRPr="0016663E">
        <w:rPr>
          <w:rFonts w:cstheme="minorHAnsi"/>
          <w:sz w:val="24"/>
          <w:szCs w:val="24"/>
          <w:lang w:val="en-US"/>
        </w:rPr>
        <w:t>dietary pattern (both P&lt;0.</w:t>
      </w:r>
      <w:r w:rsidRPr="0016663E">
        <w:rPr>
          <w:rFonts w:cstheme="minorHAnsi"/>
          <w:sz w:val="24"/>
          <w:szCs w:val="24"/>
          <w:lang w:val="en-US"/>
        </w:rPr>
        <w:t>05</w:t>
      </w:r>
      <w:r w:rsidR="00E32485" w:rsidRPr="0016663E">
        <w:rPr>
          <w:rFonts w:cstheme="minorHAnsi"/>
          <w:sz w:val="24"/>
          <w:szCs w:val="24"/>
          <w:lang w:val="en-US"/>
        </w:rPr>
        <w:t xml:space="preserve">), indicative of </w:t>
      </w:r>
      <w:r w:rsidR="009B73DB" w:rsidRPr="0016663E">
        <w:rPr>
          <w:rFonts w:cstheme="minorHAnsi"/>
          <w:sz w:val="24"/>
          <w:szCs w:val="24"/>
          <w:lang w:val="en-US"/>
        </w:rPr>
        <w:t xml:space="preserve">low </w:t>
      </w:r>
      <w:r w:rsidR="00E32485" w:rsidRPr="0016663E">
        <w:rPr>
          <w:rFonts w:cstheme="minorHAnsi"/>
          <w:sz w:val="24"/>
          <w:szCs w:val="24"/>
          <w:lang w:val="en-US"/>
        </w:rPr>
        <w:t xml:space="preserve">correlation. </w:t>
      </w:r>
      <w:r w:rsidR="004F4DA1" w:rsidRPr="0016663E">
        <w:rPr>
          <w:rFonts w:cstheme="minorHAnsi"/>
          <w:sz w:val="24"/>
          <w:szCs w:val="24"/>
          <w:bdr w:val="none" w:sz="0" w:space="0" w:color="auto" w:frame="1"/>
        </w:rPr>
        <w:t xml:space="preserve">The proportion of participants who remained in the same </w:t>
      </w:r>
      <w:r w:rsidR="00E0556C" w:rsidRPr="0016663E">
        <w:rPr>
          <w:rFonts w:cstheme="minorHAnsi"/>
          <w:sz w:val="24"/>
          <w:szCs w:val="24"/>
          <w:bdr w:val="none" w:sz="0" w:space="0" w:color="auto" w:frame="1"/>
        </w:rPr>
        <w:t xml:space="preserve">tertile </w:t>
      </w:r>
      <w:r w:rsidR="00161AC9" w:rsidRPr="0016663E">
        <w:rPr>
          <w:rFonts w:cstheme="minorHAnsi"/>
          <w:sz w:val="24"/>
          <w:szCs w:val="24"/>
          <w:bdr w:val="none" w:sz="0" w:space="0" w:color="auto" w:frame="1"/>
        </w:rPr>
        <w:t xml:space="preserve">across time varied from 37% to 44% for </w:t>
      </w:r>
      <w:r w:rsidR="00315745" w:rsidRPr="0016663E">
        <w:rPr>
          <w:rFonts w:cstheme="minorHAnsi"/>
          <w:sz w:val="24"/>
          <w:szCs w:val="24"/>
          <w:bdr w:val="none" w:sz="0" w:space="0" w:color="auto" w:frame="1"/>
        </w:rPr>
        <w:t xml:space="preserve">FVL </w:t>
      </w:r>
      <w:r w:rsidR="00161AC9" w:rsidRPr="0016663E">
        <w:rPr>
          <w:rFonts w:cstheme="minorHAnsi"/>
          <w:sz w:val="24"/>
          <w:szCs w:val="24"/>
          <w:bdr w:val="none" w:sz="0" w:space="0" w:color="auto" w:frame="1"/>
        </w:rPr>
        <w:t>dietary pattern and 39% to 45</w:t>
      </w:r>
      <w:r w:rsidR="00315745" w:rsidRPr="0016663E">
        <w:rPr>
          <w:rFonts w:cstheme="minorHAnsi"/>
          <w:sz w:val="24"/>
          <w:szCs w:val="24"/>
          <w:bdr w:val="none" w:sz="0" w:space="0" w:color="auto" w:frame="1"/>
        </w:rPr>
        <w:t xml:space="preserve">% for SNS </w:t>
      </w:r>
      <w:r w:rsidR="00161AC9" w:rsidRPr="0016663E">
        <w:rPr>
          <w:rFonts w:cstheme="minorHAnsi"/>
          <w:sz w:val="24"/>
          <w:szCs w:val="24"/>
          <w:bdr w:val="none" w:sz="0" w:space="0" w:color="auto" w:frame="1"/>
        </w:rPr>
        <w:t>dietary pattern</w:t>
      </w:r>
      <w:r w:rsidR="00CE4532" w:rsidRPr="0016663E">
        <w:rPr>
          <w:rFonts w:cstheme="minorHAnsi"/>
          <w:sz w:val="24"/>
          <w:szCs w:val="24"/>
          <w:bdr w:val="none" w:sz="0" w:space="0" w:color="auto" w:frame="1"/>
        </w:rPr>
        <w:t xml:space="preserve"> (Table 3)</w:t>
      </w:r>
      <w:r w:rsidR="00161AC9" w:rsidRPr="0016663E">
        <w:rPr>
          <w:rFonts w:cstheme="minorHAnsi"/>
          <w:sz w:val="24"/>
          <w:szCs w:val="24"/>
          <w:bdr w:val="none" w:sz="0" w:space="0" w:color="auto" w:frame="1"/>
        </w:rPr>
        <w:t>.</w:t>
      </w:r>
      <w:r w:rsidR="004473C0" w:rsidRPr="0016663E">
        <w:rPr>
          <w:rFonts w:cstheme="minorHAnsi"/>
          <w:sz w:val="24"/>
          <w:szCs w:val="24"/>
          <w:bdr w:val="none" w:sz="0" w:space="0" w:color="auto" w:frame="1"/>
        </w:rPr>
        <w:t xml:space="preserve"> </w:t>
      </w:r>
      <w:r w:rsidR="00CA484E" w:rsidRPr="0016663E">
        <w:rPr>
          <w:rFonts w:cstheme="minorHAnsi"/>
          <w:sz w:val="24"/>
          <w:szCs w:val="24"/>
          <w:bdr w:val="none" w:sz="0" w:space="0" w:color="auto" w:frame="1"/>
        </w:rPr>
        <w:t xml:space="preserve">The </w:t>
      </w:r>
      <w:r w:rsidR="00237DED" w:rsidRPr="0016663E">
        <w:rPr>
          <w:rFonts w:cstheme="minorHAnsi"/>
          <w:sz w:val="24"/>
          <w:szCs w:val="24"/>
          <w:bdr w:val="none" w:sz="0" w:space="0" w:color="auto" w:frame="1"/>
        </w:rPr>
        <w:t xml:space="preserve">weighted κ </w:t>
      </w:r>
      <w:r w:rsidR="00CA484E" w:rsidRPr="0016663E">
        <w:rPr>
          <w:rFonts w:cstheme="minorHAnsi"/>
          <w:sz w:val="24"/>
          <w:szCs w:val="24"/>
          <w:bdr w:val="none" w:sz="0" w:space="0" w:color="auto" w:frame="1"/>
        </w:rPr>
        <w:t>values for being in the same tertile at the two time p</w:t>
      </w:r>
      <w:r w:rsidR="00F50153" w:rsidRPr="0016663E">
        <w:rPr>
          <w:rFonts w:cstheme="minorHAnsi"/>
          <w:sz w:val="24"/>
          <w:szCs w:val="24"/>
          <w:bdr w:val="none" w:sz="0" w:space="0" w:color="auto" w:frame="1"/>
        </w:rPr>
        <w:t>oints were 0.11</w:t>
      </w:r>
      <w:r w:rsidR="009B4292" w:rsidRPr="0016663E">
        <w:rPr>
          <w:rFonts w:cstheme="minorHAnsi"/>
          <w:sz w:val="24"/>
          <w:szCs w:val="24"/>
          <w:bdr w:val="none" w:sz="0" w:space="0" w:color="auto" w:frame="1"/>
        </w:rPr>
        <w:t xml:space="preserve"> (95% CI: 0.065-0.172)</w:t>
      </w:r>
      <w:r w:rsidR="00F50153" w:rsidRPr="0016663E">
        <w:rPr>
          <w:rFonts w:cstheme="minorHAnsi"/>
          <w:sz w:val="24"/>
          <w:szCs w:val="24"/>
          <w:bdr w:val="none" w:sz="0" w:space="0" w:color="auto" w:frame="1"/>
        </w:rPr>
        <w:t xml:space="preserve"> and 0.15</w:t>
      </w:r>
      <w:r w:rsidR="009B4292" w:rsidRPr="0016663E">
        <w:rPr>
          <w:rFonts w:cstheme="minorHAnsi"/>
          <w:sz w:val="24"/>
          <w:szCs w:val="24"/>
          <w:bdr w:val="none" w:sz="0" w:space="0" w:color="auto" w:frame="1"/>
        </w:rPr>
        <w:t xml:space="preserve"> (95% CI: 0.095-0.199)</w:t>
      </w:r>
      <w:r w:rsidR="00F50153" w:rsidRPr="0016663E">
        <w:rPr>
          <w:rFonts w:cstheme="minorHAnsi"/>
          <w:sz w:val="24"/>
          <w:szCs w:val="24"/>
          <w:bdr w:val="none" w:sz="0" w:space="0" w:color="auto" w:frame="1"/>
        </w:rPr>
        <w:t xml:space="preserve"> for</w:t>
      </w:r>
      <w:r w:rsidR="00CA484E" w:rsidRPr="0016663E">
        <w:rPr>
          <w:rFonts w:cstheme="minorHAnsi"/>
          <w:sz w:val="24"/>
          <w:szCs w:val="24"/>
          <w:bdr w:val="none" w:sz="0" w:space="0" w:color="auto" w:frame="1"/>
        </w:rPr>
        <w:t xml:space="preserve"> </w:t>
      </w:r>
      <w:r w:rsidR="00315745" w:rsidRPr="0016663E">
        <w:rPr>
          <w:rFonts w:cstheme="minorHAnsi"/>
          <w:sz w:val="24"/>
          <w:szCs w:val="24"/>
          <w:bdr w:val="none" w:sz="0" w:space="0" w:color="auto" w:frame="1"/>
        </w:rPr>
        <w:t xml:space="preserve">FVL </w:t>
      </w:r>
      <w:r w:rsidR="00CA484E" w:rsidRPr="0016663E">
        <w:rPr>
          <w:rFonts w:cstheme="minorHAnsi"/>
          <w:sz w:val="24"/>
          <w:szCs w:val="24"/>
          <w:bdr w:val="none" w:sz="0" w:space="0" w:color="auto" w:frame="1"/>
        </w:rPr>
        <w:t xml:space="preserve">and </w:t>
      </w:r>
      <w:r w:rsidR="00315745" w:rsidRPr="0016663E">
        <w:rPr>
          <w:rFonts w:cstheme="minorHAnsi"/>
          <w:sz w:val="24"/>
          <w:szCs w:val="24"/>
          <w:bdr w:val="none" w:sz="0" w:space="0" w:color="auto" w:frame="1"/>
        </w:rPr>
        <w:t xml:space="preserve">SNS </w:t>
      </w:r>
      <w:r w:rsidR="00175C96" w:rsidRPr="0016663E">
        <w:rPr>
          <w:rFonts w:cstheme="minorHAnsi"/>
          <w:sz w:val="24"/>
          <w:szCs w:val="24"/>
          <w:bdr w:val="none" w:sz="0" w:space="0" w:color="auto" w:frame="1"/>
        </w:rPr>
        <w:t>dietary patterns</w:t>
      </w:r>
      <w:r w:rsidR="00CA484E" w:rsidRPr="0016663E">
        <w:rPr>
          <w:rFonts w:cstheme="minorHAnsi"/>
          <w:sz w:val="24"/>
          <w:szCs w:val="24"/>
          <w:bdr w:val="none" w:sz="0" w:space="0" w:color="auto" w:frame="1"/>
        </w:rPr>
        <w:t xml:space="preserve"> respectively,</w:t>
      </w:r>
      <w:r w:rsidR="009B4292" w:rsidRPr="0016663E">
        <w:rPr>
          <w:rFonts w:cstheme="minorHAnsi"/>
          <w:sz w:val="24"/>
          <w:szCs w:val="24"/>
          <w:bdr w:val="none" w:sz="0" w:space="0" w:color="auto" w:frame="1"/>
        </w:rPr>
        <w:t xml:space="preserve"> </w:t>
      </w:r>
      <w:r w:rsidR="00CA484E" w:rsidRPr="0016663E">
        <w:rPr>
          <w:rFonts w:cstheme="minorHAnsi"/>
          <w:sz w:val="24"/>
          <w:szCs w:val="24"/>
          <w:bdr w:val="none" w:sz="0" w:space="0" w:color="auto" w:frame="1"/>
        </w:rPr>
        <w:t xml:space="preserve">which indicates only a slight level of agreement between the categorised </w:t>
      </w:r>
      <w:r w:rsidR="005475E5" w:rsidRPr="0016663E">
        <w:rPr>
          <w:rFonts w:cstheme="minorHAnsi"/>
          <w:sz w:val="24"/>
          <w:szCs w:val="24"/>
          <w:bdr w:val="none" w:sz="0" w:space="0" w:color="auto" w:frame="1"/>
        </w:rPr>
        <w:t xml:space="preserve">dietary pattern </w:t>
      </w:r>
      <w:r w:rsidR="004473C0" w:rsidRPr="0016663E">
        <w:rPr>
          <w:rFonts w:cstheme="minorHAnsi"/>
          <w:sz w:val="24"/>
          <w:szCs w:val="24"/>
          <w:bdr w:val="none" w:sz="0" w:space="0" w:color="auto" w:frame="1"/>
        </w:rPr>
        <w:t>z-</w:t>
      </w:r>
      <w:r w:rsidR="00CA484E" w:rsidRPr="0016663E">
        <w:rPr>
          <w:rFonts w:cstheme="minorHAnsi"/>
          <w:sz w:val="24"/>
          <w:szCs w:val="24"/>
          <w:bdr w:val="none" w:sz="0" w:space="0" w:color="auto" w:frame="1"/>
        </w:rPr>
        <w:t>sco</w:t>
      </w:r>
      <w:r w:rsidR="009B4292" w:rsidRPr="0016663E">
        <w:rPr>
          <w:rFonts w:cstheme="minorHAnsi"/>
          <w:sz w:val="24"/>
          <w:szCs w:val="24"/>
          <w:bdr w:val="none" w:sz="0" w:space="0" w:color="auto" w:frame="1"/>
        </w:rPr>
        <w:t xml:space="preserve">res for both dietary patterns in </w:t>
      </w:r>
      <w:r w:rsidR="00CA484E" w:rsidRPr="0016663E">
        <w:rPr>
          <w:rFonts w:cstheme="minorHAnsi"/>
          <w:sz w:val="24"/>
          <w:szCs w:val="24"/>
          <w:bdr w:val="none" w:sz="0" w:space="0" w:color="auto" w:frame="1"/>
        </w:rPr>
        <w:t>pregnancy and at 6 years post</w:t>
      </w:r>
      <w:r w:rsidR="003A17E9" w:rsidRPr="0016663E">
        <w:rPr>
          <w:rFonts w:cstheme="minorHAnsi"/>
          <w:sz w:val="24"/>
          <w:szCs w:val="24"/>
          <w:bdr w:val="none" w:sz="0" w:space="0" w:color="auto" w:frame="1"/>
        </w:rPr>
        <w:t xml:space="preserve">-pregnancy </w:t>
      </w:r>
      <w:r w:rsidR="00CA484E" w:rsidRPr="0016663E">
        <w:rPr>
          <w:rFonts w:cstheme="minorHAnsi"/>
          <w:sz w:val="24"/>
          <w:szCs w:val="24"/>
          <w:bdr w:val="none" w:sz="0" w:space="0" w:color="auto" w:frame="1"/>
        </w:rPr>
        <w:t xml:space="preserve">according to the identified cut-off criteria mentioned </w:t>
      </w:r>
      <w:r w:rsidR="00254E1C" w:rsidRPr="0016663E">
        <w:rPr>
          <w:rFonts w:cstheme="minorHAnsi"/>
          <w:sz w:val="24"/>
          <w:szCs w:val="24"/>
          <w:bdr w:val="none" w:sz="0" w:space="0" w:color="auto" w:frame="1"/>
        </w:rPr>
        <w:t xml:space="preserve">previously </w:t>
      </w:r>
      <w:r w:rsidR="001E5044" w:rsidRPr="0016663E">
        <w:rPr>
          <w:rFonts w:cstheme="minorHAnsi"/>
          <w:sz w:val="24"/>
          <w:szCs w:val="24"/>
          <w:bdr w:val="none" w:sz="0" w:space="0" w:color="auto" w:frame="1"/>
        </w:rPr>
        <w:fldChar w:fldCharType="begin"/>
      </w:r>
      <w:r w:rsidR="00EE6BF2" w:rsidRPr="0016663E">
        <w:rPr>
          <w:rFonts w:cstheme="minorHAnsi"/>
          <w:sz w:val="24"/>
          <w:szCs w:val="24"/>
          <w:bdr w:val="none" w:sz="0" w:space="0" w:color="auto" w:frame="1"/>
        </w:rPr>
        <w:instrText xml:space="preserve"> ADDIN EN.CITE &lt;EndNote&gt;&lt;Cite&gt;&lt;Author&gt;Landis&lt;/Author&gt;&lt;Year&gt;1977&lt;/Year&gt;&lt;RecNum&gt;37&lt;/RecNum&gt;&lt;DisplayText&gt;[48]&lt;/DisplayText&gt;&lt;record&gt;&lt;rec-number&gt;37&lt;/rec-number&gt;&lt;foreign-keys&gt;&lt;key app="EN" db-id="9z5wzpfd7v0wv1ezef4xaaafawxprps0v9dd" timestamp="1587700142"&gt;37&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lt;/isbn&gt;&lt;accession-num&gt;843571&lt;/accession-num&gt;&lt;urls&gt;&lt;/urls&gt;&lt;remote-database-provider&gt;NLM&lt;/remote-database-provider&gt;&lt;language&gt;eng&lt;/language&gt;&lt;/record&gt;&lt;/Cite&gt;&lt;/EndNote&gt;</w:instrText>
      </w:r>
      <w:r w:rsidR="001E5044" w:rsidRPr="0016663E">
        <w:rPr>
          <w:rFonts w:cstheme="minorHAnsi"/>
          <w:sz w:val="24"/>
          <w:szCs w:val="24"/>
          <w:bdr w:val="none" w:sz="0" w:space="0" w:color="auto" w:frame="1"/>
        </w:rPr>
        <w:fldChar w:fldCharType="separate"/>
      </w:r>
      <w:r w:rsidR="00EE6BF2" w:rsidRPr="0016663E">
        <w:rPr>
          <w:rFonts w:cstheme="minorHAnsi"/>
          <w:noProof/>
          <w:sz w:val="24"/>
          <w:szCs w:val="24"/>
          <w:bdr w:val="none" w:sz="0" w:space="0" w:color="auto" w:frame="1"/>
        </w:rPr>
        <w:t>[48]</w:t>
      </w:r>
      <w:r w:rsidR="001E5044" w:rsidRPr="0016663E">
        <w:rPr>
          <w:rFonts w:cstheme="minorHAnsi"/>
          <w:sz w:val="24"/>
          <w:szCs w:val="24"/>
          <w:bdr w:val="none" w:sz="0" w:space="0" w:color="auto" w:frame="1"/>
        </w:rPr>
        <w:fldChar w:fldCharType="end"/>
      </w:r>
      <w:r w:rsidR="001E5044" w:rsidRPr="0016663E">
        <w:rPr>
          <w:rFonts w:cstheme="minorHAnsi"/>
          <w:sz w:val="24"/>
          <w:szCs w:val="24"/>
          <w:bdr w:val="none" w:sz="0" w:space="0" w:color="auto" w:frame="1"/>
        </w:rPr>
        <w:t>.</w:t>
      </w:r>
      <w:r w:rsidR="00222B10" w:rsidRPr="0016663E">
        <w:rPr>
          <w:rFonts w:cstheme="minorHAnsi"/>
          <w:sz w:val="24"/>
          <w:szCs w:val="24"/>
          <w:bdr w:val="none" w:sz="0" w:space="0" w:color="auto" w:frame="1"/>
        </w:rPr>
        <w:t xml:space="preserve"> </w:t>
      </w:r>
      <w:r w:rsidR="007C010C" w:rsidRPr="0016663E">
        <w:rPr>
          <w:rFonts w:cstheme="minorHAnsi"/>
          <w:sz w:val="24"/>
          <w:szCs w:val="24"/>
          <w:bdr w:val="none" w:sz="0" w:space="0" w:color="auto" w:frame="1"/>
        </w:rPr>
        <w:t xml:space="preserve">These results reflect poor stability </w:t>
      </w:r>
      <w:r w:rsidR="00077146" w:rsidRPr="0016663E">
        <w:rPr>
          <w:rFonts w:cstheme="minorHAnsi"/>
          <w:sz w:val="24"/>
          <w:szCs w:val="24"/>
          <w:bdr w:val="none" w:sz="0" w:space="0" w:color="auto" w:frame="1"/>
        </w:rPr>
        <w:t>of FVL and SNS dietary patterns across the two time points.</w:t>
      </w:r>
    </w:p>
    <w:p w14:paraId="02666A39" w14:textId="77777777" w:rsidR="009B4292" w:rsidRPr="0016663E" w:rsidRDefault="009B4292" w:rsidP="009B4292">
      <w:pPr>
        <w:spacing w:after="0" w:line="360" w:lineRule="auto"/>
        <w:jc w:val="both"/>
        <w:rPr>
          <w:rFonts w:cstheme="minorHAnsi"/>
          <w:sz w:val="24"/>
          <w:szCs w:val="24"/>
          <w:bdr w:val="none" w:sz="0" w:space="0" w:color="auto" w:frame="1"/>
        </w:rPr>
      </w:pPr>
    </w:p>
    <w:p w14:paraId="7678F3F8" w14:textId="263961B7" w:rsidR="00F87E06" w:rsidRPr="0016663E" w:rsidRDefault="001D393A" w:rsidP="009B4292">
      <w:pPr>
        <w:spacing w:after="0" w:line="360" w:lineRule="auto"/>
        <w:jc w:val="both"/>
        <w:rPr>
          <w:rFonts w:cstheme="minorHAnsi"/>
          <w:sz w:val="24"/>
          <w:szCs w:val="24"/>
          <w:lang w:val="en-US"/>
        </w:rPr>
      </w:pPr>
      <w:r w:rsidRPr="0016663E">
        <w:rPr>
          <w:rFonts w:cstheme="minorHAnsi"/>
          <w:b/>
          <w:sz w:val="24"/>
          <w:szCs w:val="24"/>
        </w:rPr>
        <w:t xml:space="preserve">Associations between adherence to dietary patterns and </w:t>
      </w:r>
      <w:r w:rsidR="00B7672E" w:rsidRPr="0016663E">
        <w:rPr>
          <w:rFonts w:cstheme="minorHAnsi"/>
          <w:b/>
          <w:sz w:val="24"/>
          <w:szCs w:val="24"/>
        </w:rPr>
        <w:t xml:space="preserve">women’s </w:t>
      </w:r>
      <w:r w:rsidRPr="0016663E">
        <w:rPr>
          <w:rFonts w:cstheme="minorHAnsi"/>
          <w:b/>
          <w:sz w:val="24"/>
          <w:szCs w:val="24"/>
        </w:rPr>
        <w:t xml:space="preserve">sociodemographic and lifestyle factors.  </w:t>
      </w:r>
    </w:p>
    <w:p w14:paraId="193463E3" w14:textId="3F125EAC" w:rsidR="005C7603" w:rsidRPr="0016663E" w:rsidRDefault="002B2F70" w:rsidP="00DE2DA2">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F</w:t>
      </w:r>
      <w:r w:rsidR="00CE3993" w:rsidRPr="0016663E">
        <w:rPr>
          <w:rFonts w:asciiTheme="minorHAnsi" w:hAnsiTheme="minorHAnsi" w:cstheme="minorHAnsi"/>
          <w:b/>
          <w:bdr w:val="none" w:sz="0" w:space="0" w:color="auto" w:frame="1"/>
        </w:rPr>
        <w:t>ruit, Vegetables and L</w:t>
      </w:r>
      <w:r w:rsidR="00B92A7E" w:rsidRPr="0016663E">
        <w:rPr>
          <w:rFonts w:asciiTheme="minorHAnsi" w:hAnsiTheme="minorHAnsi" w:cstheme="minorHAnsi"/>
          <w:b/>
          <w:bdr w:val="none" w:sz="0" w:space="0" w:color="auto" w:frame="1"/>
        </w:rPr>
        <w:t xml:space="preserve">egumes’ </w:t>
      </w:r>
      <w:r w:rsidR="004F6157" w:rsidRPr="0016663E">
        <w:rPr>
          <w:rFonts w:asciiTheme="minorHAnsi" w:hAnsiTheme="minorHAnsi" w:cstheme="minorHAnsi"/>
          <w:b/>
          <w:bdr w:val="none" w:sz="0" w:space="0" w:color="auto" w:frame="1"/>
        </w:rPr>
        <w:t xml:space="preserve">(FVL) </w:t>
      </w:r>
      <w:r w:rsidR="00B92A7E" w:rsidRPr="0016663E">
        <w:rPr>
          <w:rFonts w:asciiTheme="minorHAnsi" w:hAnsiTheme="minorHAnsi" w:cstheme="minorHAnsi"/>
          <w:b/>
          <w:bdr w:val="none" w:sz="0" w:space="0" w:color="auto" w:frame="1"/>
        </w:rPr>
        <w:t>dietary pattern</w:t>
      </w:r>
    </w:p>
    <w:p w14:paraId="09D725AA" w14:textId="7E1613FF" w:rsidR="00AE7264" w:rsidRPr="0016663E" w:rsidRDefault="005B63D5" w:rsidP="00D639F7">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T</w:t>
      </w:r>
      <w:r w:rsidR="00036267" w:rsidRPr="0016663E">
        <w:rPr>
          <w:rFonts w:asciiTheme="minorHAnsi" w:hAnsiTheme="minorHAnsi" w:cstheme="minorHAnsi"/>
          <w:bdr w:val="none" w:sz="0" w:space="0" w:color="auto" w:frame="1"/>
        </w:rPr>
        <w:t>he association</w:t>
      </w:r>
      <w:r w:rsidRPr="0016663E">
        <w:rPr>
          <w:rFonts w:asciiTheme="minorHAnsi" w:hAnsiTheme="minorHAnsi" w:cstheme="minorHAnsi"/>
          <w:bdr w:val="none" w:sz="0" w:space="0" w:color="auto" w:frame="1"/>
        </w:rPr>
        <w:t>s</w:t>
      </w:r>
      <w:r w:rsidR="00036267" w:rsidRPr="0016663E">
        <w:rPr>
          <w:rFonts w:asciiTheme="minorHAnsi" w:hAnsiTheme="minorHAnsi" w:cstheme="minorHAnsi"/>
          <w:bdr w:val="none" w:sz="0" w:space="0" w:color="auto" w:frame="1"/>
        </w:rPr>
        <w:t xml:space="preserve"> between adherence to </w:t>
      </w:r>
      <w:r w:rsidR="004F6157" w:rsidRPr="0016663E">
        <w:rPr>
          <w:rFonts w:asciiTheme="minorHAnsi" w:hAnsiTheme="minorHAnsi" w:cstheme="minorHAnsi"/>
          <w:bdr w:val="none" w:sz="0" w:space="0" w:color="auto" w:frame="1"/>
        </w:rPr>
        <w:t xml:space="preserve">FVL </w:t>
      </w:r>
      <w:r w:rsidR="00036267" w:rsidRPr="0016663E">
        <w:rPr>
          <w:rFonts w:asciiTheme="minorHAnsi" w:hAnsiTheme="minorHAnsi" w:cstheme="minorHAnsi"/>
          <w:bdr w:val="none" w:sz="0" w:space="0" w:color="auto" w:frame="1"/>
        </w:rPr>
        <w:t xml:space="preserve">dietary pattern </w:t>
      </w:r>
      <w:r w:rsidR="00821E15" w:rsidRPr="0016663E">
        <w:rPr>
          <w:rFonts w:asciiTheme="minorHAnsi" w:hAnsiTheme="minorHAnsi" w:cstheme="minorHAnsi"/>
          <w:bdr w:val="none" w:sz="0" w:space="0" w:color="auto" w:frame="1"/>
        </w:rPr>
        <w:t xml:space="preserve">over time </w:t>
      </w:r>
      <w:r w:rsidR="00036267" w:rsidRPr="0016663E">
        <w:rPr>
          <w:rFonts w:asciiTheme="minorHAnsi" w:hAnsiTheme="minorHAnsi" w:cstheme="minorHAnsi"/>
          <w:bdr w:val="none" w:sz="0" w:space="0" w:color="auto" w:frame="1"/>
        </w:rPr>
        <w:t xml:space="preserve">and </w:t>
      </w:r>
      <w:r w:rsidR="00B7672E" w:rsidRPr="0016663E">
        <w:rPr>
          <w:rFonts w:asciiTheme="minorHAnsi" w:hAnsiTheme="minorHAnsi" w:cstheme="minorHAnsi"/>
          <w:bdr w:val="none" w:sz="0" w:space="0" w:color="auto" w:frame="1"/>
        </w:rPr>
        <w:t xml:space="preserve">women’s </w:t>
      </w:r>
      <w:r w:rsidRPr="0016663E">
        <w:rPr>
          <w:rFonts w:asciiTheme="minorHAnsi" w:hAnsiTheme="minorHAnsi" w:cstheme="minorHAnsi"/>
          <w:bdr w:val="none" w:sz="0" w:space="0" w:color="auto" w:frame="1"/>
        </w:rPr>
        <w:t xml:space="preserve">sociodemographic and lifestyle factors </w:t>
      </w:r>
      <w:r w:rsidR="00077146" w:rsidRPr="0016663E">
        <w:rPr>
          <w:rFonts w:asciiTheme="minorHAnsi" w:hAnsiTheme="minorHAnsi" w:cstheme="minorHAnsi"/>
          <w:bdr w:val="none" w:sz="0" w:space="0" w:color="auto" w:frame="1"/>
        </w:rPr>
        <w:t xml:space="preserve">are </w:t>
      </w:r>
      <w:r w:rsidR="00CC738B" w:rsidRPr="0016663E">
        <w:rPr>
          <w:rFonts w:asciiTheme="minorHAnsi" w:hAnsiTheme="minorHAnsi" w:cstheme="minorHAnsi"/>
          <w:bdr w:val="none" w:sz="0" w:space="0" w:color="auto" w:frame="1"/>
        </w:rPr>
        <w:t>shown in Table 4.</w:t>
      </w:r>
      <w:r w:rsidR="00A85F79" w:rsidRPr="0016663E">
        <w:rPr>
          <w:rFonts w:asciiTheme="minorHAnsi" w:hAnsiTheme="minorHAnsi" w:cstheme="minorHAnsi"/>
          <w:bdr w:val="none" w:sz="0" w:space="0" w:color="auto" w:frame="1"/>
        </w:rPr>
        <w:t xml:space="preserve"> </w:t>
      </w:r>
      <w:r w:rsidR="00DE2DA2" w:rsidRPr="0016663E">
        <w:rPr>
          <w:rFonts w:asciiTheme="minorHAnsi" w:hAnsiTheme="minorHAnsi" w:cstheme="minorHAnsi"/>
          <w:bdr w:val="none" w:sz="0" w:space="0" w:color="auto" w:frame="1"/>
        </w:rPr>
        <w:t xml:space="preserve">Mothers in the increased adherence group (n=210; T1 </w:t>
      </w:r>
      <w:r w:rsidR="00645C3B" w:rsidRPr="0016663E">
        <w:rPr>
          <w:rFonts w:asciiTheme="minorHAnsi" w:hAnsiTheme="minorHAnsi" w:cstheme="minorHAnsi"/>
          <w:bdr w:val="none" w:sz="0" w:space="0" w:color="auto" w:frame="1"/>
        </w:rPr>
        <w:t xml:space="preserve">in pregnancy to T2/T3 post-pregnancy and T2 in pregnancy to T3 </w:t>
      </w:r>
      <w:r w:rsidR="00DE2DA2" w:rsidRPr="0016663E">
        <w:rPr>
          <w:rFonts w:asciiTheme="minorHAnsi" w:hAnsiTheme="minorHAnsi" w:cstheme="minorHAnsi"/>
          <w:bdr w:val="none" w:sz="0" w:space="0" w:color="auto" w:frame="1"/>
        </w:rPr>
        <w:t xml:space="preserve">post-pregnancy) </w:t>
      </w:r>
      <w:r w:rsidR="00C3051C" w:rsidRPr="0016663E">
        <w:rPr>
          <w:rFonts w:asciiTheme="minorHAnsi" w:hAnsiTheme="minorHAnsi" w:cstheme="minorHAnsi"/>
          <w:bdr w:val="none" w:sz="0" w:space="0" w:color="auto" w:frame="1"/>
        </w:rPr>
        <w:t xml:space="preserve">were </w:t>
      </w:r>
      <w:r w:rsidR="00DE2DA2" w:rsidRPr="0016663E">
        <w:rPr>
          <w:rFonts w:asciiTheme="minorHAnsi" w:hAnsiTheme="minorHAnsi" w:cstheme="minorHAnsi"/>
          <w:bdr w:val="none" w:sz="0" w:space="0" w:color="auto" w:frame="1"/>
        </w:rPr>
        <w:t>compared to those in the consistently low adherence group (n=98</w:t>
      </w:r>
      <w:r w:rsidR="007F199C" w:rsidRPr="0016663E">
        <w:rPr>
          <w:rFonts w:asciiTheme="minorHAnsi" w:hAnsiTheme="minorHAnsi" w:cstheme="minorHAnsi"/>
          <w:bdr w:val="none" w:sz="0" w:space="0" w:color="auto" w:frame="1"/>
        </w:rPr>
        <w:t>;</w:t>
      </w:r>
      <w:r w:rsidR="00DE2DA2" w:rsidRPr="0016663E">
        <w:rPr>
          <w:rFonts w:asciiTheme="minorHAnsi" w:hAnsiTheme="minorHAnsi" w:cstheme="minorHAnsi"/>
          <w:bdr w:val="none" w:sz="0" w:space="0" w:color="auto" w:frame="1"/>
        </w:rPr>
        <w:t xml:space="preserve"> T1 </w:t>
      </w:r>
      <w:r w:rsidR="00645C3B" w:rsidRPr="0016663E">
        <w:rPr>
          <w:rFonts w:asciiTheme="minorHAnsi" w:hAnsiTheme="minorHAnsi" w:cstheme="minorHAnsi"/>
          <w:bdr w:val="none" w:sz="0" w:space="0" w:color="auto" w:frame="1"/>
        </w:rPr>
        <w:t xml:space="preserve">in </w:t>
      </w:r>
      <w:r w:rsidR="00DE2DA2" w:rsidRPr="0016663E">
        <w:rPr>
          <w:rFonts w:asciiTheme="minorHAnsi" w:hAnsiTheme="minorHAnsi" w:cstheme="minorHAnsi"/>
          <w:bdr w:val="none" w:sz="0" w:space="0" w:color="auto" w:frame="1"/>
        </w:rPr>
        <w:t xml:space="preserve">pregnancy and post-pregnancy), while those in the decreased adherence group (n=209; T3 </w:t>
      </w:r>
      <w:r w:rsidR="00645C3B" w:rsidRPr="0016663E">
        <w:rPr>
          <w:rFonts w:asciiTheme="minorHAnsi" w:hAnsiTheme="minorHAnsi" w:cstheme="minorHAnsi"/>
          <w:bdr w:val="none" w:sz="0" w:space="0" w:color="auto" w:frame="1"/>
        </w:rPr>
        <w:t xml:space="preserve">in </w:t>
      </w:r>
      <w:r w:rsidR="00DE2DA2" w:rsidRPr="0016663E">
        <w:rPr>
          <w:rFonts w:asciiTheme="minorHAnsi" w:hAnsiTheme="minorHAnsi" w:cstheme="minorHAnsi"/>
          <w:bdr w:val="none" w:sz="0" w:space="0" w:color="auto" w:frame="1"/>
        </w:rPr>
        <w:t xml:space="preserve">pregnancy to T2/T1 </w:t>
      </w:r>
      <w:r w:rsidR="00645C3B" w:rsidRPr="0016663E">
        <w:rPr>
          <w:rFonts w:asciiTheme="minorHAnsi" w:hAnsiTheme="minorHAnsi" w:cstheme="minorHAnsi"/>
          <w:bdr w:val="none" w:sz="0" w:space="0" w:color="auto" w:frame="1"/>
        </w:rPr>
        <w:t xml:space="preserve">post-pregnancy and T2 in </w:t>
      </w:r>
      <w:r w:rsidR="00DE2DA2" w:rsidRPr="0016663E">
        <w:rPr>
          <w:rFonts w:asciiTheme="minorHAnsi" w:hAnsiTheme="minorHAnsi" w:cstheme="minorHAnsi"/>
          <w:bdr w:val="none" w:sz="0" w:space="0" w:color="auto" w:frame="1"/>
        </w:rPr>
        <w:t xml:space="preserve">pregnancy to T1 post-pregnancy) </w:t>
      </w:r>
      <w:r w:rsidR="00C3051C" w:rsidRPr="0016663E">
        <w:rPr>
          <w:rFonts w:asciiTheme="minorHAnsi" w:hAnsiTheme="minorHAnsi" w:cstheme="minorHAnsi"/>
          <w:bdr w:val="none" w:sz="0" w:space="0" w:color="auto" w:frame="1"/>
        </w:rPr>
        <w:t xml:space="preserve">were </w:t>
      </w:r>
      <w:r w:rsidR="00DE2DA2" w:rsidRPr="0016663E">
        <w:rPr>
          <w:rFonts w:asciiTheme="minorHAnsi" w:hAnsiTheme="minorHAnsi" w:cstheme="minorHAnsi"/>
          <w:bdr w:val="none" w:sz="0" w:space="0" w:color="auto" w:frame="1"/>
        </w:rPr>
        <w:t>compared to those in the consistently high adherence group</w:t>
      </w:r>
      <w:r w:rsidR="007F199C" w:rsidRPr="0016663E">
        <w:rPr>
          <w:rFonts w:asciiTheme="minorHAnsi" w:hAnsiTheme="minorHAnsi" w:cstheme="minorHAnsi"/>
          <w:bdr w:val="none" w:sz="0" w:space="0" w:color="auto" w:frame="1"/>
        </w:rPr>
        <w:t xml:space="preserve"> (n=105; T3 </w:t>
      </w:r>
      <w:r w:rsidR="00645C3B" w:rsidRPr="0016663E">
        <w:rPr>
          <w:rFonts w:asciiTheme="minorHAnsi" w:hAnsiTheme="minorHAnsi" w:cstheme="minorHAnsi"/>
          <w:bdr w:val="none" w:sz="0" w:space="0" w:color="auto" w:frame="1"/>
        </w:rPr>
        <w:t xml:space="preserve">in </w:t>
      </w:r>
      <w:r w:rsidR="007F199C" w:rsidRPr="0016663E">
        <w:rPr>
          <w:rFonts w:asciiTheme="minorHAnsi" w:hAnsiTheme="minorHAnsi" w:cstheme="minorHAnsi"/>
          <w:bdr w:val="none" w:sz="0" w:space="0" w:color="auto" w:frame="1"/>
        </w:rPr>
        <w:t xml:space="preserve">pregnancy and post-pregnancy). </w:t>
      </w:r>
    </w:p>
    <w:p w14:paraId="2507A794" w14:textId="77777777" w:rsidR="007F199C" w:rsidRPr="0016663E" w:rsidRDefault="007F199C" w:rsidP="00D639F7">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0DCEECFF" w14:textId="1B883906" w:rsidR="004C32E5" w:rsidRPr="0016663E" w:rsidRDefault="000D540D" w:rsidP="00D639F7">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Mothers, with increased adherence to the </w:t>
      </w:r>
      <w:r w:rsidR="004F6157" w:rsidRPr="0016663E">
        <w:rPr>
          <w:rFonts w:asciiTheme="minorHAnsi" w:hAnsiTheme="minorHAnsi" w:cstheme="minorHAnsi"/>
          <w:bdr w:val="none" w:sz="0" w:space="0" w:color="auto" w:frame="1"/>
        </w:rPr>
        <w:t xml:space="preserve">FVL </w:t>
      </w:r>
      <w:r w:rsidRPr="0016663E">
        <w:rPr>
          <w:rFonts w:asciiTheme="minorHAnsi" w:hAnsiTheme="minorHAnsi" w:cstheme="minorHAnsi"/>
          <w:bdr w:val="none" w:sz="0" w:space="0" w:color="auto" w:frame="1"/>
        </w:rPr>
        <w:t xml:space="preserve">dietary pattern from pregnancy to 6 years post-pregnancy, tended to be of Indian ethnicity, </w:t>
      </w:r>
      <w:r w:rsidR="00CF4B57" w:rsidRPr="0016663E">
        <w:rPr>
          <w:rFonts w:asciiTheme="minorHAnsi" w:hAnsiTheme="minorHAnsi" w:cstheme="minorHAnsi"/>
          <w:bdr w:val="none" w:sz="0" w:space="0" w:color="auto" w:frame="1"/>
        </w:rPr>
        <w:t xml:space="preserve">higher educational attainment (post-secondary and beyond), </w:t>
      </w:r>
      <w:r w:rsidRPr="0016663E">
        <w:rPr>
          <w:rFonts w:asciiTheme="minorHAnsi" w:hAnsiTheme="minorHAnsi" w:cstheme="minorHAnsi"/>
          <w:bdr w:val="none" w:sz="0" w:space="0" w:color="auto" w:frame="1"/>
        </w:rPr>
        <w:t>more</w:t>
      </w:r>
      <w:r w:rsidR="008C6464" w:rsidRPr="0016663E">
        <w:rPr>
          <w:rFonts w:asciiTheme="minorHAnsi" w:hAnsiTheme="minorHAnsi" w:cstheme="minorHAnsi"/>
          <w:bdr w:val="none" w:sz="0" w:space="0" w:color="auto" w:frame="1"/>
        </w:rPr>
        <w:t xml:space="preserve"> physically active </w:t>
      </w:r>
      <w:r w:rsidR="00325615" w:rsidRPr="0016663E">
        <w:rPr>
          <w:rFonts w:asciiTheme="minorHAnsi" w:hAnsiTheme="minorHAnsi" w:cstheme="minorHAnsi"/>
          <w:bdr w:val="none" w:sz="0" w:space="0" w:color="auto" w:frame="1"/>
        </w:rPr>
        <w:t xml:space="preserve">(≥3000 MET-min/week) </w:t>
      </w:r>
      <w:r w:rsidR="008C6464" w:rsidRPr="0016663E">
        <w:rPr>
          <w:rFonts w:asciiTheme="minorHAnsi" w:hAnsiTheme="minorHAnsi" w:cstheme="minorHAnsi"/>
          <w:bdr w:val="none" w:sz="0" w:space="0" w:color="auto" w:frame="1"/>
        </w:rPr>
        <w:t>at year 6,</w:t>
      </w:r>
      <w:r w:rsidR="007F199C" w:rsidRPr="0016663E">
        <w:rPr>
          <w:rFonts w:asciiTheme="minorHAnsi" w:hAnsiTheme="minorHAnsi" w:cstheme="minorHAnsi"/>
          <w:bdr w:val="none" w:sz="0" w:space="0" w:color="auto" w:frame="1"/>
        </w:rPr>
        <w:t xml:space="preserve"> </w:t>
      </w:r>
      <w:r w:rsidRPr="0016663E">
        <w:rPr>
          <w:rFonts w:asciiTheme="minorHAnsi" w:hAnsiTheme="minorHAnsi" w:cstheme="minorHAnsi"/>
          <w:bdr w:val="none" w:sz="0" w:space="0" w:color="auto" w:frame="1"/>
        </w:rPr>
        <w:t xml:space="preserve">read HCS when </w:t>
      </w:r>
      <w:r w:rsidR="007D1BAF" w:rsidRPr="0016663E">
        <w:rPr>
          <w:rFonts w:asciiTheme="minorHAnsi" w:hAnsiTheme="minorHAnsi" w:cstheme="minorHAnsi"/>
          <w:bdr w:val="none" w:sz="0" w:space="0" w:color="auto" w:frame="1"/>
        </w:rPr>
        <w:t xml:space="preserve">purchasing food for </w:t>
      </w:r>
      <w:r w:rsidR="00645C3B" w:rsidRPr="0016663E">
        <w:rPr>
          <w:rFonts w:asciiTheme="minorHAnsi" w:hAnsiTheme="minorHAnsi" w:cstheme="minorHAnsi"/>
          <w:bdr w:val="none" w:sz="0" w:space="0" w:color="auto" w:frame="1"/>
        </w:rPr>
        <w:t xml:space="preserve">their </w:t>
      </w:r>
      <w:r w:rsidR="007D1BAF" w:rsidRPr="0016663E">
        <w:rPr>
          <w:rFonts w:asciiTheme="minorHAnsi" w:hAnsiTheme="minorHAnsi" w:cstheme="minorHAnsi"/>
          <w:bdr w:val="none" w:sz="0" w:space="0" w:color="auto" w:frame="1"/>
        </w:rPr>
        <w:t xml:space="preserve">child </w:t>
      </w:r>
      <w:r w:rsidR="004C32E5" w:rsidRPr="0016663E">
        <w:rPr>
          <w:rFonts w:asciiTheme="minorHAnsi" w:hAnsiTheme="minorHAnsi" w:cstheme="minorHAnsi"/>
          <w:bdr w:val="none" w:sz="0" w:space="0" w:color="auto" w:frame="1"/>
        </w:rPr>
        <w:t xml:space="preserve">and were less likely to have substantial PPWR </w:t>
      </w:r>
      <w:r w:rsidR="00325615" w:rsidRPr="0016663E">
        <w:rPr>
          <w:rFonts w:asciiTheme="minorHAnsi" w:hAnsiTheme="minorHAnsi" w:cstheme="minorHAnsi"/>
          <w:bdr w:val="none" w:sz="0" w:space="0" w:color="auto" w:frame="1"/>
        </w:rPr>
        <w:t xml:space="preserve">(≥5 kg) </w:t>
      </w:r>
      <w:r w:rsidR="004C32E5" w:rsidRPr="0016663E">
        <w:rPr>
          <w:rFonts w:asciiTheme="minorHAnsi" w:hAnsiTheme="minorHAnsi" w:cstheme="minorHAnsi"/>
          <w:bdr w:val="none" w:sz="0" w:space="0" w:color="auto" w:frame="1"/>
        </w:rPr>
        <w:t xml:space="preserve">measured at 18 months post-pregnancy </w:t>
      </w:r>
      <w:r w:rsidR="007D1BAF" w:rsidRPr="0016663E">
        <w:rPr>
          <w:rFonts w:asciiTheme="minorHAnsi" w:hAnsiTheme="minorHAnsi" w:cstheme="minorHAnsi"/>
          <w:bdr w:val="none" w:sz="0" w:space="0" w:color="auto" w:frame="1"/>
        </w:rPr>
        <w:t>as compared to mother</w:t>
      </w:r>
      <w:r w:rsidR="00781F29" w:rsidRPr="0016663E">
        <w:rPr>
          <w:rFonts w:asciiTheme="minorHAnsi" w:hAnsiTheme="minorHAnsi" w:cstheme="minorHAnsi"/>
          <w:bdr w:val="none" w:sz="0" w:space="0" w:color="auto" w:frame="1"/>
        </w:rPr>
        <w:t>s</w:t>
      </w:r>
      <w:r w:rsidR="007D1BAF" w:rsidRPr="0016663E">
        <w:rPr>
          <w:rFonts w:asciiTheme="minorHAnsi" w:hAnsiTheme="minorHAnsi" w:cstheme="minorHAnsi"/>
          <w:bdr w:val="none" w:sz="0" w:space="0" w:color="auto" w:frame="1"/>
        </w:rPr>
        <w:t xml:space="preserve"> with consistently lo</w:t>
      </w:r>
      <w:r w:rsidR="00990119" w:rsidRPr="0016663E">
        <w:rPr>
          <w:rFonts w:asciiTheme="minorHAnsi" w:hAnsiTheme="minorHAnsi" w:cstheme="minorHAnsi"/>
          <w:bdr w:val="none" w:sz="0" w:space="0" w:color="auto" w:frame="1"/>
        </w:rPr>
        <w:t>w adherence to the FVL pattern</w:t>
      </w:r>
      <w:r w:rsidR="007F199C" w:rsidRPr="0016663E">
        <w:rPr>
          <w:rFonts w:asciiTheme="minorHAnsi" w:hAnsiTheme="minorHAnsi" w:cstheme="minorHAnsi"/>
          <w:bdr w:val="none" w:sz="0" w:space="0" w:color="auto" w:frame="1"/>
        </w:rPr>
        <w:t xml:space="preserve">. Maternal health status during pregnancy and post-pregnancy, </w:t>
      </w:r>
      <w:r w:rsidR="007963ED" w:rsidRPr="0016663E">
        <w:rPr>
          <w:rFonts w:asciiTheme="minorHAnsi" w:hAnsiTheme="minorHAnsi" w:cstheme="minorHAnsi"/>
          <w:bdr w:val="none" w:sz="0" w:space="0" w:color="auto" w:frame="1"/>
        </w:rPr>
        <w:t xml:space="preserve">such as </w:t>
      </w:r>
      <w:r w:rsidR="00D0467E" w:rsidRPr="0016663E">
        <w:rPr>
          <w:rFonts w:asciiTheme="minorHAnsi" w:hAnsiTheme="minorHAnsi" w:cstheme="minorHAnsi"/>
          <w:bdr w:val="none" w:sz="0" w:space="0" w:color="auto" w:frame="1"/>
        </w:rPr>
        <w:t xml:space="preserve">GDM, </w:t>
      </w:r>
      <w:r w:rsidR="003D7658" w:rsidRPr="0016663E">
        <w:rPr>
          <w:rFonts w:asciiTheme="minorHAnsi" w:hAnsiTheme="minorHAnsi" w:cstheme="minorHAnsi"/>
          <w:bdr w:val="none" w:sz="0" w:space="0" w:color="auto" w:frame="1"/>
        </w:rPr>
        <w:t>T2D</w:t>
      </w:r>
      <w:r w:rsidR="00D0467E" w:rsidRPr="0016663E">
        <w:rPr>
          <w:rFonts w:asciiTheme="minorHAnsi" w:hAnsiTheme="minorHAnsi" w:cstheme="minorHAnsi"/>
          <w:bdr w:val="none" w:sz="0" w:space="0" w:color="auto" w:frame="1"/>
        </w:rPr>
        <w:t xml:space="preserve">, </w:t>
      </w:r>
      <w:r w:rsidR="003D7658" w:rsidRPr="0016663E">
        <w:rPr>
          <w:rFonts w:asciiTheme="minorHAnsi" w:hAnsiTheme="minorHAnsi" w:cstheme="minorHAnsi"/>
          <w:bdr w:val="none" w:sz="0" w:space="0" w:color="auto" w:frame="1"/>
        </w:rPr>
        <w:t xml:space="preserve">hypertensive disorders </w:t>
      </w:r>
      <w:r w:rsidR="00D0467E" w:rsidRPr="0016663E">
        <w:rPr>
          <w:rFonts w:asciiTheme="minorHAnsi" w:hAnsiTheme="minorHAnsi" w:cstheme="minorHAnsi"/>
          <w:bdr w:val="none" w:sz="0" w:space="0" w:color="auto" w:frame="1"/>
        </w:rPr>
        <w:t xml:space="preserve">during pregnancy and </w:t>
      </w:r>
      <w:r w:rsidR="003D7658" w:rsidRPr="0016663E">
        <w:rPr>
          <w:rFonts w:asciiTheme="minorHAnsi" w:hAnsiTheme="minorHAnsi" w:cstheme="minorHAnsi"/>
          <w:bdr w:val="none" w:sz="0" w:space="0" w:color="auto" w:frame="1"/>
        </w:rPr>
        <w:t xml:space="preserve">hypertension </w:t>
      </w:r>
      <w:r w:rsidR="00D0467E" w:rsidRPr="0016663E">
        <w:rPr>
          <w:rFonts w:asciiTheme="minorHAnsi" w:hAnsiTheme="minorHAnsi" w:cstheme="minorHAnsi"/>
          <w:bdr w:val="none" w:sz="0" w:space="0" w:color="auto" w:frame="1"/>
        </w:rPr>
        <w:t>post-pregnancy,</w:t>
      </w:r>
      <w:r w:rsidR="00634E96" w:rsidRPr="0016663E">
        <w:rPr>
          <w:rFonts w:asciiTheme="minorHAnsi" w:hAnsiTheme="minorHAnsi" w:cstheme="minorHAnsi"/>
          <w:bdr w:val="none" w:sz="0" w:space="0" w:color="auto" w:frame="1"/>
        </w:rPr>
        <w:t xml:space="preserve"> </w:t>
      </w:r>
      <w:r w:rsidR="007963ED" w:rsidRPr="0016663E">
        <w:rPr>
          <w:rFonts w:asciiTheme="minorHAnsi" w:hAnsiTheme="minorHAnsi" w:cstheme="minorHAnsi"/>
          <w:bdr w:val="none" w:sz="0" w:space="0" w:color="auto" w:frame="1"/>
        </w:rPr>
        <w:t xml:space="preserve">were not found to be associated with increased adherence to FVL pattern from pregnancy to post-pregnancy. </w:t>
      </w:r>
    </w:p>
    <w:p w14:paraId="098FF142" w14:textId="77777777" w:rsidR="007F199C" w:rsidRPr="0016663E" w:rsidRDefault="007F199C" w:rsidP="00D639F7">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2C55FE2F" w14:textId="058E5D5F" w:rsidR="00990119" w:rsidRPr="0016663E" w:rsidRDefault="00377060" w:rsidP="00D639F7">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Compared to mothers with consistently high adherence to the FVL pattern, those </w:t>
      </w:r>
      <w:r w:rsidR="00EE457A" w:rsidRPr="0016663E">
        <w:rPr>
          <w:rFonts w:asciiTheme="minorHAnsi" w:hAnsiTheme="minorHAnsi" w:cstheme="minorHAnsi"/>
          <w:bdr w:val="none" w:sz="0" w:space="0" w:color="auto" w:frame="1"/>
        </w:rPr>
        <w:t>with decreased adherence to the FVL dietary pattern from preg</w:t>
      </w:r>
      <w:r w:rsidR="007963ED" w:rsidRPr="0016663E">
        <w:rPr>
          <w:rFonts w:asciiTheme="minorHAnsi" w:hAnsiTheme="minorHAnsi" w:cstheme="minorHAnsi"/>
          <w:bdr w:val="none" w:sz="0" w:space="0" w:color="auto" w:frame="1"/>
        </w:rPr>
        <w:t xml:space="preserve">nancy to 6 years post-pregnancy, </w:t>
      </w:r>
      <w:r w:rsidR="00EE457A" w:rsidRPr="0016663E">
        <w:rPr>
          <w:rFonts w:asciiTheme="minorHAnsi" w:hAnsiTheme="minorHAnsi" w:cstheme="minorHAnsi"/>
          <w:bdr w:val="none" w:sz="0" w:space="0" w:color="auto" w:frame="1"/>
        </w:rPr>
        <w:t xml:space="preserve">were less likely to </w:t>
      </w:r>
      <w:r w:rsidRPr="0016663E">
        <w:rPr>
          <w:rFonts w:asciiTheme="minorHAnsi" w:hAnsiTheme="minorHAnsi" w:cstheme="minorHAnsi"/>
          <w:bdr w:val="none" w:sz="0" w:space="0" w:color="auto" w:frame="1"/>
        </w:rPr>
        <w:t>have the following characteristics: of Indian ethnicity, h</w:t>
      </w:r>
      <w:r w:rsidR="007963ED" w:rsidRPr="0016663E">
        <w:rPr>
          <w:rFonts w:asciiTheme="minorHAnsi" w:hAnsiTheme="minorHAnsi" w:cstheme="minorHAnsi"/>
          <w:bdr w:val="none" w:sz="0" w:space="0" w:color="auto" w:frame="1"/>
        </w:rPr>
        <w:t xml:space="preserve">igher </w:t>
      </w:r>
      <w:r w:rsidR="00990119" w:rsidRPr="0016663E">
        <w:rPr>
          <w:rFonts w:asciiTheme="minorHAnsi" w:hAnsiTheme="minorHAnsi" w:cstheme="minorHAnsi"/>
          <w:bdr w:val="none" w:sz="0" w:space="0" w:color="auto" w:frame="1"/>
        </w:rPr>
        <w:t>edu</w:t>
      </w:r>
      <w:r w:rsidR="007F3346" w:rsidRPr="0016663E">
        <w:rPr>
          <w:rFonts w:asciiTheme="minorHAnsi" w:hAnsiTheme="minorHAnsi" w:cstheme="minorHAnsi"/>
          <w:bdr w:val="none" w:sz="0" w:space="0" w:color="auto" w:frame="1"/>
        </w:rPr>
        <w:t>cation</w:t>
      </w:r>
      <w:r w:rsidR="00892F84" w:rsidRPr="0016663E">
        <w:rPr>
          <w:rFonts w:asciiTheme="minorHAnsi" w:hAnsiTheme="minorHAnsi" w:cstheme="minorHAnsi"/>
          <w:bdr w:val="none" w:sz="0" w:space="0" w:color="auto" w:frame="1"/>
        </w:rPr>
        <w:t xml:space="preserve">al attainment </w:t>
      </w:r>
      <w:r w:rsidR="007F3346" w:rsidRPr="0016663E">
        <w:rPr>
          <w:rFonts w:asciiTheme="minorHAnsi" w:hAnsiTheme="minorHAnsi" w:cstheme="minorHAnsi"/>
          <w:bdr w:val="none" w:sz="0" w:space="0" w:color="auto" w:frame="1"/>
        </w:rPr>
        <w:t xml:space="preserve">(post-secondary </w:t>
      </w:r>
      <w:r w:rsidR="00990119" w:rsidRPr="0016663E">
        <w:rPr>
          <w:rFonts w:asciiTheme="minorHAnsi" w:hAnsiTheme="minorHAnsi" w:cstheme="minorHAnsi"/>
          <w:bdr w:val="none" w:sz="0" w:space="0" w:color="auto" w:frame="1"/>
        </w:rPr>
        <w:t xml:space="preserve">and </w:t>
      </w:r>
      <w:r w:rsidR="00325615" w:rsidRPr="0016663E">
        <w:rPr>
          <w:rFonts w:asciiTheme="minorHAnsi" w:hAnsiTheme="minorHAnsi" w:cstheme="minorHAnsi"/>
          <w:bdr w:val="none" w:sz="0" w:space="0" w:color="auto" w:frame="1"/>
        </w:rPr>
        <w:t>beyond</w:t>
      </w:r>
      <w:r w:rsidR="007963ED" w:rsidRPr="0016663E">
        <w:rPr>
          <w:rFonts w:asciiTheme="minorHAnsi" w:hAnsiTheme="minorHAnsi" w:cstheme="minorHAnsi"/>
          <w:bdr w:val="none" w:sz="0" w:space="0" w:color="auto" w:frame="1"/>
        </w:rPr>
        <w:t>)</w:t>
      </w:r>
      <w:r w:rsidR="00CF4B57" w:rsidRPr="0016663E">
        <w:rPr>
          <w:rFonts w:asciiTheme="minorHAnsi" w:hAnsiTheme="minorHAnsi" w:cstheme="minorHAnsi"/>
          <w:bdr w:val="none" w:sz="0" w:space="0" w:color="auto" w:frame="1"/>
        </w:rPr>
        <w:t xml:space="preserve">, </w:t>
      </w:r>
      <w:r w:rsidRPr="0016663E">
        <w:rPr>
          <w:rFonts w:asciiTheme="minorHAnsi" w:hAnsiTheme="minorHAnsi" w:cstheme="minorHAnsi"/>
          <w:bdr w:val="none" w:sz="0" w:space="0" w:color="auto" w:frame="1"/>
        </w:rPr>
        <w:t xml:space="preserve">had </w:t>
      </w:r>
      <w:r w:rsidR="00990119" w:rsidRPr="0016663E">
        <w:rPr>
          <w:rFonts w:asciiTheme="minorHAnsi" w:hAnsiTheme="minorHAnsi" w:cstheme="minorHAnsi"/>
          <w:bdr w:val="none" w:sz="0" w:space="0" w:color="auto" w:frame="1"/>
        </w:rPr>
        <w:t>GDM</w:t>
      </w:r>
      <w:r w:rsidR="007963ED" w:rsidRPr="0016663E">
        <w:rPr>
          <w:rFonts w:asciiTheme="minorHAnsi" w:hAnsiTheme="minorHAnsi" w:cstheme="minorHAnsi"/>
          <w:bdr w:val="none" w:sz="0" w:space="0" w:color="auto" w:frame="1"/>
        </w:rPr>
        <w:t xml:space="preserve"> during pregnancy</w:t>
      </w:r>
      <w:r w:rsidR="00CF4B57" w:rsidRPr="0016663E">
        <w:rPr>
          <w:rFonts w:asciiTheme="minorHAnsi" w:hAnsiTheme="minorHAnsi" w:cstheme="minorHAnsi"/>
          <w:bdr w:val="none" w:sz="0" w:space="0" w:color="auto" w:frame="1"/>
        </w:rPr>
        <w:t xml:space="preserve"> and read HCS when purchasing food for their child</w:t>
      </w:r>
      <w:r w:rsidR="00C51E07" w:rsidRPr="0016663E">
        <w:rPr>
          <w:rFonts w:asciiTheme="minorHAnsi" w:hAnsiTheme="minorHAnsi" w:cstheme="minorHAnsi"/>
          <w:bdr w:val="none" w:sz="0" w:space="0" w:color="auto" w:frame="1"/>
        </w:rPr>
        <w:t xml:space="preserve">. </w:t>
      </w:r>
      <w:r w:rsidR="00990119" w:rsidRPr="0016663E">
        <w:rPr>
          <w:rFonts w:asciiTheme="minorHAnsi" w:hAnsiTheme="minorHAnsi" w:cstheme="minorHAnsi"/>
          <w:bdr w:val="none" w:sz="0" w:space="0" w:color="auto" w:frame="1"/>
        </w:rPr>
        <w:t xml:space="preserve">Other </w:t>
      </w:r>
      <w:r w:rsidR="00892F84" w:rsidRPr="0016663E">
        <w:rPr>
          <w:rFonts w:asciiTheme="minorHAnsi" w:hAnsiTheme="minorHAnsi" w:cstheme="minorHAnsi"/>
          <w:bdr w:val="none" w:sz="0" w:space="0" w:color="auto" w:frame="1"/>
        </w:rPr>
        <w:t xml:space="preserve">maternal </w:t>
      </w:r>
      <w:r w:rsidR="00990119" w:rsidRPr="0016663E">
        <w:rPr>
          <w:rFonts w:asciiTheme="minorHAnsi" w:hAnsiTheme="minorHAnsi" w:cstheme="minorHAnsi"/>
          <w:bdr w:val="none" w:sz="0" w:space="0" w:color="auto" w:frame="1"/>
        </w:rPr>
        <w:t>sociodem</w:t>
      </w:r>
      <w:r w:rsidR="00553AF4" w:rsidRPr="0016663E">
        <w:rPr>
          <w:rFonts w:asciiTheme="minorHAnsi" w:hAnsiTheme="minorHAnsi" w:cstheme="minorHAnsi"/>
          <w:bdr w:val="none" w:sz="0" w:space="0" w:color="auto" w:frame="1"/>
        </w:rPr>
        <w:t xml:space="preserve">ographic, lifestyle factors and </w:t>
      </w:r>
      <w:r w:rsidR="00990119" w:rsidRPr="0016663E">
        <w:rPr>
          <w:rFonts w:asciiTheme="minorHAnsi" w:hAnsiTheme="minorHAnsi" w:cstheme="minorHAnsi"/>
          <w:bdr w:val="none" w:sz="0" w:space="0" w:color="auto" w:frame="1"/>
        </w:rPr>
        <w:t xml:space="preserve">health status examined were not associated with the adherence to FVL dietary pattern over time.  </w:t>
      </w:r>
    </w:p>
    <w:p w14:paraId="401E931E" w14:textId="51C061C7" w:rsidR="00DE026D" w:rsidRPr="0016663E" w:rsidRDefault="00DE026D" w:rsidP="005A5AC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6FFEBDC9" w14:textId="71D7E417" w:rsidR="009C48BB" w:rsidRPr="0016663E" w:rsidRDefault="00B92A7E" w:rsidP="005A5ACC">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w:t>
      </w:r>
      <w:r w:rsidR="002B2F70" w:rsidRPr="0016663E">
        <w:rPr>
          <w:rFonts w:asciiTheme="minorHAnsi" w:hAnsiTheme="minorHAnsi" w:cstheme="minorHAnsi"/>
          <w:b/>
          <w:bdr w:val="none" w:sz="0" w:space="0" w:color="auto" w:frame="1"/>
        </w:rPr>
        <w:t>S</w:t>
      </w:r>
      <w:r w:rsidRPr="0016663E">
        <w:rPr>
          <w:rFonts w:asciiTheme="minorHAnsi" w:hAnsiTheme="minorHAnsi" w:cstheme="minorHAnsi"/>
          <w:b/>
          <w:bdr w:val="none" w:sz="0" w:space="0" w:color="auto" w:frame="1"/>
        </w:rPr>
        <w:t xml:space="preserve">eafood, </w:t>
      </w:r>
      <w:r w:rsidR="008D797A" w:rsidRPr="0016663E">
        <w:rPr>
          <w:rFonts w:asciiTheme="minorHAnsi" w:hAnsiTheme="minorHAnsi" w:cstheme="minorHAnsi"/>
          <w:b/>
          <w:bdr w:val="none" w:sz="0" w:space="0" w:color="auto" w:frame="1"/>
        </w:rPr>
        <w:t>N</w:t>
      </w:r>
      <w:r w:rsidRPr="0016663E">
        <w:rPr>
          <w:rFonts w:asciiTheme="minorHAnsi" w:hAnsiTheme="minorHAnsi" w:cstheme="minorHAnsi"/>
          <w:b/>
          <w:bdr w:val="none" w:sz="0" w:space="0" w:color="auto" w:frame="1"/>
        </w:rPr>
        <w:t xml:space="preserve">oodle and </w:t>
      </w:r>
      <w:r w:rsidR="008D797A" w:rsidRPr="0016663E">
        <w:rPr>
          <w:rFonts w:asciiTheme="minorHAnsi" w:hAnsiTheme="minorHAnsi" w:cstheme="minorHAnsi"/>
          <w:b/>
          <w:bdr w:val="none" w:sz="0" w:space="0" w:color="auto" w:frame="1"/>
        </w:rPr>
        <w:t>So</w:t>
      </w:r>
      <w:r w:rsidRPr="0016663E">
        <w:rPr>
          <w:rFonts w:asciiTheme="minorHAnsi" w:hAnsiTheme="minorHAnsi" w:cstheme="minorHAnsi"/>
          <w:b/>
          <w:bdr w:val="none" w:sz="0" w:space="0" w:color="auto" w:frame="1"/>
        </w:rPr>
        <w:t xml:space="preserve">up’ </w:t>
      </w:r>
      <w:r w:rsidR="004F6157" w:rsidRPr="0016663E">
        <w:rPr>
          <w:rFonts w:asciiTheme="minorHAnsi" w:hAnsiTheme="minorHAnsi" w:cstheme="minorHAnsi"/>
          <w:b/>
          <w:bdr w:val="none" w:sz="0" w:space="0" w:color="auto" w:frame="1"/>
        </w:rPr>
        <w:t xml:space="preserve">(SNS) </w:t>
      </w:r>
      <w:r w:rsidRPr="0016663E">
        <w:rPr>
          <w:rFonts w:asciiTheme="minorHAnsi" w:hAnsiTheme="minorHAnsi" w:cstheme="minorHAnsi"/>
          <w:b/>
          <w:bdr w:val="none" w:sz="0" w:space="0" w:color="auto" w:frame="1"/>
        </w:rPr>
        <w:t>dietary pattern</w:t>
      </w:r>
    </w:p>
    <w:p w14:paraId="5CFA3F08" w14:textId="65E2A1BD" w:rsidR="00507AC0" w:rsidRPr="0016663E" w:rsidRDefault="00887259" w:rsidP="00322DE8">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The associations between adherence to </w:t>
      </w:r>
      <w:r w:rsidR="004F6157" w:rsidRPr="0016663E">
        <w:rPr>
          <w:rFonts w:asciiTheme="minorHAnsi" w:hAnsiTheme="minorHAnsi" w:cstheme="minorHAnsi"/>
          <w:bdr w:val="none" w:sz="0" w:space="0" w:color="auto" w:frame="1"/>
        </w:rPr>
        <w:t xml:space="preserve">SNS </w:t>
      </w:r>
      <w:r w:rsidRPr="0016663E">
        <w:rPr>
          <w:rFonts w:asciiTheme="minorHAnsi" w:hAnsiTheme="minorHAnsi" w:cstheme="minorHAnsi"/>
          <w:bdr w:val="none" w:sz="0" w:space="0" w:color="auto" w:frame="1"/>
        </w:rPr>
        <w:t xml:space="preserve">dietary pattern over time and </w:t>
      </w:r>
      <w:r w:rsidR="00553AF4" w:rsidRPr="0016663E">
        <w:rPr>
          <w:rFonts w:asciiTheme="minorHAnsi" w:hAnsiTheme="minorHAnsi" w:cstheme="minorHAnsi"/>
          <w:bdr w:val="none" w:sz="0" w:space="0" w:color="auto" w:frame="1"/>
        </w:rPr>
        <w:t xml:space="preserve">women’s </w:t>
      </w:r>
      <w:r w:rsidRPr="0016663E">
        <w:rPr>
          <w:rFonts w:asciiTheme="minorHAnsi" w:hAnsiTheme="minorHAnsi" w:cstheme="minorHAnsi"/>
          <w:bdr w:val="none" w:sz="0" w:space="0" w:color="auto" w:frame="1"/>
        </w:rPr>
        <w:t xml:space="preserve">sociodemographic and lifestyle factors </w:t>
      </w:r>
      <w:r w:rsidR="00634E96" w:rsidRPr="0016663E">
        <w:rPr>
          <w:rFonts w:asciiTheme="minorHAnsi" w:hAnsiTheme="minorHAnsi" w:cstheme="minorHAnsi"/>
          <w:bdr w:val="none" w:sz="0" w:space="0" w:color="auto" w:frame="1"/>
        </w:rPr>
        <w:t xml:space="preserve">are </w:t>
      </w:r>
      <w:r w:rsidR="00DE026D" w:rsidRPr="0016663E">
        <w:rPr>
          <w:rFonts w:asciiTheme="minorHAnsi" w:hAnsiTheme="minorHAnsi" w:cstheme="minorHAnsi"/>
          <w:bdr w:val="none" w:sz="0" w:space="0" w:color="auto" w:frame="1"/>
        </w:rPr>
        <w:t xml:space="preserve">shown in </w:t>
      </w:r>
      <w:r w:rsidR="005A61A5" w:rsidRPr="0016663E">
        <w:rPr>
          <w:rFonts w:asciiTheme="minorHAnsi" w:hAnsiTheme="minorHAnsi" w:cstheme="minorHAnsi"/>
          <w:bdr w:val="none" w:sz="0" w:space="0" w:color="auto" w:frame="1"/>
        </w:rPr>
        <w:t>Supplementary t</w:t>
      </w:r>
      <w:r w:rsidR="00DE026D" w:rsidRPr="0016663E">
        <w:rPr>
          <w:rFonts w:asciiTheme="minorHAnsi" w:hAnsiTheme="minorHAnsi" w:cstheme="minorHAnsi"/>
          <w:bdr w:val="none" w:sz="0" w:space="0" w:color="auto" w:frame="1"/>
        </w:rPr>
        <w:t xml:space="preserve">able </w:t>
      </w:r>
      <w:r w:rsidR="005A61A5" w:rsidRPr="0016663E">
        <w:rPr>
          <w:rFonts w:asciiTheme="minorHAnsi" w:hAnsiTheme="minorHAnsi" w:cstheme="minorHAnsi"/>
          <w:bdr w:val="none" w:sz="0" w:space="0" w:color="auto" w:frame="1"/>
        </w:rPr>
        <w:t>2</w:t>
      </w:r>
      <w:r w:rsidR="00A85F79" w:rsidRPr="0016663E">
        <w:rPr>
          <w:rFonts w:asciiTheme="minorHAnsi" w:hAnsiTheme="minorHAnsi" w:cstheme="minorHAnsi"/>
          <w:bdr w:val="none" w:sz="0" w:space="0" w:color="auto" w:frame="1"/>
        </w:rPr>
        <w:t xml:space="preserve">. </w:t>
      </w:r>
      <w:r w:rsidR="00634E96" w:rsidRPr="0016663E">
        <w:rPr>
          <w:rFonts w:asciiTheme="minorHAnsi" w:hAnsiTheme="minorHAnsi" w:cstheme="minorHAnsi"/>
          <w:bdr w:val="none" w:sz="0" w:space="0" w:color="auto" w:frame="1"/>
        </w:rPr>
        <w:t>Mothers in the increased adherence group (</w:t>
      </w:r>
      <w:r w:rsidR="00A17E6D" w:rsidRPr="0016663E">
        <w:rPr>
          <w:rFonts w:asciiTheme="minorHAnsi" w:hAnsiTheme="minorHAnsi" w:cstheme="minorHAnsi"/>
          <w:bdr w:val="none" w:sz="0" w:space="0" w:color="auto" w:frame="1"/>
        </w:rPr>
        <w:t>n=197</w:t>
      </w:r>
      <w:r w:rsidR="00634E96" w:rsidRPr="0016663E">
        <w:rPr>
          <w:rFonts w:asciiTheme="minorHAnsi" w:hAnsiTheme="minorHAnsi" w:cstheme="minorHAnsi"/>
          <w:bdr w:val="none" w:sz="0" w:space="0" w:color="auto" w:frame="1"/>
        </w:rPr>
        <w:t>)</w:t>
      </w:r>
      <w:r w:rsidR="00A17E6D" w:rsidRPr="0016663E">
        <w:rPr>
          <w:rFonts w:asciiTheme="minorHAnsi" w:hAnsiTheme="minorHAnsi" w:cstheme="minorHAnsi"/>
          <w:bdr w:val="none" w:sz="0" w:space="0" w:color="auto" w:frame="1"/>
        </w:rPr>
        <w:t xml:space="preserve"> </w:t>
      </w:r>
      <w:r w:rsidR="00634E96" w:rsidRPr="0016663E">
        <w:rPr>
          <w:rFonts w:asciiTheme="minorHAnsi" w:hAnsiTheme="minorHAnsi" w:cstheme="minorHAnsi"/>
          <w:bdr w:val="none" w:sz="0" w:space="0" w:color="auto" w:frame="1"/>
        </w:rPr>
        <w:t xml:space="preserve">were compared to those in </w:t>
      </w:r>
      <w:r w:rsidR="00507AC0" w:rsidRPr="0016663E">
        <w:rPr>
          <w:rFonts w:asciiTheme="minorHAnsi" w:hAnsiTheme="minorHAnsi" w:cstheme="minorHAnsi"/>
          <w:bdr w:val="none" w:sz="0" w:space="0" w:color="auto" w:frame="1"/>
        </w:rPr>
        <w:t xml:space="preserve">the consistently low </w:t>
      </w:r>
      <w:r w:rsidR="00A17E6D" w:rsidRPr="0016663E">
        <w:rPr>
          <w:rFonts w:asciiTheme="minorHAnsi" w:hAnsiTheme="minorHAnsi" w:cstheme="minorHAnsi"/>
          <w:bdr w:val="none" w:sz="0" w:space="0" w:color="auto" w:frame="1"/>
        </w:rPr>
        <w:t>adherence group</w:t>
      </w:r>
      <w:r w:rsidR="00507AC0" w:rsidRPr="0016663E">
        <w:rPr>
          <w:rFonts w:asciiTheme="minorHAnsi" w:hAnsiTheme="minorHAnsi" w:cstheme="minorHAnsi"/>
          <w:bdr w:val="none" w:sz="0" w:space="0" w:color="auto" w:frame="1"/>
        </w:rPr>
        <w:t xml:space="preserve"> (</w:t>
      </w:r>
      <w:r w:rsidR="00A17E6D" w:rsidRPr="0016663E">
        <w:rPr>
          <w:rFonts w:asciiTheme="minorHAnsi" w:hAnsiTheme="minorHAnsi" w:cstheme="minorHAnsi"/>
          <w:bdr w:val="none" w:sz="0" w:space="0" w:color="auto" w:frame="1"/>
        </w:rPr>
        <w:t>n=108</w:t>
      </w:r>
      <w:r w:rsidR="00507AC0" w:rsidRPr="0016663E">
        <w:rPr>
          <w:rFonts w:asciiTheme="minorHAnsi" w:hAnsiTheme="minorHAnsi" w:cstheme="minorHAnsi"/>
          <w:bdr w:val="none" w:sz="0" w:space="0" w:color="auto" w:frame="1"/>
        </w:rPr>
        <w:t>), while those in the decreased adherence group (</w:t>
      </w:r>
      <w:r w:rsidR="00A17E6D" w:rsidRPr="0016663E">
        <w:rPr>
          <w:rFonts w:asciiTheme="minorHAnsi" w:hAnsiTheme="minorHAnsi" w:cstheme="minorHAnsi"/>
          <w:bdr w:val="none" w:sz="0" w:space="0" w:color="auto" w:frame="1"/>
        </w:rPr>
        <w:t>n=206</w:t>
      </w:r>
      <w:r w:rsidR="00507AC0" w:rsidRPr="0016663E">
        <w:rPr>
          <w:rFonts w:asciiTheme="minorHAnsi" w:hAnsiTheme="minorHAnsi" w:cstheme="minorHAnsi"/>
          <w:bdr w:val="none" w:sz="0" w:space="0" w:color="auto" w:frame="1"/>
        </w:rPr>
        <w:t xml:space="preserve">) were compared to those in the </w:t>
      </w:r>
      <w:r w:rsidR="00A17E6D" w:rsidRPr="0016663E">
        <w:rPr>
          <w:rFonts w:asciiTheme="minorHAnsi" w:hAnsiTheme="minorHAnsi" w:cstheme="minorHAnsi"/>
          <w:bdr w:val="none" w:sz="0" w:space="0" w:color="auto" w:frame="1"/>
        </w:rPr>
        <w:t>consistently high adherence group</w:t>
      </w:r>
      <w:r w:rsidR="00507AC0" w:rsidRPr="0016663E">
        <w:rPr>
          <w:rFonts w:asciiTheme="minorHAnsi" w:hAnsiTheme="minorHAnsi" w:cstheme="minorHAnsi"/>
          <w:bdr w:val="none" w:sz="0" w:space="0" w:color="auto" w:frame="1"/>
        </w:rPr>
        <w:t xml:space="preserve"> (n=107). </w:t>
      </w:r>
    </w:p>
    <w:p w14:paraId="3392E552" w14:textId="77777777" w:rsidR="002A6F5B" w:rsidRPr="0016663E" w:rsidRDefault="002A6F5B" w:rsidP="00322DE8">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77769075" w14:textId="0D842ECE" w:rsidR="00FC1818" w:rsidRPr="0016663E" w:rsidRDefault="006658A8" w:rsidP="00322DE8">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Mothers, with increased adherence to the </w:t>
      </w:r>
      <w:r w:rsidR="004F6157" w:rsidRPr="0016663E">
        <w:rPr>
          <w:rFonts w:asciiTheme="minorHAnsi" w:hAnsiTheme="minorHAnsi" w:cstheme="minorHAnsi"/>
          <w:bdr w:val="none" w:sz="0" w:space="0" w:color="auto" w:frame="1"/>
        </w:rPr>
        <w:t xml:space="preserve">SNS </w:t>
      </w:r>
      <w:r w:rsidRPr="0016663E">
        <w:rPr>
          <w:rFonts w:asciiTheme="minorHAnsi" w:hAnsiTheme="minorHAnsi" w:cstheme="minorHAnsi"/>
          <w:bdr w:val="none" w:sz="0" w:space="0" w:color="auto" w:frame="1"/>
        </w:rPr>
        <w:t xml:space="preserve">dietary pattern from pregnancy to 6 years post-pregnancy, tended to have </w:t>
      </w:r>
      <w:r w:rsidR="000354ED" w:rsidRPr="0016663E">
        <w:rPr>
          <w:rFonts w:asciiTheme="minorHAnsi" w:hAnsiTheme="minorHAnsi" w:cstheme="minorHAnsi"/>
          <w:bdr w:val="none" w:sz="0" w:space="0" w:color="auto" w:frame="1"/>
        </w:rPr>
        <w:t xml:space="preserve">post-secondary </w:t>
      </w:r>
      <w:r w:rsidRPr="0016663E">
        <w:rPr>
          <w:rFonts w:asciiTheme="minorHAnsi" w:hAnsiTheme="minorHAnsi" w:cstheme="minorHAnsi"/>
          <w:bdr w:val="none" w:sz="0" w:space="0" w:color="auto" w:frame="1"/>
        </w:rPr>
        <w:t>education</w:t>
      </w:r>
      <w:r w:rsidR="00B8052A" w:rsidRPr="0016663E">
        <w:rPr>
          <w:rFonts w:asciiTheme="minorHAnsi" w:hAnsiTheme="minorHAnsi" w:cstheme="minorHAnsi"/>
          <w:bdr w:val="none" w:sz="0" w:space="0" w:color="auto" w:frame="1"/>
        </w:rPr>
        <w:t xml:space="preserve"> </w:t>
      </w:r>
      <w:r w:rsidR="00FC1818" w:rsidRPr="0016663E">
        <w:rPr>
          <w:rFonts w:asciiTheme="minorHAnsi" w:hAnsiTheme="minorHAnsi" w:cstheme="minorHAnsi"/>
          <w:bdr w:val="none" w:sz="0" w:space="0" w:color="auto" w:frame="1"/>
        </w:rPr>
        <w:t>and less likely to be of Malay and Indian ethnicity as compared to mothers with consistently low adherence to the SNS dietary pattern</w:t>
      </w:r>
      <w:r w:rsidR="000354ED" w:rsidRPr="0016663E">
        <w:rPr>
          <w:rFonts w:asciiTheme="minorHAnsi" w:hAnsiTheme="minorHAnsi" w:cstheme="minorHAnsi"/>
          <w:bdr w:val="none" w:sz="0" w:space="0" w:color="auto" w:frame="1"/>
        </w:rPr>
        <w:t xml:space="preserve">. </w:t>
      </w:r>
    </w:p>
    <w:p w14:paraId="14206FE0" w14:textId="77777777" w:rsidR="000354ED" w:rsidRPr="0016663E" w:rsidRDefault="000354ED" w:rsidP="00322DE8">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1AC3CAB2" w14:textId="5084CBF5" w:rsidR="002A5477" w:rsidRPr="0016663E" w:rsidRDefault="006658A8" w:rsidP="00322DE8">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Mothers, with decreased adherence to the</w:t>
      </w:r>
      <w:r w:rsidR="004F6157" w:rsidRPr="0016663E">
        <w:rPr>
          <w:rFonts w:asciiTheme="minorHAnsi" w:hAnsiTheme="minorHAnsi" w:cstheme="minorHAnsi"/>
          <w:bdr w:val="none" w:sz="0" w:space="0" w:color="auto" w:frame="1"/>
        </w:rPr>
        <w:t xml:space="preserve"> SNS </w:t>
      </w:r>
      <w:r w:rsidRPr="0016663E">
        <w:rPr>
          <w:rFonts w:asciiTheme="minorHAnsi" w:hAnsiTheme="minorHAnsi" w:cstheme="minorHAnsi"/>
          <w:bdr w:val="none" w:sz="0" w:space="0" w:color="auto" w:frame="1"/>
        </w:rPr>
        <w:t>dietary pattern from pregnancy to 6 years post-pregnancy, t</w:t>
      </w:r>
      <w:r w:rsidR="00FC1818" w:rsidRPr="0016663E">
        <w:rPr>
          <w:rFonts w:asciiTheme="minorHAnsi" w:hAnsiTheme="minorHAnsi" w:cstheme="minorHAnsi"/>
          <w:bdr w:val="none" w:sz="0" w:space="0" w:color="auto" w:frame="1"/>
        </w:rPr>
        <w:t xml:space="preserve">ended to be of Malay </w:t>
      </w:r>
      <w:r w:rsidR="00F1364A" w:rsidRPr="0016663E">
        <w:rPr>
          <w:rFonts w:asciiTheme="minorHAnsi" w:hAnsiTheme="minorHAnsi" w:cstheme="minorHAnsi"/>
          <w:bdr w:val="none" w:sz="0" w:space="0" w:color="auto" w:frame="1"/>
        </w:rPr>
        <w:t xml:space="preserve">and Indian </w:t>
      </w:r>
      <w:r w:rsidR="00FC1818" w:rsidRPr="0016663E">
        <w:rPr>
          <w:rFonts w:asciiTheme="minorHAnsi" w:hAnsiTheme="minorHAnsi" w:cstheme="minorHAnsi"/>
          <w:bdr w:val="none" w:sz="0" w:space="0" w:color="auto" w:frame="1"/>
        </w:rPr>
        <w:t xml:space="preserve">ethnicity and less likely </w:t>
      </w:r>
      <w:r w:rsidR="000354ED" w:rsidRPr="0016663E">
        <w:rPr>
          <w:rFonts w:asciiTheme="minorHAnsi" w:hAnsiTheme="minorHAnsi" w:cstheme="minorHAnsi"/>
          <w:bdr w:val="none" w:sz="0" w:space="0" w:color="auto" w:frame="1"/>
        </w:rPr>
        <w:t xml:space="preserve">to be older (≥30 years old) and less likely </w:t>
      </w:r>
      <w:r w:rsidR="00645C3B" w:rsidRPr="0016663E">
        <w:rPr>
          <w:rFonts w:asciiTheme="minorHAnsi" w:hAnsiTheme="minorHAnsi" w:cstheme="minorHAnsi"/>
          <w:bdr w:val="none" w:sz="0" w:space="0" w:color="auto" w:frame="1"/>
        </w:rPr>
        <w:t>to have had a u</w:t>
      </w:r>
      <w:r w:rsidR="000354ED" w:rsidRPr="0016663E">
        <w:rPr>
          <w:rFonts w:asciiTheme="minorHAnsi" w:hAnsiTheme="minorHAnsi" w:cstheme="minorHAnsi"/>
          <w:bdr w:val="none" w:sz="0" w:space="0" w:color="auto" w:frame="1"/>
        </w:rPr>
        <w:t xml:space="preserve">niversity level </w:t>
      </w:r>
      <w:r w:rsidR="00FC1818" w:rsidRPr="0016663E">
        <w:rPr>
          <w:rFonts w:asciiTheme="minorHAnsi" w:hAnsiTheme="minorHAnsi" w:cstheme="minorHAnsi"/>
          <w:bdr w:val="none" w:sz="0" w:space="0" w:color="auto" w:frame="1"/>
        </w:rPr>
        <w:t>education</w:t>
      </w:r>
      <w:r w:rsidR="002F1C72" w:rsidRPr="0016663E">
        <w:rPr>
          <w:rFonts w:asciiTheme="minorHAnsi" w:hAnsiTheme="minorHAnsi" w:cstheme="minorHAnsi"/>
          <w:bdr w:val="none" w:sz="0" w:space="0" w:color="auto" w:frame="1"/>
        </w:rPr>
        <w:t xml:space="preserve"> </w:t>
      </w:r>
      <w:r w:rsidR="00FC1818" w:rsidRPr="0016663E">
        <w:rPr>
          <w:rFonts w:asciiTheme="minorHAnsi" w:hAnsiTheme="minorHAnsi" w:cstheme="minorHAnsi"/>
          <w:bdr w:val="none" w:sz="0" w:space="0" w:color="auto" w:frame="1"/>
        </w:rPr>
        <w:t>as compared to mothers with consistently high adherence to the SNS pattern</w:t>
      </w:r>
      <w:r w:rsidR="000354ED" w:rsidRPr="0016663E">
        <w:rPr>
          <w:rFonts w:asciiTheme="minorHAnsi" w:hAnsiTheme="minorHAnsi" w:cstheme="minorHAnsi"/>
          <w:bdr w:val="none" w:sz="0" w:space="0" w:color="auto" w:frame="1"/>
        </w:rPr>
        <w:t>. O</w:t>
      </w:r>
      <w:r w:rsidR="00E357DB" w:rsidRPr="0016663E">
        <w:rPr>
          <w:rFonts w:asciiTheme="minorHAnsi" w:hAnsiTheme="minorHAnsi" w:cstheme="minorHAnsi"/>
          <w:bdr w:val="none" w:sz="0" w:space="0" w:color="auto" w:frame="1"/>
        </w:rPr>
        <w:t xml:space="preserve">ther </w:t>
      </w:r>
      <w:r w:rsidR="00892F84" w:rsidRPr="0016663E">
        <w:rPr>
          <w:rFonts w:asciiTheme="minorHAnsi" w:hAnsiTheme="minorHAnsi" w:cstheme="minorHAnsi"/>
          <w:bdr w:val="none" w:sz="0" w:space="0" w:color="auto" w:frame="1"/>
        </w:rPr>
        <w:t xml:space="preserve">maternal </w:t>
      </w:r>
      <w:r w:rsidR="00E357DB" w:rsidRPr="0016663E">
        <w:rPr>
          <w:rFonts w:asciiTheme="minorHAnsi" w:hAnsiTheme="minorHAnsi" w:cstheme="minorHAnsi"/>
          <w:bdr w:val="none" w:sz="0" w:space="0" w:color="auto" w:frame="1"/>
        </w:rPr>
        <w:t>sociodem</w:t>
      </w:r>
      <w:r w:rsidR="00553AF4" w:rsidRPr="0016663E">
        <w:rPr>
          <w:rFonts w:asciiTheme="minorHAnsi" w:hAnsiTheme="minorHAnsi" w:cstheme="minorHAnsi"/>
          <w:bdr w:val="none" w:sz="0" w:space="0" w:color="auto" w:frame="1"/>
        </w:rPr>
        <w:t xml:space="preserve">ographic, lifestyle factors and </w:t>
      </w:r>
      <w:r w:rsidR="00E357DB" w:rsidRPr="0016663E">
        <w:rPr>
          <w:rFonts w:asciiTheme="minorHAnsi" w:hAnsiTheme="minorHAnsi" w:cstheme="minorHAnsi"/>
          <w:bdr w:val="none" w:sz="0" w:space="0" w:color="auto" w:frame="1"/>
        </w:rPr>
        <w:t xml:space="preserve">health status examined were not associated with the adherence to </w:t>
      </w:r>
      <w:r w:rsidR="004F6157" w:rsidRPr="0016663E">
        <w:rPr>
          <w:rFonts w:asciiTheme="minorHAnsi" w:hAnsiTheme="minorHAnsi" w:cstheme="minorHAnsi"/>
          <w:bdr w:val="none" w:sz="0" w:space="0" w:color="auto" w:frame="1"/>
        </w:rPr>
        <w:t xml:space="preserve">SNS dietary </w:t>
      </w:r>
      <w:r w:rsidR="00E357DB" w:rsidRPr="0016663E">
        <w:rPr>
          <w:rFonts w:asciiTheme="minorHAnsi" w:hAnsiTheme="minorHAnsi" w:cstheme="minorHAnsi"/>
          <w:bdr w:val="none" w:sz="0" w:space="0" w:color="auto" w:frame="1"/>
        </w:rPr>
        <w:t xml:space="preserve">pattern over time.  </w:t>
      </w:r>
    </w:p>
    <w:p w14:paraId="2B46BCE0" w14:textId="77777777" w:rsidR="00A52919" w:rsidRPr="0016663E" w:rsidRDefault="00A52919" w:rsidP="00322DE8">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p>
    <w:p w14:paraId="01593FC0" w14:textId="11712B55" w:rsidR="00A52919" w:rsidRPr="0016663E" w:rsidRDefault="002B2F70" w:rsidP="00322DE8">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U</w:t>
      </w:r>
      <w:r w:rsidR="00B92A7E" w:rsidRPr="0016663E">
        <w:rPr>
          <w:rFonts w:asciiTheme="minorHAnsi" w:hAnsiTheme="minorHAnsi" w:cstheme="minorHAnsi"/>
          <w:b/>
          <w:bdr w:val="none" w:sz="0" w:space="0" w:color="auto" w:frame="1"/>
        </w:rPr>
        <w:t>nhealthy’ dietary pattern</w:t>
      </w:r>
    </w:p>
    <w:p w14:paraId="7B8196F0" w14:textId="42673BE4" w:rsidR="00402B06" w:rsidRPr="0016663E" w:rsidRDefault="004950DE" w:rsidP="00322DE8">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Adherence to the ‘unhealthy’ dietary pattern </w:t>
      </w:r>
      <w:r w:rsidR="00F8074F" w:rsidRPr="0016663E">
        <w:rPr>
          <w:rFonts w:asciiTheme="minorHAnsi" w:hAnsiTheme="minorHAnsi" w:cstheme="minorHAnsi"/>
          <w:bdr w:val="none" w:sz="0" w:space="0" w:color="auto" w:frame="1"/>
        </w:rPr>
        <w:t xml:space="preserve">was examined at 6 years post-pregnancy only and its </w:t>
      </w:r>
      <w:r w:rsidR="00056B55" w:rsidRPr="0016663E">
        <w:rPr>
          <w:rFonts w:asciiTheme="minorHAnsi" w:hAnsiTheme="minorHAnsi" w:cstheme="minorHAnsi"/>
          <w:bdr w:val="none" w:sz="0" w:space="0" w:color="auto" w:frame="1"/>
        </w:rPr>
        <w:t xml:space="preserve">association </w:t>
      </w:r>
      <w:r w:rsidR="00F8074F" w:rsidRPr="0016663E">
        <w:rPr>
          <w:rFonts w:asciiTheme="minorHAnsi" w:hAnsiTheme="minorHAnsi" w:cstheme="minorHAnsi"/>
          <w:bdr w:val="none" w:sz="0" w:space="0" w:color="auto" w:frame="1"/>
        </w:rPr>
        <w:t xml:space="preserve">with </w:t>
      </w:r>
      <w:r w:rsidR="00553AF4" w:rsidRPr="0016663E">
        <w:rPr>
          <w:rFonts w:asciiTheme="minorHAnsi" w:hAnsiTheme="minorHAnsi" w:cstheme="minorHAnsi"/>
          <w:bdr w:val="none" w:sz="0" w:space="0" w:color="auto" w:frame="1"/>
        </w:rPr>
        <w:t xml:space="preserve">women’s </w:t>
      </w:r>
      <w:r w:rsidR="00F8074F" w:rsidRPr="0016663E">
        <w:rPr>
          <w:rFonts w:asciiTheme="minorHAnsi" w:hAnsiTheme="minorHAnsi" w:cstheme="minorHAnsi"/>
          <w:bdr w:val="none" w:sz="0" w:space="0" w:color="auto" w:frame="1"/>
        </w:rPr>
        <w:t xml:space="preserve">sociodemographic and lifestyle factors </w:t>
      </w:r>
      <w:r w:rsidR="00E9564B" w:rsidRPr="0016663E">
        <w:rPr>
          <w:rFonts w:asciiTheme="minorHAnsi" w:hAnsiTheme="minorHAnsi" w:cstheme="minorHAnsi"/>
          <w:bdr w:val="none" w:sz="0" w:space="0" w:color="auto" w:frame="1"/>
        </w:rPr>
        <w:t>was assessed using</w:t>
      </w:r>
      <w:r w:rsidR="002A76C0">
        <w:rPr>
          <w:rFonts w:asciiTheme="minorHAnsi" w:hAnsiTheme="minorHAnsi" w:cstheme="minorHAnsi"/>
          <w:bdr w:val="none" w:sz="0" w:space="0" w:color="auto" w:frame="1"/>
        </w:rPr>
        <w:t xml:space="preserve"> multiple </w:t>
      </w:r>
      <w:r w:rsidR="00E9564B" w:rsidRPr="0016663E">
        <w:rPr>
          <w:rFonts w:asciiTheme="minorHAnsi" w:hAnsiTheme="minorHAnsi" w:cstheme="minorHAnsi"/>
          <w:bdr w:val="none" w:sz="0" w:space="0" w:color="auto" w:frame="1"/>
        </w:rPr>
        <w:t xml:space="preserve">ordinal logistic regression </w:t>
      </w:r>
      <w:r w:rsidR="00A85F79" w:rsidRPr="0016663E">
        <w:rPr>
          <w:rFonts w:asciiTheme="minorHAnsi" w:hAnsiTheme="minorHAnsi" w:cstheme="minorHAnsi"/>
          <w:bdr w:val="none" w:sz="0" w:space="0" w:color="auto" w:frame="1"/>
        </w:rPr>
        <w:t xml:space="preserve">analyses </w:t>
      </w:r>
      <w:r w:rsidR="00E9564B" w:rsidRPr="0016663E">
        <w:rPr>
          <w:rFonts w:asciiTheme="minorHAnsi" w:hAnsiTheme="minorHAnsi" w:cstheme="minorHAnsi"/>
          <w:bdr w:val="none" w:sz="0" w:space="0" w:color="auto" w:frame="1"/>
        </w:rPr>
        <w:t xml:space="preserve">as </w:t>
      </w:r>
      <w:r w:rsidR="005D4657" w:rsidRPr="0016663E">
        <w:rPr>
          <w:rFonts w:asciiTheme="minorHAnsi" w:hAnsiTheme="minorHAnsi" w:cstheme="minorHAnsi"/>
          <w:bdr w:val="none" w:sz="0" w:space="0" w:color="auto" w:frame="1"/>
        </w:rPr>
        <w:t>shown in Table 5</w:t>
      </w:r>
      <w:r w:rsidR="00402B06" w:rsidRPr="0016663E">
        <w:rPr>
          <w:rFonts w:asciiTheme="minorHAnsi" w:hAnsiTheme="minorHAnsi" w:cstheme="minorHAnsi"/>
          <w:bdr w:val="none" w:sz="0" w:space="0" w:color="auto" w:frame="1"/>
        </w:rPr>
        <w:t>.</w:t>
      </w:r>
      <w:r w:rsidR="00E9564B" w:rsidRPr="0016663E">
        <w:t xml:space="preserve"> </w:t>
      </w:r>
      <w:r w:rsidR="00E9564B" w:rsidRPr="0016663E">
        <w:rPr>
          <w:rFonts w:asciiTheme="minorHAnsi" w:hAnsiTheme="minorHAnsi" w:cstheme="minorHAnsi"/>
          <w:bdr w:val="none" w:sz="0" w:space="0" w:color="auto" w:frame="1"/>
        </w:rPr>
        <w:t>The fit of model and proportional odds assumption were checked and met.</w:t>
      </w:r>
      <w:r w:rsidR="00A85F79" w:rsidRPr="0016663E">
        <w:rPr>
          <w:rFonts w:asciiTheme="minorHAnsi" w:hAnsiTheme="minorHAnsi" w:cstheme="minorHAnsi"/>
          <w:bdr w:val="none" w:sz="0" w:space="0" w:color="auto" w:frame="1"/>
        </w:rPr>
        <w:t xml:space="preserve"> </w:t>
      </w:r>
    </w:p>
    <w:p w14:paraId="2CA95758" w14:textId="77777777" w:rsidR="00855AD6" w:rsidRPr="0016663E" w:rsidRDefault="00855AD6" w:rsidP="00322DE8">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3B7A6CCE" w14:textId="4874E71C" w:rsidR="004E14D8" w:rsidRPr="0016663E" w:rsidRDefault="00203369" w:rsidP="00322DE8">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r w:rsidRPr="0016663E">
        <w:rPr>
          <w:rFonts w:asciiTheme="minorHAnsi" w:hAnsiTheme="minorHAnsi" w:cstheme="minorHAnsi"/>
          <w:bdr w:val="none" w:sz="0" w:space="0" w:color="auto" w:frame="1"/>
        </w:rPr>
        <w:t>Maternal age ≥30 years, u</w:t>
      </w:r>
      <w:r w:rsidR="00C37390" w:rsidRPr="0016663E">
        <w:rPr>
          <w:rFonts w:asciiTheme="minorHAnsi" w:hAnsiTheme="minorHAnsi" w:cstheme="minorHAnsi"/>
          <w:bdr w:val="none" w:sz="0" w:space="0" w:color="auto" w:frame="1"/>
        </w:rPr>
        <w:t xml:space="preserve">niversity </w:t>
      </w:r>
      <w:r w:rsidRPr="0016663E">
        <w:rPr>
          <w:rFonts w:asciiTheme="minorHAnsi" w:hAnsiTheme="minorHAnsi" w:cstheme="minorHAnsi"/>
          <w:bdr w:val="none" w:sz="0" w:space="0" w:color="auto" w:frame="1"/>
        </w:rPr>
        <w:t xml:space="preserve">qualification, </w:t>
      </w:r>
      <w:r w:rsidR="00C37390" w:rsidRPr="0016663E">
        <w:rPr>
          <w:rFonts w:asciiTheme="minorHAnsi" w:hAnsiTheme="minorHAnsi" w:cstheme="minorHAnsi"/>
          <w:bdr w:val="none" w:sz="0" w:space="0" w:color="auto" w:frame="1"/>
        </w:rPr>
        <w:t>higher household income (≥$2000/month) at 5 years post-pregnancy and more physically active (</w:t>
      </w:r>
      <w:r w:rsidRPr="0016663E">
        <w:rPr>
          <w:rFonts w:asciiTheme="minorHAnsi" w:hAnsiTheme="minorHAnsi" w:cstheme="minorHAnsi"/>
          <w:bdr w:val="none" w:sz="0" w:space="0" w:color="auto" w:frame="1"/>
        </w:rPr>
        <w:t>≥</w:t>
      </w:r>
      <w:r w:rsidR="00C37390" w:rsidRPr="0016663E">
        <w:rPr>
          <w:rFonts w:asciiTheme="minorHAnsi" w:hAnsiTheme="minorHAnsi" w:cstheme="minorHAnsi"/>
          <w:bdr w:val="none" w:sz="0" w:space="0" w:color="auto" w:frame="1"/>
        </w:rPr>
        <w:t>600 MET-min/week) at post-pregnancy</w:t>
      </w:r>
      <w:r w:rsidRPr="0016663E">
        <w:rPr>
          <w:rFonts w:asciiTheme="minorHAnsi" w:hAnsiTheme="minorHAnsi" w:cstheme="minorHAnsi"/>
          <w:bdr w:val="none" w:sz="0" w:space="0" w:color="auto" w:frame="1"/>
        </w:rPr>
        <w:t xml:space="preserve"> were associated with a significantly decreased odds of moderate and high adherence to the ‘unhealthy’ dietary pattern at 6 years post-pregnancy. Women of Malay ethnicity</w:t>
      </w:r>
      <w:r w:rsidR="00BA4219" w:rsidRPr="0016663E">
        <w:rPr>
          <w:rFonts w:asciiTheme="minorHAnsi" w:hAnsiTheme="minorHAnsi" w:cstheme="minorHAnsi"/>
          <w:bdr w:val="none" w:sz="0" w:space="0" w:color="auto" w:frame="1"/>
        </w:rPr>
        <w:t xml:space="preserve"> and women with additional pregnancies between birth of child in the study and at 4 years post-pregnancy </w:t>
      </w:r>
      <w:r w:rsidRPr="0016663E">
        <w:rPr>
          <w:rFonts w:asciiTheme="minorHAnsi" w:hAnsiTheme="minorHAnsi" w:cstheme="minorHAnsi"/>
          <w:bdr w:val="none" w:sz="0" w:space="0" w:color="auto" w:frame="1"/>
        </w:rPr>
        <w:t>were more likely to have moderate and high adherence to the ‘unhealthy’ dietary pattern at 6 years post-pregnancy</w:t>
      </w:r>
      <w:r w:rsidR="00DC0192" w:rsidRPr="0016663E">
        <w:rPr>
          <w:rFonts w:asciiTheme="minorHAnsi" w:hAnsiTheme="minorHAnsi" w:cstheme="minorHAnsi"/>
          <w:bdr w:val="none" w:sz="0" w:space="0" w:color="auto" w:frame="1"/>
        </w:rPr>
        <w:t xml:space="preserve">. </w:t>
      </w:r>
      <w:r w:rsidRPr="0016663E">
        <w:rPr>
          <w:rFonts w:asciiTheme="minorHAnsi" w:hAnsiTheme="minorHAnsi" w:cstheme="minorHAnsi"/>
          <w:bdr w:val="none" w:sz="0" w:space="0" w:color="auto" w:frame="1"/>
        </w:rPr>
        <w:t>Other maternal sociodemographic, lifestyle factors and health status examined were not associated with the adherence to ‘unhealthy’ dietary pattern at 6 years post-pregnancy.</w:t>
      </w:r>
    </w:p>
    <w:p w14:paraId="1B20E3AF" w14:textId="77777777" w:rsidR="004E14D8" w:rsidRPr="0016663E" w:rsidRDefault="004E14D8" w:rsidP="00322DE8">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370B789B" w14:textId="77777777" w:rsidR="004E14D8" w:rsidRPr="0016663E" w:rsidRDefault="004E14D8" w:rsidP="00322DE8">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2C83A022" w14:textId="7DFC4249" w:rsidR="00CF0133" w:rsidRPr="0016663E" w:rsidRDefault="00CF0133" w:rsidP="00322DE8">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5187E9F9" w14:textId="77777777" w:rsidR="00537E5E" w:rsidRPr="0016663E" w:rsidRDefault="00537E5E" w:rsidP="00322DE8">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178CFADB" w14:textId="77777777" w:rsidR="00CF0133" w:rsidRPr="0016663E" w:rsidRDefault="00CF0133" w:rsidP="00322DE8">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6B33FC4C" w14:textId="77777777" w:rsidR="00CF0133" w:rsidRPr="0016663E" w:rsidRDefault="00CF0133" w:rsidP="00322DE8">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1D4D7B9F" w14:textId="77777777" w:rsidR="00DC0192" w:rsidRPr="0016663E" w:rsidRDefault="00DC0192" w:rsidP="00322DE8">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2A4B90A6" w14:textId="77777777" w:rsidR="00DC0192" w:rsidRPr="0016663E" w:rsidRDefault="00DC0192" w:rsidP="00322DE8">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5610F1D0" w14:textId="77777777" w:rsidR="00DC0192" w:rsidRPr="0016663E" w:rsidRDefault="00DC0192" w:rsidP="00322DE8">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27A8D32B" w14:textId="77777777" w:rsidR="00DC0192" w:rsidRPr="0016663E" w:rsidRDefault="00DC0192" w:rsidP="00322DE8">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2485DB8A" w14:textId="77777777" w:rsidR="00DC0192" w:rsidRPr="0016663E" w:rsidRDefault="00DC0192" w:rsidP="00322DE8">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39A7EA2A" w14:textId="77777777" w:rsidR="00DC0192" w:rsidRPr="0016663E" w:rsidRDefault="00DC0192" w:rsidP="00322DE8">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6E79D7F1" w14:textId="77777777" w:rsidR="00DC0192" w:rsidRPr="0016663E" w:rsidRDefault="00DC0192" w:rsidP="00322DE8">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7D7121AB" w14:textId="77777777" w:rsidR="00DC0192" w:rsidRPr="0016663E" w:rsidRDefault="00DC0192" w:rsidP="00322DE8">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571E62AB" w14:textId="77777777" w:rsidR="00DC0192" w:rsidRPr="0016663E" w:rsidRDefault="00DC0192" w:rsidP="00322DE8">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326B7E9D" w14:textId="77777777" w:rsidR="00DC0192" w:rsidRPr="0016663E" w:rsidRDefault="00DC0192"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4CC146FC" w14:textId="77777777" w:rsidR="00DC0192" w:rsidRPr="0016663E" w:rsidRDefault="00DC0192"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1B7B307F" w14:textId="77777777" w:rsidR="00DC0192" w:rsidRPr="0016663E" w:rsidRDefault="00DC0192"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745C8445" w14:textId="77777777" w:rsidR="00DC0192" w:rsidRPr="0016663E" w:rsidRDefault="00DC0192"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1B9E6102" w14:textId="552EB284" w:rsidR="00DC0192" w:rsidRDefault="00DC0192"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7B834BA4" w14:textId="77777777" w:rsidR="00243A66" w:rsidRPr="0016663E" w:rsidRDefault="00243A66"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4B8FF7FF" w14:textId="5DCD56D8" w:rsidR="00DC0192" w:rsidRPr="0016663E" w:rsidRDefault="00DC0192"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298980E0" w14:textId="77777777" w:rsidR="007F5961" w:rsidRPr="0016663E" w:rsidRDefault="007F5961"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p>
    <w:p w14:paraId="0E1366EC" w14:textId="71B51914" w:rsidR="00195097" w:rsidRPr="0016663E" w:rsidRDefault="00287568" w:rsidP="005A5ACC">
      <w:pPr>
        <w:pStyle w:val="NormalWeb"/>
        <w:shd w:val="clear" w:color="auto" w:fill="FFFFFF"/>
        <w:spacing w:before="0" w:beforeAutospacing="0" w:after="0" w:afterAutospacing="0" w:line="360" w:lineRule="auto"/>
        <w:jc w:val="both"/>
        <w:rPr>
          <w:rFonts w:asciiTheme="minorHAnsi" w:hAnsiTheme="minorHAnsi" w:cstheme="minorHAnsi"/>
          <w:b/>
          <w:u w:val="single"/>
          <w:bdr w:val="none" w:sz="0" w:space="0" w:color="auto" w:frame="1"/>
        </w:rPr>
      </w:pPr>
      <w:r w:rsidRPr="0016663E">
        <w:rPr>
          <w:rFonts w:asciiTheme="minorHAnsi" w:hAnsiTheme="minorHAnsi" w:cstheme="minorHAnsi"/>
          <w:b/>
          <w:u w:val="single"/>
          <w:bdr w:val="none" w:sz="0" w:space="0" w:color="auto" w:frame="1"/>
        </w:rPr>
        <w:t xml:space="preserve">Discussion </w:t>
      </w:r>
    </w:p>
    <w:p w14:paraId="34D49E80" w14:textId="14184C97" w:rsidR="00931847" w:rsidRPr="0016663E" w:rsidRDefault="000E762C" w:rsidP="000E762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To the best of our knowledge, this is the first longitudinal study that assessed the </w:t>
      </w:r>
      <w:r w:rsidR="00CC7D12" w:rsidRPr="0016663E">
        <w:rPr>
          <w:rFonts w:asciiTheme="minorHAnsi" w:hAnsiTheme="minorHAnsi" w:cstheme="minorHAnsi"/>
          <w:bdr w:val="none" w:sz="0" w:space="0" w:color="auto" w:frame="1"/>
        </w:rPr>
        <w:t xml:space="preserve">stability </w:t>
      </w:r>
      <w:r w:rsidR="00552B0A" w:rsidRPr="0016663E">
        <w:rPr>
          <w:rFonts w:asciiTheme="minorHAnsi" w:hAnsiTheme="minorHAnsi" w:cstheme="minorHAnsi"/>
          <w:bdr w:val="none" w:sz="0" w:space="0" w:color="auto" w:frame="1"/>
        </w:rPr>
        <w:t xml:space="preserve">and changes in </w:t>
      </w:r>
      <w:r w:rsidR="00553AF4" w:rsidRPr="0016663E">
        <w:rPr>
          <w:rFonts w:asciiTheme="minorHAnsi" w:hAnsiTheme="minorHAnsi" w:cstheme="minorHAnsi"/>
          <w:bdr w:val="none" w:sz="0" w:space="0" w:color="auto" w:frame="1"/>
        </w:rPr>
        <w:t xml:space="preserve">women’s </w:t>
      </w:r>
      <w:r w:rsidRPr="0016663E">
        <w:rPr>
          <w:rFonts w:asciiTheme="minorHAnsi" w:hAnsiTheme="minorHAnsi" w:cstheme="minorHAnsi"/>
          <w:bdr w:val="none" w:sz="0" w:space="0" w:color="auto" w:frame="1"/>
        </w:rPr>
        <w:t xml:space="preserve">dietary patterns </w:t>
      </w:r>
      <w:r w:rsidR="002B372D" w:rsidRPr="0016663E">
        <w:rPr>
          <w:rFonts w:asciiTheme="minorHAnsi" w:hAnsiTheme="minorHAnsi" w:cstheme="minorHAnsi"/>
          <w:bdr w:val="none" w:sz="0" w:space="0" w:color="auto" w:frame="1"/>
        </w:rPr>
        <w:t xml:space="preserve">between </w:t>
      </w:r>
      <w:r w:rsidRPr="0016663E">
        <w:rPr>
          <w:rFonts w:asciiTheme="minorHAnsi" w:hAnsiTheme="minorHAnsi" w:cstheme="minorHAnsi"/>
          <w:bdr w:val="none" w:sz="0" w:space="0" w:color="auto" w:frame="1"/>
        </w:rPr>
        <w:t>pregnancy</w:t>
      </w:r>
      <w:r w:rsidR="002B372D" w:rsidRPr="0016663E">
        <w:rPr>
          <w:rFonts w:asciiTheme="minorHAnsi" w:hAnsiTheme="minorHAnsi" w:cstheme="minorHAnsi"/>
          <w:bdr w:val="none" w:sz="0" w:space="0" w:color="auto" w:frame="1"/>
        </w:rPr>
        <w:t xml:space="preserve"> and </w:t>
      </w:r>
      <w:r w:rsidR="00B31629" w:rsidRPr="0016663E">
        <w:rPr>
          <w:rFonts w:asciiTheme="minorHAnsi" w:hAnsiTheme="minorHAnsi" w:cstheme="minorHAnsi"/>
          <w:bdr w:val="none" w:sz="0" w:space="0" w:color="auto" w:frame="1"/>
        </w:rPr>
        <w:t xml:space="preserve">6 years </w:t>
      </w:r>
      <w:r w:rsidRPr="0016663E">
        <w:rPr>
          <w:rFonts w:asciiTheme="minorHAnsi" w:hAnsiTheme="minorHAnsi" w:cstheme="minorHAnsi"/>
          <w:bdr w:val="none" w:sz="0" w:space="0" w:color="auto" w:frame="1"/>
        </w:rPr>
        <w:t>post</w:t>
      </w:r>
      <w:r w:rsidR="00907EAB" w:rsidRPr="0016663E">
        <w:rPr>
          <w:rFonts w:asciiTheme="minorHAnsi" w:hAnsiTheme="minorHAnsi" w:cstheme="minorHAnsi"/>
          <w:bdr w:val="none" w:sz="0" w:space="0" w:color="auto" w:frame="1"/>
        </w:rPr>
        <w:t>-pregnancy in a multi</w:t>
      </w:r>
      <w:r w:rsidRPr="0016663E">
        <w:rPr>
          <w:rFonts w:asciiTheme="minorHAnsi" w:hAnsiTheme="minorHAnsi" w:cstheme="minorHAnsi"/>
          <w:bdr w:val="none" w:sz="0" w:space="0" w:color="auto" w:frame="1"/>
        </w:rPr>
        <w:t>ethnic</w:t>
      </w:r>
      <w:r w:rsidR="00E32741" w:rsidRPr="0016663E">
        <w:rPr>
          <w:rFonts w:asciiTheme="minorHAnsi" w:hAnsiTheme="minorHAnsi" w:cstheme="minorHAnsi"/>
          <w:bdr w:val="none" w:sz="0" w:space="0" w:color="auto" w:frame="1"/>
        </w:rPr>
        <w:t xml:space="preserve"> </w:t>
      </w:r>
      <w:r w:rsidRPr="0016663E">
        <w:rPr>
          <w:rFonts w:asciiTheme="minorHAnsi" w:hAnsiTheme="minorHAnsi" w:cstheme="minorHAnsi"/>
          <w:bdr w:val="none" w:sz="0" w:space="0" w:color="auto" w:frame="1"/>
        </w:rPr>
        <w:t>Asian population</w:t>
      </w:r>
      <w:r w:rsidR="00594B5A" w:rsidRPr="0016663E">
        <w:rPr>
          <w:rFonts w:asciiTheme="minorHAnsi" w:hAnsiTheme="minorHAnsi" w:cstheme="minorHAnsi"/>
          <w:bdr w:val="none" w:sz="0" w:space="0" w:color="auto" w:frame="1"/>
        </w:rPr>
        <w:t xml:space="preserve">. </w:t>
      </w:r>
      <w:r w:rsidR="00F239F6" w:rsidRPr="0016663E">
        <w:rPr>
          <w:rFonts w:asciiTheme="minorHAnsi" w:hAnsiTheme="minorHAnsi" w:cstheme="minorHAnsi"/>
          <w:bdr w:val="none" w:sz="0" w:space="0" w:color="auto" w:frame="1"/>
        </w:rPr>
        <w:t xml:space="preserve">We </w:t>
      </w:r>
      <w:r w:rsidR="00E6234C" w:rsidRPr="0016663E">
        <w:rPr>
          <w:rFonts w:asciiTheme="minorHAnsi" w:hAnsiTheme="minorHAnsi" w:cstheme="minorHAnsi"/>
          <w:bdr w:val="none" w:sz="0" w:space="0" w:color="auto" w:frame="1"/>
        </w:rPr>
        <w:t xml:space="preserve">identified two distinct dietary patterns, </w:t>
      </w:r>
      <w:r w:rsidR="00892F84" w:rsidRPr="0016663E">
        <w:rPr>
          <w:rFonts w:asciiTheme="minorHAnsi" w:hAnsiTheme="minorHAnsi" w:cstheme="minorHAnsi"/>
          <w:bdr w:val="none" w:sz="0" w:space="0" w:color="auto" w:frame="1"/>
        </w:rPr>
        <w:t xml:space="preserve">the ‘Fruits, Vegetables and Legumes’ (FVL) and ‘Seafood, Noodle, Soup’ (SNS) patterns, </w:t>
      </w:r>
      <w:r w:rsidR="00E6234C" w:rsidRPr="0016663E">
        <w:rPr>
          <w:rFonts w:asciiTheme="minorHAnsi" w:hAnsiTheme="minorHAnsi" w:cstheme="minorHAnsi"/>
          <w:bdr w:val="none" w:sz="0" w:space="0" w:color="auto" w:frame="1"/>
        </w:rPr>
        <w:t>which tracked poorly</w:t>
      </w:r>
      <w:r w:rsidR="002B372D" w:rsidRPr="0016663E">
        <w:rPr>
          <w:rFonts w:asciiTheme="minorHAnsi" w:hAnsiTheme="minorHAnsi" w:cstheme="minorHAnsi"/>
          <w:bdr w:val="none" w:sz="0" w:space="0" w:color="auto" w:frame="1"/>
        </w:rPr>
        <w:t xml:space="preserve">. </w:t>
      </w:r>
      <w:r w:rsidR="00E67D28" w:rsidRPr="0016663E">
        <w:rPr>
          <w:rFonts w:asciiTheme="minorHAnsi" w:hAnsiTheme="minorHAnsi" w:cstheme="minorHAnsi"/>
          <w:bdr w:val="none" w:sz="0" w:space="0" w:color="auto" w:frame="1"/>
        </w:rPr>
        <w:t xml:space="preserve">Furthermore, an ‘unhealthy’ dietary pattern, which was not observed during pregnancy, was identified at 6 years post-pregnancy. </w:t>
      </w:r>
      <w:r w:rsidR="00594B5A" w:rsidRPr="0016663E">
        <w:rPr>
          <w:rFonts w:asciiTheme="minorHAnsi" w:hAnsiTheme="minorHAnsi" w:cstheme="minorHAnsi"/>
          <w:bdr w:val="none" w:sz="0" w:space="0" w:color="auto" w:frame="1"/>
        </w:rPr>
        <w:t>We also found that</w:t>
      </w:r>
      <w:r w:rsidR="001A5048" w:rsidRPr="0016663E">
        <w:rPr>
          <w:rFonts w:asciiTheme="minorHAnsi" w:hAnsiTheme="minorHAnsi" w:cstheme="minorHAnsi"/>
          <w:bdr w:val="none" w:sz="0" w:space="0" w:color="auto" w:frame="1"/>
        </w:rPr>
        <w:t xml:space="preserve"> </w:t>
      </w:r>
      <w:r w:rsidR="00023097" w:rsidRPr="0016663E">
        <w:rPr>
          <w:rFonts w:asciiTheme="minorHAnsi" w:hAnsiTheme="minorHAnsi" w:cstheme="minorHAnsi"/>
          <w:bdr w:val="none" w:sz="0" w:space="0" w:color="auto" w:frame="1"/>
        </w:rPr>
        <w:t xml:space="preserve">the most significant </w:t>
      </w:r>
      <w:r w:rsidR="00E14EF1" w:rsidRPr="0016663E">
        <w:rPr>
          <w:rFonts w:asciiTheme="minorHAnsi" w:hAnsiTheme="minorHAnsi" w:cstheme="minorHAnsi"/>
          <w:bdr w:val="none" w:sz="0" w:space="0" w:color="auto" w:frame="1"/>
        </w:rPr>
        <w:t>socio</w:t>
      </w:r>
      <w:r w:rsidR="00023097" w:rsidRPr="0016663E">
        <w:rPr>
          <w:rFonts w:asciiTheme="minorHAnsi" w:hAnsiTheme="minorHAnsi" w:cstheme="minorHAnsi"/>
          <w:bdr w:val="none" w:sz="0" w:space="0" w:color="auto" w:frame="1"/>
        </w:rPr>
        <w:t xml:space="preserve">demographic </w:t>
      </w:r>
      <w:r w:rsidR="00E14EF1" w:rsidRPr="0016663E">
        <w:rPr>
          <w:rFonts w:asciiTheme="minorHAnsi" w:hAnsiTheme="minorHAnsi" w:cstheme="minorHAnsi"/>
          <w:bdr w:val="none" w:sz="0" w:space="0" w:color="auto" w:frame="1"/>
        </w:rPr>
        <w:t>c</w:t>
      </w:r>
      <w:r w:rsidR="00023097" w:rsidRPr="0016663E">
        <w:rPr>
          <w:rFonts w:asciiTheme="minorHAnsi" w:hAnsiTheme="minorHAnsi" w:cstheme="minorHAnsi"/>
          <w:bdr w:val="none" w:sz="0" w:space="0" w:color="auto" w:frame="1"/>
        </w:rPr>
        <w:t xml:space="preserve">ircumstances </w:t>
      </w:r>
      <w:r w:rsidR="00E9414F" w:rsidRPr="0016663E">
        <w:rPr>
          <w:rFonts w:asciiTheme="minorHAnsi" w:hAnsiTheme="minorHAnsi" w:cstheme="minorHAnsi"/>
          <w:bdr w:val="none" w:sz="0" w:space="0" w:color="auto" w:frame="1"/>
        </w:rPr>
        <w:t xml:space="preserve">and </w:t>
      </w:r>
      <w:r w:rsidR="00E14EF1" w:rsidRPr="0016663E">
        <w:rPr>
          <w:rFonts w:asciiTheme="minorHAnsi" w:hAnsiTheme="minorHAnsi" w:cstheme="minorHAnsi"/>
          <w:bdr w:val="none" w:sz="0" w:space="0" w:color="auto" w:frame="1"/>
        </w:rPr>
        <w:t xml:space="preserve">lifestyle habits </w:t>
      </w:r>
      <w:r w:rsidR="00023097" w:rsidRPr="0016663E">
        <w:rPr>
          <w:rFonts w:asciiTheme="minorHAnsi" w:hAnsiTheme="minorHAnsi" w:cstheme="minorHAnsi"/>
          <w:bdr w:val="none" w:sz="0" w:space="0" w:color="auto" w:frame="1"/>
        </w:rPr>
        <w:t xml:space="preserve">associated with adherence to dietary patterns over time in our cohort were age, </w:t>
      </w:r>
      <w:r w:rsidR="00E14EF1" w:rsidRPr="0016663E">
        <w:rPr>
          <w:rFonts w:asciiTheme="minorHAnsi" w:hAnsiTheme="minorHAnsi" w:cstheme="minorHAnsi"/>
          <w:bdr w:val="none" w:sz="0" w:space="0" w:color="auto" w:frame="1"/>
        </w:rPr>
        <w:t>ethnicity, education</w:t>
      </w:r>
      <w:r w:rsidR="00A97991" w:rsidRPr="0016663E">
        <w:rPr>
          <w:rFonts w:asciiTheme="minorHAnsi" w:hAnsiTheme="minorHAnsi" w:cstheme="minorHAnsi"/>
          <w:bdr w:val="none" w:sz="0" w:space="0" w:color="auto" w:frame="1"/>
        </w:rPr>
        <w:t>al</w:t>
      </w:r>
      <w:r w:rsidR="00E14EF1" w:rsidRPr="0016663E">
        <w:rPr>
          <w:rFonts w:asciiTheme="minorHAnsi" w:hAnsiTheme="minorHAnsi" w:cstheme="minorHAnsi"/>
          <w:bdr w:val="none" w:sz="0" w:space="0" w:color="auto" w:frame="1"/>
        </w:rPr>
        <w:t xml:space="preserve"> </w:t>
      </w:r>
      <w:r w:rsidR="0090744C" w:rsidRPr="0016663E">
        <w:rPr>
          <w:rFonts w:asciiTheme="minorHAnsi" w:hAnsiTheme="minorHAnsi" w:cstheme="minorHAnsi"/>
          <w:bdr w:val="none" w:sz="0" w:space="0" w:color="auto" w:frame="1"/>
        </w:rPr>
        <w:t xml:space="preserve">attainment, </w:t>
      </w:r>
      <w:r w:rsidR="001A5048" w:rsidRPr="0016663E">
        <w:rPr>
          <w:rFonts w:asciiTheme="minorHAnsi" w:hAnsiTheme="minorHAnsi" w:cstheme="minorHAnsi"/>
          <w:bdr w:val="none" w:sz="0" w:space="0" w:color="auto" w:frame="1"/>
        </w:rPr>
        <w:t xml:space="preserve">post-pregnancy </w:t>
      </w:r>
      <w:r w:rsidR="00023097" w:rsidRPr="0016663E">
        <w:rPr>
          <w:rFonts w:asciiTheme="minorHAnsi" w:hAnsiTheme="minorHAnsi" w:cstheme="minorHAnsi"/>
          <w:bdr w:val="none" w:sz="0" w:space="0" w:color="auto" w:frame="1"/>
        </w:rPr>
        <w:t>household income</w:t>
      </w:r>
      <w:r w:rsidR="00D56BF1" w:rsidRPr="0016663E">
        <w:rPr>
          <w:rFonts w:asciiTheme="minorHAnsi" w:hAnsiTheme="minorHAnsi" w:cstheme="minorHAnsi"/>
          <w:bdr w:val="none" w:sz="0" w:space="0" w:color="auto" w:frame="1"/>
        </w:rPr>
        <w:t xml:space="preserve">, parity, </w:t>
      </w:r>
      <w:r w:rsidR="00E14EF1" w:rsidRPr="0016663E">
        <w:rPr>
          <w:rFonts w:asciiTheme="minorHAnsi" w:hAnsiTheme="minorHAnsi" w:cstheme="minorHAnsi"/>
          <w:bdr w:val="none" w:sz="0" w:space="0" w:color="auto" w:frame="1"/>
        </w:rPr>
        <w:t>physical</w:t>
      </w:r>
      <w:r w:rsidR="007C23D7" w:rsidRPr="0016663E">
        <w:rPr>
          <w:rFonts w:asciiTheme="minorHAnsi" w:hAnsiTheme="minorHAnsi" w:cstheme="minorHAnsi"/>
          <w:bdr w:val="none" w:sz="0" w:space="0" w:color="auto" w:frame="1"/>
        </w:rPr>
        <w:t xml:space="preserve"> activ</w:t>
      </w:r>
      <w:r w:rsidR="00E14EF1" w:rsidRPr="0016663E">
        <w:rPr>
          <w:rFonts w:asciiTheme="minorHAnsi" w:hAnsiTheme="minorHAnsi" w:cstheme="minorHAnsi"/>
          <w:bdr w:val="none" w:sz="0" w:space="0" w:color="auto" w:frame="1"/>
        </w:rPr>
        <w:t xml:space="preserve">ity level and reading of </w:t>
      </w:r>
      <w:r w:rsidR="007C23D7" w:rsidRPr="0016663E">
        <w:rPr>
          <w:rFonts w:asciiTheme="minorHAnsi" w:hAnsiTheme="minorHAnsi" w:cstheme="minorHAnsi"/>
          <w:bdr w:val="none" w:sz="0" w:space="0" w:color="auto" w:frame="1"/>
        </w:rPr>
        <w:t>food labels.</w:t>
      </w:r>
      <w:r w:rsidR="00D56BF1" w:rsidRPr="0016663E">
        <w:rPr>
          <w:rFonts w:asciiTheme="minorHAnsi" w:hAnsiTheme="minorHAnsi" w:cstheme="minorHAnsi"/>
          <w:bdr w:val="none" w:sz="0" w:space="0" w:color="auto" w:frame="1"/>
        </w:rPr>
        <w:t xml:space="preserve"> </w:t>
      </w:r>
    </w:p>
    <w:p w14:paraId="5931AC06" w14:textId="77777777" w:rsidR="00446052" w:rsidRPr="0016663E" w:rsidRDefault="00446052" w:rsidP="000E762C">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3928E7B0" w14:textId="3F21BCA5" w:rsidR="00D93046" w:rsidRPr="0016663E" w:rsidRDefault="00FD317C" w:rsidP="00AE1210">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Two </w:t>
      </w:r>
      <w:r w:rsidR="00BA24EE" w:rsidRPr="0016663E">
        <w:rPr>
          <w:rFonts w:asciiTheme="minorHAnsi" w:hAnsiTheme="minorHAnsi" w:cstheme="minorHAnsi"/>
          <w:bdr w:val="none" w:sz="0" w:space="0" w:color="auto" w:frame="1"/>
        </w:rPr>
        <w:t>different dietary assessment methods were used at the two time points</w:t>
      </w:r>
      <w:r w:rsidR="00446052" w:rsidRPr="0016663E">
        <w:rPr>
          <w:rFonts w:asciiTheme="minorHAnsi" w:hAnsiTheme="minorHAnsi" w:cstheme="minorHAnsi"/>
          <w:bdr w:val="none" w:sz="0" w:space="0" w:color="auto" w:frame="1"/>
        </w:rPr>
        <w:t xml:space="preserve"> – </w:t>
      </w:r>
      <w:r w:rsidR="00BA24EE" w:rsidRPr="0016663E">
        <w:rPr>
          <w:rFonts w:asciiTheme="minorHAnsi" w:hAnsiTheme="minorHAnsi" w:cstheme="minorHAnsi"/>
          <w:bdr w:val="none" w:sz="0" w:space="0" w:color="auto" w:frame="1"/>
        </w:rPr>
        <w:t>24hr recall during pregnancy and FFQ at 6 years post-pregnancy</w:t>
      </w:r>
      <w:r w:rsidR="00627200" w:rsidRPr="0016663E">
        <w:rPr>
          <w:rFonts w:asciiTheme="minorHAnsi" w:hAnsiTheme="minorHAnsi" w:cstheme="minorHAnsi"/>
          <w:bdr w:val="none" w:sz="0" w:space="0" w:color="auto" w:frame="1"/>
        </w:rPr>
        <w:t xml:space="preserve">, which </w:t>
      </w:r>
      <w:r w:rsidR="00446052" w:rsidRPr="0016663E">
        <w:rPr>
          <w:rFonts w:asciiTheme="minorHAnsi" w:hAnsiTheme="minorHAnsi" w:cstheme="minorHAnsi"/>
          <w:bdr w:val="none" w:sz="0" w:space="0" w:color="auto" w:frame="1"/>
        </w:rPr>
        <w:t xml:space="preserve">is </w:t>
      </w:r>
      <w:r w:rsidR="00627200" w:rsidRPr="0016663E">
        <w:rPr>
          <w:rFonts w:asciiTheme="minorHAnsi" w:hAnsiTheme="minorHAnsi" w:cstheme="minorHAnsi"/>
          <w:bdr w:val="none" w:sz="0" w:space="0" w:color="auto" w:frame="1"/>
        </w:rPr>
        <w:t xml:space="preserve">one of the limitations of our study. </w:t>
      </w:r>
      <w:r w:rsidR="00E4305F" w:rsidRPr="0016663E">
        <w:rPr>
          <w:rFonts w:asciiTheme="minorHAnsi" w:hAnsiTheme="minorHAnsi" w:cstheme="minorHAnsi"/>
          <w:bdr w:val="none" w:sz="0" w:space="0" w:color="auto" w:frame="1"/>
        </w:rPr>
        <w:t xml:space="preserve">This may have affected the </w:t>
      </w:r>
      <w:r w:rsidR="00CE1CF6" w:rsidRPr="0016663E">
        <w:rPr>
          <w:rFonts w:asciiTheme="minorHAnsi" w:hAnsiTheme="minorHAnsi" w:cstheme="minorHAnsi"/>
          <w:bdr w:val="none" w:sz="0" w:space="0" w:color="auto" w:frame="1"/>
        </w:rPr>
        <w:t xml:space="preserve">ability to </w:t>
      </w:r>
      <w:r w:rsidR="004B5A8A" w:rsidRPr="0016663E">
        <w:rPr>
          <w:rFonts w:asciiTheme="minorHAnsi" w:hAnsiTheme="minorHAnsi" w:cstheme="minorHAnsi"/>
          <w:bdr w:val="none" w:sz="0" w:space="0" w:color="auto" w:frame="1"/>
        </w:rPr>
        <w:t>track dietary patterns over time</w:t>
      </w:r>
      <w:r w:rsidR="00627200" w:rsidRPr="0016663E">
        <w:rPr>
          <w:rFonts w:asciiTheme="minorHAnsi" w:hAnsiTheme="minorHAnsi" w:cstheme="minorHAnsi"/>
          <w:bdr w:val="none" w:sz="0" w:space="0" w:color="auto" w:frame="1"/>
        </w:rPr>
        <w:t xml:space="preserve">. </w:t>
      </w:r>
      <w:r w:rsidR="006E775C" w:rsidRPr="0016663E">
        <w:rPr>
          <w:rFonts w:asciiTheme="minorHAnsi" w:hAnsiTheme="minorHAnsi" w:cstheme="minorHAnsi"/>
          <w:bdr w:val="none" w:sz="0" w:space="0" w:color="auto" w:frame="1"/>
        </w:rPr>
        <w:t>H</w:t>
      </w:r>
      <w:r w:rsidR="00BA24EE" w:rsidRPr="0016663E">
        <w:rPr>
          <w:rFonts w:asciiTheme="minorHAnsi" w:hAnsiTheme="minorHAnsi" w:cstheme="minorHAnsi"/>
          <w:bdr w:val="none" w:sz="0" w:space="0" w:color="auto" w:frame="1"/>
        </w:rPr>
        <w:t>owever, we</w:t>
      </w:r>
      <w:r w:rsidR="00446052" w:rsidRPr="0016663E">
        <w:rPr>
          <w:rFonts w:asciiTheme="minorHAnsi" w:hAnsiTheme="minorHAnsi" w:cstheme="minorHAnsi"/>
          <w:bdr w:val="none" w:sz="0" w:space="0" w:color="auto" w:frame="1"/>
        </w:rPr>
        <w:t xml:space="preserve"> ran Tucker’s congruence coefficient tests which showed that </w:t>
      </w:r>
      <w:r w:rsidR="00BA24EE" w:rsidRPr="0016663E">
        <w:rPr>
          <w:rFonts w:asciiTheme="minorHAnsi" w:hAnsiTheme="minorHAnsi" w:cstheme="minorHAnsi"/>
          <w:bdr w:val="none" w:sz="0" w:space="0" w:color="auto" w:frame="1"/>
        </w:rPr>
        <w:t>the identified patterns were quantitatively similar over time</w:t>
      </w:r>
      <w:r w:rsidR="00446052" w:rsidRPr="0016663E">
        <w:rPr>
          <w:rFonts w:asciiTheme="minorHAnsi" w:hAnsiTheme="minorHAnsi" w:cstheme="minorHAnsi"/>
          <w:bdr w:val="none" w:sz="0" w:space="0" w:color="auto" w:frame="1"/>
        </w:rPr>
        <w:t xml:space="preserve"> and thus indicated that these patterns can be tracked longitudinally. </w:t>
      </w:r>
      <w:r w:rsidR="00BA24EE" w:rsidRPr="0016663E">
        <w:rPr>
          <w:rFonts w:asciiTheme="minorHAnsi" w:hAnsiTheme="minorHAnsi" w:cstheme="minorHAnsi"/>
          <w:bdr w:val="none" w:sz="0" w:space="0" w:color="auto" w:frame="1"/>
        </w:rPr>
        <w:t xml:space="preserve">Similarly, previous studies found few differences in the factor loadings based on a long-term dietary assessment method, such as the FFQ, when compared to the factor loadings based on a short-term dietary assessment method, such as a 7-day weighted diet record </w:t>
      </w:r>
      <w:r w:rsidR="00BA24EE" w:rsidRPr="0016663E">
        <w:rPr>
          <w:rFonts w:asciiTheme="minorHAnsi" w:hAnsiTheme="minorHAnsi" w:cstheme="minorHAnsi"/>
          <w:bdr w:val="none" w:sz="0" w:space="0" w:color="auto" w:frame="1"/>
        </w:rPr>
        <w:fldChar w:fldCharType="begin">
          <w:fldData xml:space="preserve">PEVuZE5vdGU+PENpdGU+PEF1dGhvcj5LaGFuaTwvQXV0aG9yPjxZZWFyPjIwMDQ8L1llYXI+PFJl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</w:fldData>
        </w:fldChar>
      </w:r>
      <w:r w:rsidR="00EE6BF2" w:rsidRPr="0016663E">
        <w:rPr>
          <w:rFonts w:asciiTheme="minorHAnsi" w:hAnsiTheme="minorHAnsi" w:cstheme="minorHAnsi"/>
          <w:bdr w:val="none" w:sz="0" w:space="0" w:color="auto" w:frame="1"/>
        </w:rPr>
        <w:instrText xml:space="preserve"> ADDIN EN.CITE </w:instrText>
      </w:r>
      <w:r w:rsidR="00EE6BF2" w:rsidRPr="0016663E">
        <w:rPr>
          <w:rFonts w:asciiTheme="minorHAnsi" w:hAnsiTheme="minorHAnsi" w:cstheme="minorHAnsi"/>
          <w:bdr w:val="none" w:sz="0" w:space="0" w:color="auto" w:frame="1"/>
        </w:rPr>
        <w:fldChar w:fldCharType="begin">
          <w:fldData xml:space="preserve">PEVuZE5vdGU+PENpdGU+PEF1dGhvcj5LaGFuaTwvQXV0aG9yPjxZZWFyPjIwMDQ8L1llYXI+PFJl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</w:fldData>
        </w:fldChar>
      </w:r>
      <w:r w:rsidR="00EE6BF2" w:rsidRPr="0016663E">
        <w:rPr>
          <w:rFonts w:asciiTheme="minorHAnsi" w:hAnsiTheme="minorHAnsi" w:cstheme="minorHAnsi"/>
          <w:bdr w:val="none" w:sz="0" w:space="0" w:color="auto" w:frame="1"/>
        </w:rPr>
        <w:instrText xml:space="preserve"> ADDIN EN.CITE.DATA </w:instrText>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end"/>
      </w:r>
      <w:r w:rsidR="00BA24EE" w:rsidRPr="0016663E">
        <w:rPr>
          <w:rFonts w:asciiTheme="minorHAnsi" w:hAnsiTheme="minorHAnsi" w:cstheme="minorHAnsi"/>
          <w:bdr w:val="none" w:sz="0" w:space="0" w:color="auto" w:frame="1"/>
        </w:rPr>
      </w:r>
      <w:r w:rsidR="00BA24EE"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51,52]</w:t>
      </w:r>
      <w:r w:rsidR="00BA24EE" w:rsidRPr="0016663E">
        <w:rPr>
          <w:rFonts w:asciiTheme="minorHAnsi" w:hAnsiTheme="minorHAnsi" w:cstheme="minorHAnsi"/>
          <w:bdr w:val="none" w:sz="0" w:space="0" w:color="auto" w:frame="1"/>
        </w:rPr>
        <w:fldChar w:fldCharType="end"/>
      </w:r>
      <w:r w:rsidR="00BA24EE" w:rsidRPr="0016663E">
        <w:rPr>
          <w:rFonts w:asciiTheme="minorHAnsi" w:hAnsiTheme="minorHAnsi" w:cstheme="minorHAnsi"/>
          <w:bdr w:val="none" w:sz="0" w:space="0" w:color="auto" w:frame="1"/>
        </w:rPr>
        <w:t xml:space="preserve"> and the dietary patterns generated were similar </w:t>
      </w:r>
      <w:r w:rsidR="00BA24EE" w:rsidRPr="0016663E">
        <w:rPr>
          <w:rFonts w:asciiTheme="minorHAnsi" w:hAnsiTheme="minorHAnsi" w:cstheme="minorHAnsi"/>
          <w:bdr w:val="none" w:sz="0" w:space="0" w:color="auto" w:frame="1"/>
        </w:rPr>
        <w:fldChar w:fldCharType="begin"/>
      </w:r>
      <w:r w:rsidR="00EE6BF2" w:rsidRPr="0016663E">
        <w:rPr>
          <w:rFonts w:asciiTheme="minorHAnsi" w:hAnsiTheme="minorHAnsi" w:cstheme="minorHAnsi"/>
          <w:bdr w:val="none" w:sz="0" w:space="0" w:color="auto" w:frame="1"/>
        </w:rPr>
        <w:instrText xml:space="preserve"> ADDIN EN.CITE &lt;EndNote&gt;&lt;Cite&gt;&lt;Author&gt;Newby&lt;/Author&gt;&lt;Year&gt;2004&lt;/Year&gt;&lt;RecNum&gt;104&lt;/RecNum&gt;&lt;DisplayText&gt;[53]&lt;/DisplayText&gt;&lt;record&gt;&lt;rec-number&gt;104&lt;/rec-number&gt;&lt;foreign-keys&gt;&lt;key app="EN" db-id="9z5wzpfd7v0wv1ezef4xaaafawxprps0v9dd" timestamp="1593514366"&gt;104&lt;/key&gt;&lt;/foreign-keys&gt;&lt;ref-type name="Journal Article"&gt;17&lt;/ref-type&gt;&lt;contributors&gt;&lt;authors&gt;&lt;author&gt;Newby, P. K.&lt;/author&gt;&lt;author&gt;Tucker, K. L.&lt;/author&gt;&lt;/authors&gt;&lt;/contributors&gt;&lt;auth-address&gt;Jean Mayer USDA Human Nutrition Research Center on Aging, Tufts University, Boston, MA 02111, USA. pknewby@post.harvard.edu&lt;/auth-address&gt;&lt;titles&gt;&lt;title&gt;Empirically derived eating patterns using factor or cluster analysis: a review&lt;/title&gt;&lt;secondary-title&gt;Nutr Rev&lt;/secondary-title&gt;&lt;/titles&gt;&lt;periodical&gt;&lt;full-title&gt;Nutr Rev&lt;/full-title&gt;&lt;/periodical&gt;&lt;pages&gt;177-203&lt;/pages&gt;&lt;volume&gt;62&lt;/volume&gt;&lt;number&gt;5&lt;/number&gt;&lt;edition&gt;2004/06/24&lt;/edition&gt;&lt;keywords&gt;&lt;keyword&gt;*Cluster Analysis&lt;/keyword&gt;&lt;keyword&gt;*Diet&lt;/keyword&gt;&lt;keyword&gt;*Factor Analysis, Statistical&lt;/keyword&gt;&lt;keyword&gt;*Food Preferences&lt;/keyword&gt;&lt;keyword&gt;Health Status&lt;/keyword&gt;&lt;keyword&gt;Humans&lt;/keyword&gt;&lt;keyword&gt;Nutrition Assessment&lt;/keyword&gt;&lt;keyword&gt;Research Design&lt;/keyword&gt;&lt;/keywords&gt;&lt;dates&gt;&lt;year&gt;2004&lt;/year&gt;&lt;pub-dates&gt;&lt;date&gt;May&lt;/date&gt;&lt;/pub-dates&gt;&lt;/dates&gt;&lt;isbn&gt;0029-6643 (Print)&amp;#xD;0029-6643&lt;/isbn&gt;&lt;accession-num&gt;15212319&lt;/accession-num&gt;&lt;urls&gt;&lt;/urls&gt;&lt;electronic-resource-num&gt;10.1301/nr.2004.may.177-203&lt;/electronic-resource-num&gt;&lt;remote-database-provider&gt;NLM&lt;/remote-database-provider&gt;&lt;language&gt;eng&lt;/language&gt;&lt;/record&gt;&lt;/Cite&gt;&lt;/EndNote&gt;</w:instrText>
      </w:r>
      <w:r w:rsidR="00BA24EE"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53]</w:t>
      </w:r>
      <w:r w:rsidR="00BA24EE" w:rsidRPr="0016663E">
        <w:rPr>
          <w:rFonts w:asciiTheme="minorHAnsi" w:hAnsiTheme="minorHAnsi" w:cstheme="minorHAnsi"/>
          <w:bdr w:val="none" w:sz="0" w:space="0" w:color="auto" w:frame="1"/>
        </w:rPr>
        <w:fldChar w:fldCharType="end"/>
      </w:r>
      <w:r w:rsidR="00BA24EE" w:rsidRPr="0016663E">
        <w:rPr>
          <w:rFonts w:asciiTheme="minorHAnsi" w:hAnsiTheme="minorHAnsi" w:cstheme="minorHAnsi"/>
          <w:bdr w:val="none" w:sz="0" w:space="0" w:color="auto" w:frame="1"/>
        </w:rPr>
        <w:t>.</w:t>
      </w:r>
      <w:r w:rsidR="004B5A8A" w:rsidRPr="0016663E">
        <w:rPr>
          <w:rFonts w:asciiTheme="minorHAnsi" w:hAnsiTheme="minorHAnsi" w:cstheme="minorHAnsi"/>
          <w:bdr w:val="none" w:sz="0" w:space="0" w:color="auto" w:frame="1"/>
        </w:rPr>
        <w:t xml:space="preserve"> </w:t>
      </w:r>
      <w:r w:rsidR="007F1565" w:rsidRPr="0016663E">
        <w:rPr>
          <w:rFonts w:asciiTheme="minorHAnsi" w:hAnsiTheme="minorHAnsi" w:cstheme="minorHAnsi"/>
          <w:bdr w:val="none" w:sz="0" w:space="0" w:color="auto" w:frame="1"/>
        </w:rPr>
        <w:t>Nevertheless</w:t>
      </w:r>
      <w:r w:rsidR="004B5A8A" w:rsidRPr="0016663E">
        <w:rPr>
          <w:rFonts w:asciiTheme="minorHAnsi" w:hAnsiTheme="minorHAnsi" w:cstheme="minorHAnsi"/>
          <w:bdr w:val="none" w:sz="0" w:space="0" w:color="auto" w:frame="1"/>
        </w:rPr>
        <w:t xml:space="preserve">, future longitudinal studies </w:t>
      </w:r>
      <w:r w:rsidR="00446052" w:rsidRPr="0016663E">
        <w:rPr>
          <w:rFonts w:asciiTheme="minorHAnsi" w:hAnsiTheme="minorHAnsi" w:cstheme="minorHAnsi"/>
          <w:bdr w:val="none" w:sz="0" w:space="0" w:color="auto" w:frame="1"/>
        </w:rPr>
        <w:t xml:space="preserve">should ideally </w:t>
      </w:r>
      <w:r w:rsidR="004B5A8A" w:rsidRPr="0016663E">
        <w:rPr>
          <w:rFonts w:asciiTheme="minorHAnsi" w:hAnsiTheme="minorHAnsi" w:cstheme="minorHAnsi"/>
          <w:bdr w:val="none" w:sz="0" w:space="0" w:color="auto" w:frame="1"/>
        </w:rPr>
        <w:t>ensure similar dietary assessment</w:t>
      </w:r>
      <w:r w:rsidR="00076C38" w:rsidRPr="0016663E">
        <w:rPr>
          <w:rFonts w:asciiTheme="minorHAnsi" w:hAnsiTheme="minorHAnsi" w:cstheme="minorHAnsi"/>
          <w:bdr w:val="none" w:sz="0" w:space="0" w:color="auto" w:frame="1"/>
        </w:rPr>
        <w:t xml:space="preserve"> tools are used throughout the study so that the dietary data collected over time are comparable. </w:t>
      </w:r>
    </w:p>
    <w:p w14:paraId="5CD3D56C" w14:textId="77777777" w:rsidR="00446052" w:rsidRPr="0016663E" w:rsidRDefault="00446052" w:rsidP="00AE1210">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1DAE0EA7" w14:textId="64DCC1C1" w:rsidR="00F74DDA" w:rsidRPr="0016663E" w:rsidRDefault="00F80250" w:rsidP="00AE1210">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Our findings s</w:t>
      </w:r>
      <w:r w:rsidR="00643CA1" w:rsidRPr="0016663E">
        <w:rPr>
          <w:rFonts w:asciiTheme="minorHAnsi" w:hAnsiTheme="minorHAnsi" w:cstheme="minorHAnsi"/>
          <w:bdr w:val="none" w:sz="0" w:space="0" w:color="auto" w:frame="1"/>
        </w:rPr>
        <w:t xml:space="preserve">uggest that </w:t>
      </w:r>
      <w:r w:rsidRPr="0016663E">
        <w:rPr>
          <w:rFonts w:asciiTheme="minorHAnsi" w:hAnsiTheme="minorHAnsi" w:cstheme="minorHAnsi"/>
          <w:bdr w:val="none" w:sz="0" w:space="0" w:color="auto" w:frame="1"/>
        </w:rPr>
        <w:t xml:space="preserve">the stability </w:t>
      </w:r>
      <w:r w:rsidR="00100306" w:rsidRPr="0016663E">
        <w:rPr>
          <w:rFonts w:asciiTheme="minorHAnsi" w:hAnsiTheme="minorHAnsi" w:cstheme="minorHAnsi"/>
          <w:bdr w:val="none" w:sz="0" w:space="0" w:color="auto" w:frame="1"/>
        </w:rPr>
        <w:t xml:space="preserve">of the FVL pattern – a </w:t>
      </w:r>
      <w:r w:rsidRPr="0016663E">
        <w:rPr>
          <w:rFonts w:asciiTheme="minorHAnsi" w:hAnsiTheme="minorHAnsi" w:cstheme="minorHAnsi"/>
          <w:bdr w:val="none" w:sz="0" w:space="0" w:color="auto" w:frame="1"/>
        </w:rPr>
        <w:t>healthy</w:t>
      </w:r>
      <w:r w:rsidR="003C2321" w:rsidRPr="0016663E">
        <w:rPr>
          <w:rFonts w:asciiTheme="minorHAnsi" w:hAnsiTheme="minorHAnsi" w:cstheme="minorHAnsi"/>
          <w:bdr w:val="none" w:sz="0" w:space="0" w:color="auto" w:frame="1"/>
        </w:rPr>
        <w:t xml:space="preserve"> eating </w:t>
      </w:r>
      <w:r w:rsidRPr="0016663E">
        <w:rPr>
          <w:rFonts w:asciiTheme="minorHAnsi" w:hAnsiTheme="minorHAnsi" w:cstheme="minorHAnsi"/>
          <w:bdr w:val="none" w:sz="0" w:space="0" w:color="auto" w:frame="1"/>
        </w:rPr>
        <w:t>pattern</w:t>
      </w:r>
      <w:r w:rsidR="00100306" w:rsidRPr="0016663E">
        <w:rPr>
          <w:rFonts w:asciiTheme="minorHAnsi" w:hAnsiTheme="minorHAnsi" w:cstheme="minorHAnsi"/>
          <w:bdr w:val="none" w:sz="0" w:space="0" w:color="auto" w:frame="1"/>
        </w:rPr>
        <w:t xml:space="preserve"> high in</w:t>
      </w:r>
      <w:r w:rsidR="00832A8C" w:rsidRPr="0016663E">
        <w:rPr>
          <w:rFonts w:asciiTheme="minorHAnsi" w:hAnsiTheme="minorHAnsi" w:cstheme="minorHAnsi"/>
          <w:bdr w:val="none" w:sz="0" w:space="0" w:color="auto" w:frame="1"/>
        </w:rPr>
        <w:t xml:space="preserve"> vegetables, fruits, legumes, nuts, seeds, and non-refined grains – from pregnancy to 6 years post-pregnancy is poor</w:t>
      </w:r>
      <w:r w:rsidR="005B5FCC" w:rsidRPr="0016663E">
        <w:rPr>
          <w:rFonts w:asciiTheme="minorHAnsi" w:hAnsiTheme="minorHAnsi" w:cstheme="minorHAnsi"/>
          <w:bdr w:val="none" w:sz="0" w:space="0" w:color="auto" w:frame="1"/>
        </w:rPr>
        <w:t xml:space="preserve">. </w:t>
      </w:r>
      <w:r w:rsidR="007C0241" w:rsidRPr="0016663E">
        <w:rPr>
          <w:rFonts w:asciiTheme="minorHAnsi" w:hAnsiTheme="minorHAnsi" w:cstheme="minorHAnsi"/>
          <w:bdr w:val="none" w:sz="0" w:space="0" w:color="auto" w:frame="1"/>
        </w:rPr>
        <w:t xml:space="preserve">Furthermore, an </w:t>
      </w:r>
      <w:r w:rsidR="0011347E" w:rsidRPr="0016663E">
        <w:rPr>
          <w:rFonts w:asciiTheme="minorHAnsi" w:hAnsiTheme="minorHAnsi" w:cstheme="minorHAnsi"/>
          <w:bdr w:val="none" w:sz="0" w:space="0" w:color="auto" w:frame="1"/>
        </w:rPr>
        <w:t>‘</w:t>
      </w:r>
      <w:r w:rsidR="007C0241" w:rsidRPr="0016663E">
        <w:rPr>
          <w:rFonts w:asciiTheme="minorHAnsi" w:hAnsiTheme="minorHAnsi" w:cstheme="minorHAnsi"/>
          <w:bdr w:val="none" w:sz="0" w:space="0" w:color="auto" w:frame="1"/>
        </w:rPr>
        <w:t>unhealthy</w:t>
      </w:r>
      <w:r w:rsidR="0011347E" w:rsidRPr="0016663E">
        <w:rPr>
          <w:rFonts w:asciiTheme="minorHAnsi" w:hAnsiTheme="minorHAnsi" w:cstheme="minorHAnsi"/>
          <w:bdr w:val="none" w:sz="0" w:space="0" w:color="auto" w:frame="1"/>
        </w:rPr>
        <w:t>’</w:t>
      </w:r>
      <w:r w:rsidR="007C0241" w:rsidRPr="0016663E">
        <w:rPr>
          <w:rFonts w:asciiTheme="minorHAnsi" w:hAnsiTheme="minorHAnsi" w:cstheme="minorHAnsi"/>
          <w:bdr w:val="none" w:sz="0" w:space="0" w:color="auto" w:frame="1"/>
        </w:rPr>
        <w:t xml:space="preserve"> dietary pattern, which was not observed during pregnancy, </w:t>
      </w:r>
      <w:r w:rsidR="0011347E" w:rsidRPr="0016663E">
        <w:rPr>
          <w:rFonts w:asciiTheme="minorHAnsi" w:hAnsiTheme="minorHAnsi" w:cstheme="minorHAnsi"/>
          <w:bdr w:val="none" w:sz="0" w:space="0" w:color="auto" w:frame="1"/>
        </w:rPr>
        <w:t xml:space="preserve">was identified </w:t>
      </w:r>
      <w:r w:rsidR="007C0241" w:rsidRPr="0016663E">
        <w:rPr>
          <w:rFonts w:asciiTheme="minorHAnsi" w:hAnsiTheme="minorHAnsi" w:cstheme="minorHAnsi"/>
          <w:bdr w:val="none" w:sz="0" w:space="0" w:color="auto" w:frame="1"/>
        </w:rPr>
        <w:t>at 6 years post-pregnancy.</w:t>
      </w:r>
      <w:r w:rsidR="00F507C2" w:rsidRPr="0016663E">
        <w:rPr>
          <w:rFonts w:asciiTheme="minorHAnsi" w:hAnsiTheme="minorHAnsi" w:cstheme="minorHAnsi"/>
          <w:bdr w:val="none" w:sz="0" w:space="0" w:color="auto" w:frame="1"/>
        </w:rPr>
        <w:t xml:space="preserve"> </w:t>
      </w:r>
      <w:r w:rsidR="009E7972" w:rsidRPr="0016663E">
        <w:rPr>
          <w:rFonts w:asciiTheme="minorHAnsi" w:hAnsiTheme="minorHAnsi" w:cstheme="minorHAnsi"/>
          <w:bdr w:val="none" w:sz="0" w:space="0" w:color="auto" w:frame="1"/>
        </w:rPr>
        <w:t xml:space="preserve">Evidence from our recent systematic review of observational studies also suggests that the transition from pregnancy to motherhood is generally associated with </w:t>
      </w:r>
      <w:r w:rsidR="00A723EB">
        <w:rPr>
          <w:rFonts w:asciiTheme="minorHAnsi" w:hAnsiTheme="minorHAnsi" w:cstheme="minorHAnsi"/>
          <w:bdr w:val="none" w:sz="0" w:space="0" w:color="auto" w:frame="1"/>
        </w:rPr>
        <w:t xml:space="preserve">a </w:t>
      </w:r>
      <w:r w:rsidR="009E7972" w:rsidRPr="0016663E">
        <w:rPr>
          <w:rFonts w:asciiTheme="minorHAnsi" w:hAnsiTheme="minorHAnsi" w:cstheme="minorHAnsi"/>
          <w:bdr w:val="none" w:sz="0" w:space="0" w:color="auto" w:frame="1"/>
        </w:rPr>
        <w:t xml:space="preserve">progressive increase in intake of energy-dense, nutrient-poor food and a decline in the consumption of healthy food </w:t>
      </w:r>
      <w:r w:rsidR="009E7972" w:rsidRPr="0016663E">
        <w:rPr>
          <w:rFonts w:asciiTheme="minorHAnsi" w:hAnsiTheme="minorHAnsi" w:cstheme="minorHAnsi"/>
          <w:bdr w:val="none" w:sz="0" w:space="0" w:color="auto" w:frame="1"/>
        </w:rPr>
        <w:fldChar w:fldCharType="begin"/>
      </w:r>
      <w:r w:rsidR="008B513B" w:rsidRPr="0016663E">
        <w:rPr>
          <w:rFonts w:asciiTheme="minorHAnsi" w:hAnsiTheme="minorHAnsi" w:cstheme="minorHAnsi"/>
          <w:bdr w:val="none" w:sz="0" w:space="0" w:color="auto" w:frame="1"/>
        </w:rPr>
        <w:instrText xml:space="preserve"> ADDIN EN.CITE &lt;EndNote&gt;&lt;Cite&gt;&lt;Author&gt;Lee&lt;/Author&gt;&lt;Year&gt;2020&lt;/Year&gt;&lt;RecNum&gt;117&lt;/RecNum&gt;&lt;DisplayText&gt;[20]&lt;/DisplayText&gt;&lt;record&gt;&lt;rec-number&gt;117&lt;/rec-number&gt;&lt;foreign-keys&gt;&lt;key app="EN" db-id="9z5wzpfd7v0wv1ezef4xaaafawxprps0v9dd" timestamp="1601974386"&gt;117&lt;/key&gt;&lt;/foreign-keys&gt;&lt;ref-type name="Journal Article"&gt;17&lt;/ref-type&gt;&lt;contributors&gt;&lt;authors&gt;&lt;author&gt;Lee, Yu Qi&lt;/author&gt;&lt;author&gt;Loh, Jason&lt;/author&gt;&lt;author&gt;Ang, Rebekah Su Ern&lt;/author&gt;&lt;author&gt;Chong, Mary Foong-Fong&lt;/author&gt;&lt;/authors&gt;&lt;/contributors&gt;&lt;titles&gt;&lt;title&gt;Tracking of Maternal Diet from Pregnancy to Postpregnancy: A Systematic Review of Observational Studies&lt;/title&gt;&lt;secondary-title&gt;Current Developments in Nutrition&lt;/secondary-title&gt;&lt;/titles&gt;&lt;periodical&gt;&lt;full-title&gt;Current Developments in Nutrition&lt;/full-title&gt;&lt;/periodical&gt;&lt;volume&gt;4&lt;/volume&gt;&lt;number&gt;8&lt;/number&gt;&lt;dates&gt;&lt;year&gt;2020&lt;/year&gt;&lt;/dates&gt;&lt;isbn&gt;2475-2991&lt;/isbn&gt;&lt;urls&gt;&lt;related-urls&gt;&lt;url&gt;https://doi.org/10.1093/cdn/nzaa118&lt;/url&gt;&lt;/related-urls&gt;&lt;/urls&gt;&lt;custom1&gt;nzaa118&lt;/custom1&gt;&lt;electronic-resource-num&gt;10.1093/cdn/nzaa118&lt;/electronic-resource-num&gt;&lt;access-date&gt;10/6/2020&lt;/access-date&gt;&lt;/record&gt;&lt;/Cite&gt;&lt;/EndNote&gt;</w:instrText>
      </w:r>
      <w:r w:rsidR="009E7972"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0]</w:t>
      </w:r>
      <w:r w:rsidR="009E7972" w:rsidRPr="0016663E">
        <w:rPr>
          <w:rFonts w:asciiTheme="minorHAnsi" w:hAnsiTheme="minorHAnsi" w:cstheme="minorHAnsi"/>
          <w:bdr w:val="none" w:sz="0" w:space="0" w:color="auto" w:frame="1"/>
        </w:rPr>
        <w:fldChar w:fldCharType="end"/>
      </w:r>
      <w:r w:rsidR="009E7972" w:rsidRPr="0016663E">
        <w:rPr>
          <w:rFonts w:asciiTheme="minorHAnsi" w:hAnsiTheme="minorHAnsi" w:cstheme="minorHAnsi"/>
          <w:bdr w:val="none" w:sz="0" w:space="0" w:color="auto" w:frame="1"/>
        </w:rPr>
        <w:t>.</w:t>
      </w:r>
      <w:r w:rsidR="008178EB" w:rsidRPr="0016663E">
        <w:rPr>
          <w:rFonts w:asciiTheme="minorHAnsi" w:hAnsiTheme="minorHAnsi" w:cstheme="minorHAnsi"/>
          <w:bdr w:val="none" w:sz="0" w:space="0" w:color="auto" w:frame="1"/>
        </w:rPr>
        <w:t xml:space="preserve"> These results reflected a shift towards unhealthy dietary habits in women during the transition from pregnancy to post-pregnancy. </w:t>
      </w:r>
      <w:r w:rsidR="00856367" w:rsidRPr="0016663E">
        <w:rPr>
          <w:rFonts w:asciiTheme="minorHAnsi" w:hAnsiTheme="minorHAnsi" w:cstheme="minorHAnsi"/>
          <w:bdr w:val="none" w:sz="0" w:space="0" w:color="auto" w:frame="1"/>
        </w:rPr>
        <w:t xml:space="preserve">Similarly, Northstone </w:t>
      </w:r>
      <w:r w:rsidR="00856367" w:rsidRPr="0016663E">
        <w:rPr>
          <w:rFonts w:asciiTheme="minorHAnsi" w:hAnsiTheme="minorHAnsi" w:cstheme="minorHAnsi"/>
          <w:i/>
          <w:bdr w:val="none" w:sz="0" w:space="0" w:color="auto" w:frame="1"/>
        </w:rPr>
        <w:t>et al.</w:t>
      </w:r>
      <w:r w:rsidR="00856367" w:rsidRPr="0016663E">
        <w:rPr>
          <w:rFonts w:asciiTheme="minorHAnsi" w:hAnsiTheme="minorHAnsi" w:cstheme="minorHAnsi"/>
          <w:bdr w:val="none" w:sz="0" w:space="0" w:color="auto" w:frame="1"/>
        </w:rPr>
        <w:t xml:space="preserve"> </w:t>
      </w:r>
      <w:r w:rsidR="00856367" w:rsidRPr="0016663E">
        <w:rPr>
          <w:rFonts w:asciiTheme="minorHAnsi" w:hAnsiTheme="minorHAnsi" w:cstheme="minorHAnsi"/>
          <w:bdr w:val="none" w:sz="0" w:space="0" w:color="auto" w:frame="1"/>
        </w:rPr>
        <w:fldChar w:fldCharType="begin"/>
      </w:r>
      <w:r w:rsidR="008B513B" w:rsidRPr="0016663E">
        <w:rPr>
          <w:rFonts w:asciiTheme="minorHAnsi" w:hAnsiTheme="minorHAnsi" w:cstheme="minorHAnsi"/>
          <w:bdr w:val="none" w:sz="0" w:space="0" w:color="auto" w:frame="1"/>
        </w:rPr>
        <w:instrText xml:space="preserve"> ADDIN EN.CITE &lt;EndNote&gt;&lt;Cite&gt;&lt;Author&gt;Northstone&lt;/Author&gt;&lt;Year&gt;2008&lt;/Year&gt;&lt;RecNum&gt;61&lt;/RecNum&gt;&lt;DisplayText&gt;[21]&lt;/DisplayText&gt;&lt;record&gt;&lt;rec-number&gt;61&lt;/rec-number&gt;&lt;foreign-keys&gt;&lt;key app="EN" db-id="9z5wzpfd7v0wv1ezef4xaaafawxprps0v9dd" timestamp="1590566089"&gt;61&lt;/key&gt;&lt;/foreign-keys&gt;&lt;ref-type name="Journal Article"&gt;17&lt;/ref-type&gt;&lt;contributors&gt;&lt;authors&gt;&lt;author&gt;Northstone, Kate&lt;/author&gt;&lt;author&gt;Emmett, Pauline M.&lt;/author&gt;&lt;/authors&gt;&lt;/contributors&gt;&lt;titles&gt;&lt;title&gt;A comparison of methods to assess changes in dietary patterns from pregnancy to 4 years post-partum obtained using principal components analysis&lt;/title&gt;&lt;secondary-title&gt;The British journal of nutrition&lt;/secondary-title&gt;&lt;alt-title&gt;Br J Nutr&lt;/alt-title&gt;&lt;/titles&gt;&lt;periodical&gt;&lt;full-title&gt;Br J Nutr&lt;/full-title&gt;&lt;abbr-1&gt;The British journal of nutrition&lt;/abbr-1&gt;&lt;/periodical&gt;&lt;alt-periodical&gt;&lt;full-title&gt;Br J Nutr&lt;/full-title&gt;&lt;abbr-1&gt;The British journal of nutrition&lt;/abbr-1&gt;&lt;/alt-periodical&gt;&lt;pages&gt;1099-1106&lt;/pages&gt;&lt;volume&gt;99&lt;/volume&gt;&lt;number&gt;5&lt;/number&gt;&lt;edition&gt;2007/10/05&lt;/edition&gt;&lt;keywords&gt;&lt;keyword&gt;Adult&lt;/keyword&gt;&lt;keyword&gt;Diet/statistics &amp;amp; numerical data&lt;/keyword&gt;&lt;keyword&gt;Educational Status&lt;/keyword&gt;&lt;keyword&gt;England&lt;/keyword&gt;&lt;keyword&gt;Epidemiologic Methods&lt;/keyword&gt;&lt;keyword&gt;*Feeding Behavior&lt;/keyword&gt;&lt;keyword&gt;Female&lt;/keyword&gt;&lt;keyword&gt;Humans&lt;/keyword&gt;&lt;keyword&gt;Maternal Age&lt;/keyword&gt;&lt;keyword&gt;*Maternal Nutritional Physiological Phenomena&lt;/keyword&gt;&lt;keyword&gt;Postpartum Period&lt;/keyword&gt;&lt;keyword&gt;Pregnancy&lt;/keyword&gt;&lt;keyword&gt;Prenatal Nutritional Physiological Phenomena&lt;/keyword&gt;&lt;keyword&gt;Young Adult&lt;/keyword&gt;&lt;/keywords&gt;&lt;dates&gt;&lt;year&gt;2008&lt;/year&gt;&lt;/dates&gt;&lt;isbn&gt;0007-1145&amp;#xD;1475-2662&lt;/isbn&gt;&lt;accession-num&gt;17916275&lt;/accession-num&gt;&lt;urls&gt;&lt;related-urls&gt;&lt;url&gt;https://pubmed.ncbi.nlm.nih.gov/17916275&lt;/url&gt;&lt;url&gt;https://www.ncbi.nlm.nih.gov/pmc/articles/PMC2493053/&lt;/url&gt;&lt;/related-urls&gt;&lt;/urls&gt;&lt;electronic-resource-num&gt;10.1017/S0007114507842802&lt;/electronic-resource-num&gt;&lt;remote-database-name&gt;PubMed&lt;/remote-database-name&gt;&lt;language&gt;eng&lt;/language&gt;&lt;/record&gt;&lt;/Cite&gt;&lt;/EndNote&gt;</w:instrText>
      </w:r>
      <w:r w:rsidR="00856367"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1]</w:t>
      </w:r>
      <w:r w:rsidR="00856367" w:rsidRPr="0016663E">
        <w:rPr>
          <w:rFonts w:asciiTheme="minorHAnsi" w:hAnsiTheme="minorHAnsi" w:cstheme="minorHAnsi"/>
          <w:bdr w:val="none" w:sz="0" w:space="0" w:color="auto" w:frame="1"/>
        </w:rPr>
        <w:fldChar w:fldCharType="end"/>
      </w:r>
      <w:r w:rsidR="00856367" w:rsidRPr="0016663E">
        <w:rPr>
          <w:rFonts w:asciiTheme="minorHAnsi" w:hAnsiTheme="minorHAnsi" w:cstheme="minorHAnsi"/>
          <w:bdr w:val="none" w:sz="0" w:space="0" w:color="auto" w:frame="1"/>
        </w:rPr>
        <w:t xml:space="preserve"> reported a decrease in adherence to the ‘health conscious’ dietary pattern and greater adherence to the ‘processed’ and ‘vegetarian’ dietary pattern over the four yea</w:t>
      </w:r>
      <w:r w:rsidR="0005450A" w:rsidRPr="0016663E">
        <w:rPr>
          <w:rFonts w:asciiTheme="minorHAnsi" w:hAnsiTheme="minorHAnsi" w:cstheme="minorHAnsi"/>
          <w:bdr w:val="none" w:sz="0" w:space="0" w:color="auto" w:frame="1"/>
        </w:rPr>
        <w:t xml:space="preserve">rs postpartum follow-up period. </w:t>
      </w:r>
      <w:r w:rsidR="00856367" w:rsidRPr="0016663E">
        <w:rPr>
          <w:rFonts w:asciiTheme="minorHAnsi" w:hAnsiTheme="minorHAnsi" w:cstheme="minorHAnsi"/>
          <w:bdr w:val="none" w:sz="0" w:space="0" w:color="auto" w:frame="1"/>
        </w:rPr>
        <w:t xml:space="preserve">Sotre-Alvarez </w:t>
      </w:r>
      <w:r w:rsidR="00856367" w:rsidRPr="0016663E">
        <w:rPr>
          <w:rFonts w:asciiTheme="minorHAnsi" w:hAnsiTheme="minorHAnsi" w:cstheme="minorHAnsi"/>
          <w:i/>
          <w:bdr w:val="none" w:sz="0" w:space="0" w:color="auto" w:frame="1"/>
        </w:rPr>
        <w:t xml:space="preserve">et al. </w:t>
      </w:r>
      <w:r w:rsidR="00856367" w:rsidRPr="0016663E">
        <w:rPr>
          <w:rFonts w:asciiTheme="minorHAnsi" w:hAnsiTheme="minorHAnsi" w:cstheme="minorHAnsi"/>
          <w:bdr w:val="none" w:sz="0" w:space="0" w:color="auto" w:frame="1"/>
        </w:rPr>
        <w:fldChar w:fldCharType="begin">
          <w:fldData xml:space="preserve">PEVuZE5vdGU+PENpdGU+PEF1dGhvcj5Tb3RyZXMtQWx2YXJlejwvQXV0aG9yPjxZZWFyPjIwMTM8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Tb3RyZXMtQWx2YXJlejwvQXV0aG9yPjxZZWFyPjIwMTM8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00856367" w:rsidRPr="0016663E">
        <w:rPr>
          <w:rFonts w:asciiTheme="minorHAnsi" w:hAnsiTheme="minorHAnsi" w:cstheme="minorHAnsi"/>
          <w:bdr w:val="none" w:sz="0" w:space="0" w:color="auto" w:frame="1"/>
        </w:rPr>
      </w:r>
      <w:r w:rsidR="00856367"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3]</w:t>
      </w:r>
      <w:r w:rsidR="00856367" w:rsidRPr="0016663E">
        <w:rPr>
          <w:rFonts w:asciiTheme="minorHAnsi" w:hAnsiTheme="minorHAnsi" w:cstheme="minorHAnsi"/>
          <w:bdr w:val="none" w:sz="0" w:space="0" w:color="auto" w:frame="1"/>
        </w:rPr>
        <w:fldChar w:fldCharType="end"/>
      </w:r>
      <w:r w:rsidR="00C74B6A" w:rsidRPr="0016663E">
        <w:rPr>
          <w:rFonts w:asciiTheme="minorHAnsi" w:hAnsiTheme="minorHAnsi" w:cstheme="minorHAnsi"/>
          <w:bdr w:val="none" w:sz="0" w:space="0" w:color="auto" w:frame="1"/>
        </w:rPr>
        <w:t xml:space="preserve"> found that women were most</w:t>
      </w:r>
      <w:r w:rsidR="00856367" w:rsidRPr="0016663E">
        <w:rPr>
          <w:rFonts w:asciiTheme="minorHAnsi" w:hAnsiTheme="minorHAnsi" w:cstheme="minorHAnsi"/>
          <w:bdr w:val="none" w:sz="0" w:space="0" w:color="auto" w:frame="1"/>
        </w:rPr>
        <w:t xml:space="preserve"> likely to stay in “prudent” and “western” than “health conscious western” dietary pattern from the second tr</w:t>
      </w:r>
      <w:r w:rsidR="005B5FCC" w:rsidRPr="0016663E">
        <w:rPr>
          <w:rFonts w:asciiTheme="minorHAnsi" w:hAnsiTheme="minorHAnsi" w:cstheme="minorHAnsi"/>
          <w:bdr w:val="none" w:sz="0" w:space="0" w:color="auto" w:frame="1"/>
        </w:rPr>
        <w:t xml:space="preserve">imester to one year postpartum. </w:t>
      </w:r>
      <w:r w:rsidR="00CA49D9" w:rsidRPr="0016663E">
        <w:rPr>
          <w:rFonts w:asciiTheme="minorHAnsi" w:hAnsiTheme="minorHAnsi" w:cstheme="minorHAnsi"/>
          <w:bdr w:val="none" w:sz="0" w:space="0" w:color="auto" w:frame="1"/>
        </w:rPr>
        <w:t xml:space="preserve">Women adopt healthier dietary patterns such as increasing their fruits and vegetables intake during pregnancy </w:t>
      </w:r>
      <w:r w:rsidR="00CA49D9" w:rsidRPr="0016663E">
        <w:rPr>
          <w:rFonts w:asciiTheme="minorHAnsi" w:hAnsiTheme="minorHAnsi" w:cstheme="minorHAnsi"/>
          <w:bdr w:val="none" w:sz="0" w:space="0" w:color="auto" w:frame="1"/>
        </w:rPr>
        <w:fldChar w:fldCharType="begin"/>
      </w:r>
      <w:r w:rsidR="00EE6BF2" w:rsidRPr="0016663E">
        <w:rPr>
          <w:rFonts w:asciiTheme="minorHAnsi" w:hAnsiTheme="minorHAnsi" w:cstheme="minorHAnsi"/>
          <w:bdr w:val="none" w:sz="0" w:space="0" w:color="auto" w:frame="1"/>
        </w:rPr>
        <w:instrText xml:space="preserve"> ADDIN EN.CITE &lt;EndNote&gt;&lt;Cite&gt;&lt;Author&gt;Hillier&lt;/Author&gt;&lt;Year&gt;2017&lt;/Year&gt;&lt;RecNum&gt;69&lt;/RecNum&gt;&lt;DisplayText&gt;[54]&lt;/DisplayText&gt;&lt;record&gt;&lt;rec-number&gt;69&lt;/rec-number&gt;&lt;foreign-keys&gt;&lt;key app="EN" db-id="9z5wzpfd7v0wv1ezef4xaaafawxprps0v9dd" timestamp="1592822565"&gt;69&lt;/key&gt;&lt;/foreign-keys&gt;&lt;ref-type name="Journal Article"&gt;17&lt;/ref-type&gt;&lt;contributors&gt;&lt;authors&gt;&lt;author&gt;Hillier, S. E.&lt;/author&gt;&lt;author&gt;Olander, E. K.&lt;/author&gt;&lt;/authors&gt;&lt;/contributors&gt;&lt;auth-address&gt;School of Health and Applied Sciences, St Mary&amp;apos;s University, Twickenham, London; Department of Sport and Health Sciences, Faculty of Health and Life Sciences, Oxford Brookes University, Oxford, United Kingdom. Electronic address: sarahhillier@brookes.ac.uk.&amp;#xD;Centre for Maternal and Child Health Research, City University, London.&lt;/auth-address&gt;&lt;titles&gt;&lt;title&gt;Women&amp;apos;s dietary changes before and during pregnancy: A systematic review&lt;/title&gt;&lt;secondary-title&gt;Midwifery&lt;/secondary-title&gt;&lt;/titles&gt;&lt;periodical&gt;&lt;full-title&gt;Midwifery&lt;/full-title&gt;&lt;/periodical&gt;&lt;pages&gt;19-31&lt;/pages&gt;&lt;volume&gt;49&lt;/volume&gt;&lt;edition&gt;2017/02/10&lt;/edition&gt;&lt;keywords&gt;&lt;keyword&gt;*Choice Behavior&lt;/keyword&gt;&lt;keyword&gt;Diet Therapy/*methods&lt;/keyword&gt;&lt;keyword&gt;Female&lt;/keyword&gt;&lt;keyword&gt;Humans&lt;/keyword&gt;&lt;keyword&gt;Pregnancy&lt;/keyword&gt;&lt;keyword&gt;Pregnancy Complications/diet therapy/*prevention &amp;amp; control&lt;/keyword&gt;&lt;keyword&gt;Weight Gain&lt;/keyword&gt;&lt;keyword&gt;Caffeine&lt;/keyword&gt;&lt;keyword&gt;Dietary intake&lt;/keyword&gt;&lt;keyword&gt;Pre-conception&lt;/keyword&gt;&lt;keyword&gt;Systematic review&lt;/keyword&gt;&lt;/keywords&gt;&lt;dates&gt;&lt;year&gt;2017&lt;/year&gt;&lt;pub-dates&gt;&lt;date&gt;Jun&lt;/date&gt;&lt;/pub-dates&gt;&lt;/dates&gt;&lt;isbn&gt;0266-6138&lt;/isbn&gt;&lt;accession-num&gt;28179065&lt;/accession-num&gt;&lt;urls&gt;&lt;/urls&gt;&lt;electronic-resource-num&gt;10.1016/j.midw.2017.01.014&lt;/electronic-resource-num&gt;&lt;remote-database-provider&gt;NLM&lt;/remote-database-provider&gt;&lt;language&gt;eng&lt;/language&gt;&lt;/record&gt;&lt;/Cite&gt;&lt;/EndNote&gt;</w:instrText>
      </w:r>
      <w:r w:rsidR="00CA49D9"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54]</w:t>
      </w:r>
      <w:r w:rsidR="00CA49D9" w:rsidRPr="0016663E">
        <w:rPr>
          <w:rFonts w:asciiTheme="minorHAnsi" w:hAnsiTheme="minorHAnsi" w:cstheme="minorHAnsi"/>
          <w:bdr w:val="none" w:sz="0" w:space="0" w:color="auto" w:frame="1"/>
        </w:rPr>
        <w:fldChar w:fldCharType="end"/>
      </w:r>
      <w:r w:rsidR="00CA49D9" w:rsidRPr="0016663E">
        <w:rPr>
          <w:rFonts w:asciiTheme="minorHAnsi" w:hAnsiTheme="minorHAnsi" w:cstheme="minorHAnsi"/>
          <w:bdr w:val="none" w:sz="0" w:space="0" w:color="auto" w:frame="1"/>
        </w:rPr>
        <w:t xml:space="preserve">, however these changes </w:t>
      </w:r>
      <w:r w:rsidR="00832A8C" w:rsidRPr="0016663E">
        <w:rPr>
          <w:rFonts w:asciiTheme="minorHAnsi" w:hAnsiTheme="minorHAnsi" w:cstheme="minorHAnsi"/>
          <w:bdr w:val="none" w:sz="0" w:space="0" w:color="auto" w:frame="1"/>
        </w:rPr>
        <w:t xml:space="preserve">in dietary habits </w:t>
      </w:r>
      <w:r w:rsidR="0090744C" w:rsidRPr="0016663E">
        <w:rPr>
          <w:rFonts w:asciiTheme="minorHAnsi" w:hAnsiTheme="minorHAnsi" w:cstheme="minorHAnsi"/>
          <w:bdr w:val="none" w:sz="0" w:space="0" w:color="auto" w:frame="1"/>
        </w:rPr>
        <w:t xml:space="preserve">may not be </w:t>
      </w:r>
      <w:r w:rsidR="00CA49D9" w:rsidRPr="0016663E">
        <w:rPr>
          <w:rFonts w:asciiTheme="minorHAnsi" w:hAnsiTheme="minorHAnsi" w:cstheme="minorHAnsi"/>
          <w:bdr w:val="none" w:sz="0" w:space="0" w:color="auto" w:frame="1"/>
        </w:rPr>
        <w:t xml:space="preserve">sustained after delivery and </w:t>
      </w:r>
      <w:r w:rsidR="0090744C" w:rsidRPr="0016663E">
        <w:rPr>
          <w:rFonts w:asciiTheme="minorHAnsi" w:hAnsiTheme="minorHAnsi" w:cstheme="minorHAnsi"/>
          <w:bdr w:val="none" w:sz="0" w:space="0" w:color="auto" w:frame="1"/>
        </w:rPr>
        <w:t>the</w:t>
      </w:r>
      <w:r w:rsidR="000B01A6" w:rsidRPr="0016663E">
        <w:rPr>
          <w:rFonts w:asciiTheme="minorHAnsi" w:hAnsiTheme="minorHAnsi" w:cstheme="minorHAnsi"/>
          <w:bdr w:val="none" w:sz="0" w:space="0" w:color="auto" w:frame="1"/>
        </w:rPr>
        <w:t>ir</w:t>
      </w:r>
      <w:r w:rsidR="0090744C" w:rsidRPr="0016663E">
        <w:rPr>
          <w:rFonts w:asciiTheme="minorHAnsi" w:hAnsiTheme="minorHAnsi" w:cstheme="minorHAnsi"/>
          <w:bdr w:val="none" w:sz="0" w:space="0" w:color="auto" w:frame="1"/>
        </w:rPr>
        <w:t xml:space="preserve"> dietary habits often become less healthy </w:t>
      </w:r>
      <w:r w:rsidR="00CA49D9" w:rsidRPr="0016663E">
        <w:rPr>
          <w:rFonts w:asciiTheme="minorHAnsi" w:hAnsiTheme="minorHAnsi" w:cstheme="minorHAnsi"/>
          <w:bdr w:val="none" w:sz="0" w:space="0" w:color="auto" w:frame="1"/>
        </w:rPr>
        <w:fldChar w:fldCharType="begin">
          <w:fldData xml:space="preserve">PEVuZE5vdGU+PENpdGU+PEF1dGhvcj5GYXJpYS1TY2jDvHR6ZXI8L0F1dGhvcj48WWVhcj4yMDE4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</w:fldData>
        </w:fldChar>
      </w:r>
      <w:r w:rsidR="00EE6BF2" w:rsidRPr="0016663E">
        <w:rPr>
          <w:rFonts w:asciiTheme="minorHAnsi" w:hAnsiTheme="minorHAnsi" w:cstheme="minorHAnsi"/>
          <w:bdr w:val="none" w:sz="0" w:space="0" w:color="auto" w:frame="1"/>
        </w:rPr>
        <w:instrText xml:space="preserve"> ADDIN EN.CITE </w:instrText>
      </w:r>
      <w:r w:rsidR="00EE6BF2" w:rsidRPr="0016663E">
        <w:rPr>
          <w:rFonts w:asciiTheme="minorHAnsi" w:hAnsiTheme="minorHAnsi" w:cstheme="minorHAnsi"/>
          <w:bdr w:val="none" w:sz="0" w:space="0" w:color="auto" w:frame="1"/>
        </w:rPr>
        <w:fldChar w:fldCharType="begin">
          <w:fldData xml:space="preserve">PEVuZE5vdGU+PENpdGU+PEF1dGhvcj5GYXJpYS1TY2jDvHR6ZXI8L0F1dGhvcj48WWVhcj4yMDE4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</w:fldData>
        </w:fldChar>
      </w:r>
      <w:r w:rsidR="00EE6BF2" w:rsidRPr="0016663E">
        <w:rPr>
          <w:rFonts w:asciiTheme="minorHAnsi" w:hAnsiTheme="minorHAnsi" w:cstheme="minorHAnsi"/>
          <w:bdr w:val="none" w:sz="0" w:space="0" w:color="auto" w:frame="1"/>
        </w:rPr>
        <w:instrText xml:space="preserve"> ADDIN EN.CITE.DATA </w:instrText>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end"/>
      </w:r>
      <w:r w:rsidR="00CA49D9" w:rsidRPr="0016663E">
        <w:rPr>
          <w:rFonts w:asciiTheme="minorHAnsi" w:hAnsiTheme="minorHAnsi" w:cstheme="minorHAnsi"/>
          <w:bdr w:val="none" w:sz="0" w:space="0" w:color="auto" w:frame="1"/>
        </w:rPr>
      </w:r>
      <w:r w:rsidR="00CA49D9"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55]</w:t>
      </w:r>
      <w:r w:rsidR="00CA49D9" w:rsidRPr="0016663E">
        <w:rPr>
          <w:rFonts w:asciiTheme="minorHAnsi" w:hAnsiTheme="minorHAnsi" w:cstheme="minorHAnsi"/>
          <w:bdr w:val="none" w:sz="0" w:space="0" w:color="auto" w:frame="1"/>
        </w:rPr>
        <w:fldChar w:fldCharType="end"/>
      </w:r>
      <w:r w:rsidR="00CA49D9" w:rsidRPr="0016663E">
        <w:rPr>
          <w:rFonts w:asciiTheme="minorHAnsi" w:hAnsiTheme="minorHAnsi" w:cstheme="minorHAnsi"/>
          <w:bdr w:val="none" w:sz="0" w:space="0" w:color="auto" w:frame="1"/>
        </w:rPr>
        <w:t xml:space="preserve">. </w:t>
      </w:r>
    </w:p>
    <w:p w14:paraId="33B5173A" w14:textId="07E93447" w:rsidR="001F1E40" w:rsidRPr="0016663E" w:rsidRDefault="001F1E40" w:rsidP="00AE1210">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567BABC4" w14:textId="5A5D8A4E" w:rsidR="001F1E40" w:rsidRPr="0016663E" w:rsidRDefault="001F1E40" w:rsidP="001F1E40">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Our study found that health-promoting lifestyle behaviours post-pregnancy, such as being more physically active and reading food labels, were associated with increased adherence to </w:t>
      </w:r>
      <w:r w:rsidR="00231D48" w:rsidRPr="0016663E">
        <w:rPr>
          <w:rFonts w:asciiTheme="minorHAnsi" w:hAnsiTheme="minorHAnsi" w:cstheme="minorHAnsi"/>
          <w:bdr w:val="none" w:sz="0" w:space="0" w:color="auto" w:frame="1"/>
        </w:rPr>
        <w:t xml:space="preserve">the healthier FVL </w:t>
      </w:r>
      <w:r w:rsidRPr="0016663E">
        <w:rPr>
          <w:rFonts w:asciiTheme="minorHAnsi" w:hAnsiTheme="minorHAnsi" w:cstheme="minorHAnsi"/>
          <w:bdr w:val="none" w:sz="0" w:space="0" w:color="auto" w:frame="1"/>
        </w:rPr>
        <w:t>dietary pattern over time</w:t>
      </w:r>
      <w:r w:rsidR="00231D48" w:rsidRPr="0016663E">
        <w:rPr>
          <w:rFonts w:asciiTheme="minorHAnsi" w:hAnsiTheme="minorHAnsi" w:cstheme="minorHAnsi"/>
          <w:bdr w:val="none" w:sz="0" w:space="0" w:color="auto" w:frame="1"/>
        </w:rPr>
        <w:t xml:space="preserve"> and lower adherence to the ‘unhealthy’ dietary pattern post-pregnancy</w:t>
      </w:r>
      <w:r w:rsidRPr="0016663E">
        <w:rPr>
          <w:rFonts w:asciiTheme="minorHAnsi" w:hAnsiTheme="minorHAnsi" w:cstheme="minorHAnsi"/>
          <w:bdr w:val="none" w:sz="0" w:space="0" w:color="auto" w:frame="1"/>
        </w:rPr>
        <w:t xml:space="preserve">. </w:t>
      </w:r>
      <w:r w:rsidR="009566CE" w:rsidRPr="0016663E">
        <w:rPr>
          <w:rFonts w:asciiTheme="minorHAnsi" w:hAnsiTheme="minorHAnsi" w:cstheme="minorHAnsi"/>
          <w:bdr w:val="none" w:sz="0" w:space="0" w:color="auto" w:frame="1"/>
        </w:rPr>
        <w:t xml:space="preserve">Women who read food labels when purchasing food were less likely to decrease adherence to the FVL dietary pattern over time. </w:t>
      </w:r>
      <w:r w:rsidRPr="0016663E">
        <w:rPr>
          <w:rFonts w:asciiTheme="minorHAnsi" w:hAnsiTheme="minorHAnsi" w:cstheme="minorHAnsi"/>
          <w:bdr w:val="none" w:sz="0" w:space="0" w:color="auto" w:frame="1"/>
        </w:rPr>
        <w:t xml:space="preserve">This is expected as previous studies have reported a co-occurrence of health-promoting lifestyle behaviours and consumption of healthy diet and their potential synergistic effect on the risk of chronic conditions and health outcomes </w:t>
      </w:r>
      <w:r w:rsidRPr="0016663E">
        <w:rPr>
          <w:rFonts w:asciiTheme="minorHAnsi" w:hAnsiTheme="minorHAnsi" w:cstheme="minorHAnsi"/>
          <w:bdr w:val="none" w:sz="0" w:space="0" w:color="auto" w:frame="1"/>
        </w:rPr>
        <w:fldChar w:fldCharType="begin">
          <w:fldData xml:space="preserve">PEVuZE5vdGU+PENpdGU+PEF1dGhvcj5EaW5nPC9BdXRob3I+PFllYXI+MjAxNTwvWWVhcj48UmVj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</w:fldData>
        </w:fldChar>
      </w:r>
      <w:r w:rsidR="00EE6BF2" w:rsidRPr="0016663E">
        <w:rPr>
          <w:rFonts w:asciiTheme="minorHAnsi" w:hAnsiTheme="minorHAnsi" w:cstheme="minorHAnsi"/>
          <w:bdr w:val="none" w:sz="0" w:space="0" w:color="auto" w:frame="1"/>
        </w:rPr>
        <w:instrText xml:space="preserve"> ADDIN EN.CITE </w:instrText>
      </w:r>
      <w:r w:rsidR="00EE6BF2" w:rsidRPr="0016663E">
        <w:rPr>
          <w:rFonts w:asciiTheme="minorHAnsi" w:hAnsiTheme="minorHAnsi" w:cstheme="minorHAnsi"/>
          <w:bdr w:val="none" w:sz="0" w:space="0" w:color="auto" w:frame="1"/>
        </w:rPr>
        <w:fldChar w:fldCharType="begin">
          <w:fldData xml:space="preserve">PEVuZE5vdGU+PENpdGU+PEF1dGhvcj5EaW5nPC9BdXRob3I+PFllYXI+MjAxNTwvWWVhcj48UmVj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</w:fldData>
        </w:fldChar>
      </w:r>
      <w:r w:rsidR="00EE6BF2" w:rsidRPr="0016663E">
        <w:rPr>
          <w:rFonts w:asciiTheme="minorHAnsi" w:hAnsiTheme="minorHAnsi" w:cstheme="minorHAnsi"/>
          <w:bdr w:val="none" w:sz="0" w:space="0" w:color="auto" w:frame="1"/>
        </w:rPr>
        <w:instrText xml:space="preserve"> ADDIN EN.CITE.DATA </w:instrText>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r>
      <w:r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56,57]</w:t>
      </w:r>
      <w:r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t xml:space="preserve">. Our findings help to deepen the understanding of the clustering of these healthy lifestyle factors and form the basis for intervention development and prevention strategies to further target lifestyle behaviours simultaneously and to improve mother’s diet post-pregnancy. Additional support and strategies which account for barriers to behaviour changes faced by women in the post-pregnancy period, such as time and financial constraints, returning to work and lack of partner support </w:t>
      </w:r>
      <w:r w:rsidRPr="0016663E">
        <w:rPr>
          <w:rFonts w:asciiTheme="minorHAnsi" w:hAnsiTheme="minorHAnsi" w:cstheme="minorHAnsi"/>
          <w:bdr w:val="none" w:sz="0" w:space="0" w:color="auto" w:frame="1"/>
        </w:rPr>
        <w:fldChar w:fldCharType="begin"/>
      </w:r>
      <w:r w:rsidR="00EE6BF2" w:rsidRPr="0016663E">
        <w:rPr>
          <w:rFonts w:asciiTheme="minorHAnsi" w:hAnsiTheme="minorHAnsi" w:cstheme="minorHAnsi"/>
          <w:bdr w:val="none" w:sz="0" w:space="0" w:color="auto" w:frame="1"/>
        </w:rPr>
        <w:instrText xml:space="preserve"> ADDIN EN.CITE &lt;EndNote&gt;&lt;Cite&gt;&lt;Author&gt;Dennison&lt;/Author&gt;&lt;Year&gt;2019&lt;/Year&gt;&lt;RecNum&gt;158&lt;/RecNum&gt;&lt;DisplayText&gt;[58]&lt;/DisplayText&gt;&lt;record&gt;&lt;rec-number&gt;158&lt;/rec-number&gt;&lt;foreign-keys&gt;&lt;key app="EN" db-id="9z5wzpfd7v0wv1ezef4xaaafawxprps0v9dd" timestamp="1613708875"&gt;158&lt;/key&gt;&lt;/foreign-keys&gt;&lt;ref-type name="Journal Article"&gt;17&lt;/ref-type&gt;&lt;contributors&gt;&lt;authors&gt;&lt;author&gt;Dennison, R. A.&lt;/author&gt;&lt;author&gt;Ward, R. J.&lt;/author&gt;&lt;author&gt;Griffin, S. J.&lt;/author&gt;&lt;author&gt;Usher-Smith, J. A.&lt;/author&gt;&lt;/authors&gt;&lt;/contributors&gt;&lt;titles&gt;&lt;title&gt;Women&amp;apos;s views on lifestyle changes to reduce the risk of developing Type 2 diabetes after gestational diabetes: a systematic review, qualitative synthesis and recommendations for practice&lt;/title&gt;&lt;secondary-title&gt;Diabetic Medicine&lt;/secondary-title&gt;&lt;/titles&gt;&lt;periodical&gt;&lt;full-title&gt;Diabetic Medicine&lt;/full-title&gt;&lt;/periodical&gt;&lt;pages&gt;702-717&lt;/pages&gt;&lt;volume&gt;36&lt;/volume&gt;&lt;number&gt;6&lt;/number&gt;&lt;dates&gt;&lt;year&gt;2019&lt;/year&gt;&lt;/dates&gt;&lt;isbn&gt;0742-3071&lt;/isbn&gt;&lt;urls&gt;&lt;related-urls&gt;&lt;url&gt;https://onlinelibrary.wiley.com/doi/abs/10.1111/dme.13926&lt;/url&gt;&lt;/related-urls&gt;&lt;/urls&gt;&lt;electronic-resource-num&gt;https://doi.org/10.1111/dme.13926&lt;/electronic-resource-num&gt;&lt;/record&gt;&lt;/Cite&gt;&lt;/EndNote&gt;</w:instrText>
      </w:r>
      <w:r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58]</w:t>
      </w:r>
      <w:r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t xml:space="preserve">, are required. </w:t>
      </w:r>
    </w:p>
    <w:p w14:paraId="40A84280" w14:textId="77777777" w:rsidR="00BC7139" w:rsidRPr="0016663E" w:rsidRDefault="00BC7139" w:rsidP="00AE1210">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28BE48F4" w14:textId="06A9F1A7" w:rsidR="0090744C" w:rsidRPr="0016663E" w:rsidRDefault="001F1E40" w:rsidP="00AE1210">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We found that those women</w:t>
      </w:r>
      <w:r w:rsidR="00874BB0" w:rsidRPr="0016663E">
        <w:rPr>
          <w:rFonts w:asciiTheme="minorHAnsi" w:hAnsiTheme="minorHAnsi" w:cstheme="minorHAnsi"/>
          <w:bdr w:val="none" w:sz="0" w:space="0" w:color="auto" w:frame="1"/>
        </w:rPr>
        <w:t xml:space="preserve"> who decrease</w:t>
      </w:r>
      <w:r w:rsidR="005460C1" w:rsidRPr="0016663E">
        <w:rPr>
          <w:rFonts w:asciiTheme="minorHAnsi" w:hAnsiTheme="minorHAnsi" w:cstheme="minorHAnsi"/>
          <w:bdr w:val="none" w:sz="0" w:space="0" w:color="auto" w:frame="1"/>
        </w:rPr>
        <w:t xml:space="preserve">d </w:t>
      </w:r>
      <w:r w:rsidR="00874BB0" w:rsidRPr="0016663E">
        <w:rPr>
          <w:rFonts w:asciiTheme="minorHAnsi" w:hAnsiTheme="minorHAnsi" w:cstheme="minorHAnsi"/>
          <w:bdr w:val="none" w:sz="0" w:space="0" w:color="auto" w:frame="1"/>
        </w:rPr>
        <w:t>adherence to the FVL pattern over time</w:t>
      </w:r>
      <w:r w:rsidR="00EF30C7" w:rsidRPr="0016663E">
        <w:rPr>
          <w:rFonts w:asciiTheme="minorHAnsi" w:hAnsiTheme="minorHAnsi" w:cstheme="minorHAnsi"/>
          <w:bdr w:val="none" w:sz="0" w:space="0" w:color="auto" w:frame="1"/>
        </w:rPr>
        <w:t xml:space="preserve"> were less likely to be those </w:t>
      </w:r>
      <w:r w:rsidR="00874BB0" w:rsidRPr="0016663E">
        <w:rPr>
          <w:rFonts w:asciiTheme="minorHAnsi" w:hAnsiTheme="minorHAnsi" w:cstheme="minorHAnsi"/>
          <w:bdr w:val="none" w:sz="0" w:space="0" w:color="auto" w:frame="1"/>
        </w:rPr>
        <w:t>diagnosed with GDM during pregnancy</w:t>
      </w:r>
      <w:r w:rsidR="00EF30C7" w:rsidRPr="0016663E">
        <w:rPr>
          <w:rFonts w:asciiTheme="minorHAnsi" w:hAnsiTheme="minorHAnsi" w:cstheme="minorHAnsi"/>
          <w:bdr w:val="none" w:sz="0" w:space="0" w:color="auto" w:frame="1"/>
        </w:rPr>
        <w:t xml:space="preserve">. In other words, women, who were diagnosed with GDM during pregnancy, tended to adhere closely to the FVL pattern over time. </w:t>
      </w:r>
      <w:r w:rsidRPr="0016663E">
        <w:rPr>
          <w:rFonts w:asciiTheme="minorHAnsi" w:hAnsiTheme="minorHAnsi" w:cstheme="minorHAnsi"/>
          <w:bdr w:val="none" w:sz="0" w:space="0" w:color="auto" w:frame="1"/>
        </w:rPr>
        <w:t xml:space="preserve">Women who are diagnosed with GDM are at high risk of developing T2D after pregnancy </w:t>
      </w:r>
      <w:r w:rsidRPr="0016663E">
        <w:rPr>
          <w:rFonts w:asciiTheme="minorHAnsi" w:hAnsiTheme="minorHAnsi" w:cstheme="minorHAnsi"/>
          <w:bdr w:val="none" w:sz="0" w:space="0" w:color="auto" w:frame="1"/>
        </w:rPr>
        <w:fldChar w:fldCharType="begin">
          <w:fldData xml:space="preserve">PEVuZE5vdGU+PENpdGU+PEF1dGhvcj5Wb3Vuem91bGFraTwvQXV0aG9yPjxZZWFyPjIwMjA8L1ll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</w:fldData>
        </w:fldChar>
      </w:r>
      <w:r w:rsidR="00EE6BF2" w:rsidRPr="0016663E">
        <w:rPr>
          <w:rFonts w:asciiTheme="minorHAnsi" w:hAnsiTheme="minorHAnsi" w:cstheme="minorHAnsi"/>
          <w:bdr w:val="none" w:sz="0" w:space="0" w:color="auto" w:frame="1"/>
        </w:rPr>
        <w:instrText xml:space="preserve"> ADDIN EN.CITE </w:instrText>
      </w:r>
      <w:r w:rsidR="00EE6BF2" w:rsidRPr="0016663E">
        <w:rPr>
          <w:rFonts w:asciiTheme="minorHAnsi" w:hAnsiTheme="minorHAnsi" w:cstheme="minorHAnsi"/>
          <w:bdr w:val="none" w:sz="0" w:space="0" w:color="auto" w:frame="1"/>
        </w:rPr>
        <w:fldChar w:fldCharType="begin">
          <w:fldData xml:space="preserve">PEVuZE5vdGU+PENpdGU+PEF1dGhvcj5Wb3Vuem91bGFraTwvQXV0aG9yPjxZZWFyPjIwMjA8L1ll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</w:fldData>
        </w:fldChar>
      </w:r>
      <w:r w:rsidR="00EE6BF2" w:rsidRPr="0016663E">
        <w:rPr>
          <w:rFonts w:asciiTheme="minorHAnsi" w:hAnsiTheme="minorHAnsi" w:cstheme="minorHAnsi"/>
          <w:bdr w:val="none" w:sz="0" w:space="0" w:color="auto" w:frame="1"/>
        </w:rPr>
        <w:instrText xml:space="preserve"> ADDIN EN.CITE.DATA </w:instrText>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r>
      <w:r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30,59]</w:t>
      </w:r>
      <w:r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t xml:space="preserve">. Similarly, there are a few qualitative studies that suggest that women diagnosed with GDM have slightly changed their postpartum lifestyle behaviours that are consistent with guidelines for the prevention of T2D, such as increasing intake of fruits and vegetables and avoiding high-fat foods </w:t>
      </w:r>
      <w:r w:rsidRPr="0016663E">
        <w:rPr>
          <w:rFonts w:asciiTheme="minorHAnsi" w:hAnsiTheme="minorHAnsi" w:cstheme="minorHAnsi"/>
          <w:bdr w:val="none" w:sz="0" w:space="0" w:color="auto" w:frame="1"/>
        </w:rPr>
        <w:fldChar w:fldCharType="begin">
          <w:fldData xml:space="preserve">PEVuZE5vdGU+PENpdGU+PEF1dGhvcj5Lcm9tcGE8L0F1dGhvcj48WWVhcj4yMDIwPC9ZZWFyPjxS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</w:fldData>
        </w:fldChar>
      </w:r>
      <w:r w:rsidR="00EE6BF2" w:rsidRPr="0016663E">
        <w:rPr>
          <w:rFonts w:asciiTheme="minorHAnsi" w:hAnsiTheme="minorHAnsi" w:cstheme="minorHAnsi"/>
          <w:bdr w:val="none" w:sz="0" w:space="0" w:color="auto" w:frame="1"/>
        </w:rPr>
        <w:instrText xml:space="preserve"> ADDIN EN.CITE </w:instrText>
      </w:r>
      <w:r w:rsidR="00EE6BF2" w:rsidRPr="0016663E">
        <w:rPr>
          <w:rFonts w:asciiTheme="minorHAnsi" w:hAnsiTheme="minorHAnsi" w:cstheme="minorHAnsi"/>
          <w:bdr w:val="none" w:sz="0" w:space="0" w:color="auto" w:frame="1"/>
        </w:rPr>
        <w:fldChar w:fldCharType="begin">
          <w:fldData xml:space="preserve">PEVuZE5vdGU+PENpdGU+PEF1dGhvcj5Lcm9tcGE8L0F1dGhvcj48WWVhcj4yMDIwPC9ZZWFyPjxS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</w:fldData>
        </w:fldChar>
      </w:r>
      <w:r w:rsidR="00EE6BF2" w:rsidRPr="0016663E">
        <w:rPr>
          <w:rFonts w:asciiTheme="minorHAnsi" w:hAnsiTheme="minorHAnsi" w:cstheme="minorHAnsi"/>
          <w:bdr w:val="none" w:sz="0" w:space="0" w:color="auto" w:frame="1"/>
        </w:rPr>
        <w:instrText xml:space="preserve"> ADDIN EN.CITE.DATA </w:instrText>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r>
      <w:r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60-63]</w:t>
      </w:r>
      <w:r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t xml:space="preserve">. However, other mothers’ health conditions such as hypertensive disorders during pregnancy, post-pregnancy T2D and hypertension did not appear to influence changes in the women’s diet over time. One reason for this could be that there is a greater emphasis placed on GDM and how to manage it in public health messages in Singapore as compared to other health conditions such as hypertensive disorders during pregnancy. It is also important to note that our study was potentially underpowered for the case groups and that the small sample size in each tertile may have contributed to the failure in detecting any association between mothers’ health conditions and adherence to dietary patterns over time. Further studies with comparable groups are warranted to confirm this association. </w:t>
      </w:r>
    </w:p>
    <w:p w14:paraId="52743E61" w14:textId="77777777" w:rsidR="00AD4576" w:rsidRPr="0016663E" w:rsidRDefault="00AD4576" w:rsidP="00AE1210">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22D2DE75" w14:textId="186CF1E3" w:rsidR="00AD4576" w:rsidRPr="0016663E" w:rsidRDefault="00EE18EB" w:rsidP="00177973">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We found </w:t>
      </w:r>
      <w:r w:rsidR="00900E28" w:rsidRPr="0016663E">
        <w:rPr>
          <w:rFonts w:asciiTheme="minorHAnsi" w:hAnsiTheme="minorHAnsi" w:cstheme="minorHAnsi"/>
          <w:bdr w:val="none" w:sz="0" w:space="0" w:color="auto" w:frame="1"/>
        </w:rPr>
        <w:t xml:space="preserve">that </w:t>
      </w:r>
      <w:r w:rsidRPr="0016663E">
        <w:rPr>
          <w:rFonts w:asciiTheme="minorHAnsi" w:hAnsiTheme="minorHAnsi" w:cstheme="minorHAnsi"/>
          <w:bdr w:val="none" w:sz="0" w:space="0" w:color="auto" w:frame="1"/>
        </w:rPr>
        <w:t xml:space="preserve">mothers </w:t>
      </w:r>
      <w:r w:rsidR="00B33C53" w:rsidRPr="0016663E">
        <w:rPr>
          <w:rFonts w:asciiTheme="minorHAnsi" w:hAnsiTheme="minorHAnsi" w:cstheme="minorHAnsi"/>
          <w:bdr w:val="none" w:sz="0" w:space="0" w:color="auto" w:frame="1"/>
        </w:rPr>
        <w:t xml:space="preserve">of Malay decent, </w:t>
      </w:r>
      <w:r w:rsidRPr="0016663E">
        <w:rPr>
          <w:rFonts w:asciiTheme="minorHAnsi" w:hAnsiTheme="minorHAnsi" w:cstheme="minorHAnsi"/>
          <w:bdr w:val="none" w:sz="0" w:space="0" w:color="auto" w:frame="1"/>
        </w:rPr>
        <w:t>w</w:t>
      </w:r>
      <w:r w:rsidR="00B33C53" w:rsidRPr="0016663E">
        <w:rPr>
          <w:rFonts w:asciiTheme="minorHAnsi" w:hAnsiTheme="minorHAnsi" w:cstheme="minorHAnsi"/>
          <w:bdr w:val="none" w:sz="0" w:space="0" w:color="auto" w:frame="1"/>
        </w:rPr>
        <w:t>ho were younger (&lt;3</w:t>
      </w:r>
      <w:r w:rsidR="004B113F" w:rsidRPr="0016663E">
        <w:rPr>
          <w:rFonts w:asciiTheme="minorHAnsi" w:hAnsiTheme="minorHAnsi" w:cstheme="minorHAnsi"/>
          <w:bdr w:val="none" w:sz="0" w:space="0" w:color="auto" w:frame="1"/>
        </w:rPr>
        <w:t xml:space="preserve">0 years old), </w:t>
      </w:r>
      <w:r w:rsidR="0090744C" w:rsidRPr="0016663E">
        <w:rPr>
          <w:rFonts w:asciiTheme="minorHAnsi" w:hAnsiTheme="minorHAnsi" w:cstheme="minorHAnsi"/>
          <w:bdr w:val="none" w:sz="0" w:space="0" w:color="auto" w:frame="1"/>
        </w:rPr>
        <w:t xml:space="preserve">had </w:t>
      </w:r>
      <w:r w:rsidR="00005288" w:rsidRPr="0016663E">
        <w:rPr>
          <w:rFonts w:asciiTheme="minorHAnsi" w:hAnsiTheme="minorHAnsi" w:cstheme="minorHAnsi"/>
          <w:bdr w:val="none" w:sz="0" w:space="0" w:color="auto" w:frame="1"/>
        </w:rPr>
        <w:t>below degree-level education</w:t>
      </w:r>
      <w:r w:rsidR="004B113F" w:rsidRPr="0016663E">
        <w:rPr>
          <w:rFonts w:asciiTheme="minorHAnsi" w:hAnsiTheme="minorHAnsi" w:cstheme="minorHAnsi"/>
          <w:bdr w:val="none" w:sz="0" w:space="0" w:color="auto" w:frame="1"/>
        </w:rPr>
        <w:t xml:space="preserve"> and lower household income </w:t>
      </w:r>
      <w:r w:rsidR="00F74DDA" w:rsidRPr="0016663E">
        <w:rPr>
          <w:rFonts w:asciiTheme="minorHAnsi" w:hAnsiTheme="minorHAnsi" w:cstheme="minorHAnsi"/>
          <w:bdr w:val="none" w:sz="0" w:space="0" w:color="auto" w:frame="1"/>
        </w:rPr>
        <w:t>tend</w:t>
      </w:r>
      <w:r w:rsidR="0090744C" w:rsidRPr="0016663E">
        <w:rPr>
          <w:rFonts w:asciiTheme="minorHAnsi" w:hAnsiTheme="minorHAnsi" w:cstheme="minorHAnsi"/>
          <w:bdr w:val="none" w:sz="0" w:space="0" w:color="auto" w:frame="1"/>
        </w:rPr>
        <w:t>ed</w:t>
      </w:r>
      <w:r w:rsidR="00F74DDA" w:rsidRPr="0016663E">
        <w:rPr>
          <w:rFonts w:asciiTheme="minorHAnsi" w:hAnsiTheme="minorHAnsi" w:cstheme="minorHAnsi"/>
          <w:bdr w:val="none" w:sz="0" w:space="0" w:color="auto" w:frame="1"/>
        </w:rPr>
        <w:t xml:space="preserve"> to have </w:t>
      </w:r>
      <w:r w:rsidR="006140B7" w:rsidRPr="0016663E">
        <w:rPr>
          <w:rFonts w:asciiTheme="minorHAnsi" w:hAnsiTheme="minorHAnsi" w:cstheme="minorHAnsi"/>
          <w:bdr w:val="none" w:sz="0" w:space="0" w:color="auto" w:frame="1"/>
        </w:rPr>
        <w:t xml:space="preserve">greater adherence to </w:t>
      </w:r>
      <w:r w:rsidR="0090744C" w:rsidRPr="0016663E">
        <w:rPr>
          <w:rFonts w:asciiTheme="minorHAnsi" w:hAnsiTheme="minorHAnsi" w:cstheme="minorHAnsi"/>
          <w:bdr w:val="none" w:sz="0" w:space="0" w:color="auto" w:frame="1"/>
        </w:rPr>
        <w:t xml:space="preserve">an </w:t>
      </w:r>
      <w:r w:rsidR="006140B7" w:rsidRPr="0016663E">
        <w:rPr>
          <w:rFonts w:asciiTheme="minorHAnsi" w:hAnsiTheme="minorHAnsi" w:cstheme="minorHAnsi"/>
          <w:bdr w:val="none" w:sz="0" w:space="0" w:color="auto" w:frame="1"/>
        </w:rPr>
        <w:t>‘</w:t>
      </w:r>
      <w:r w:rsidR="00F74DDA" w:rsidRPr="0016663E">
        <w:rPr>
          <w:rFonts w:asciiTheme="minorHAnsi" w:hAnsiTheme="minorHAnsi" w:cstheme="minorHAnsi"/>
          <w:bdr w:val="none" w:sz="0" w:space="0" w:color="auto" w:frame="1"/>
        </w:rPr>
        <w:t>unhealthy</w:t>
      </w:r>
      <w:r w:rsidR="006140B7" w:rsidRPr="0016663E">
        <w:rPr>
          <w:rFonts w:asciiTheme="minorHAnsi" w:hAnsiTheme="minorHAnsi" w:cstheme="minorHAnsi"/>
          <w:bdr w:val="none" w:sz="0" w:space="0" w:color="auto" w:frame="1"/>
        </w:rPr>
        <w:t>’</w:t>
      </w:r>
      <w:r w:rsidR="00F74DDA" w:rsidRPr="0016663E">
        <w:rPr>
          <w:rFonts w:asciiTheme="minorHAnsi" w:hAnsiTheme="minorHAnsi" w:cstheme="minorHAnsi"/>
          <w:bdr w:val="none" w:sz="0" w:space="0" w:color="auto" w:frame="1"/>
        </w:rPr>
        <w:t xml:space="preserve"> die</w:t>
      </w:r>
      <w:r w:rsidR="0090744C" w:rsidRPr="0016663E">
        <w:rPr>
          <w:rFonts w:asciiTheme="minorHAnsi" w:hAnsiTheme="minorHAnsi" w:cstheme="minorHAnsi"/>
          <w:bdr w:val="none" w:sz="0" w:space="0" w:color="auto" w:frame="1"/>
        </w:rPr>
        <w:t xml:space="preserve">tary pattern </w:t>
      </w:r>
      <w:r w:rsidR="00756346" w:rsidRPr="0016663E">
        <w:rPr>
          <w:rFonts w:asciiTheme="minorHAnsi" w:hAnsiTheme="minorHAnsi" w:cstheme="minorHAnsi"/>
          <w:bdr w:val="none" w:sz="0" w:space="0" w:color="auto" w:frame="1"/>
        </w:rPr>
        <w:t xml:space="preserve">post-pregnancy. </w:t>
      </w:r>
      <w:r w:rsidR="00DE5795" w:rsidRPr="0016663E">
        <w:rPr>
          <w:rFonts w:asciiTheme="minorHAnsi" w:hAnsiTheme="minorHAnsi" w:cstheme="minorHAnsi"/>
          <w:bdr w:val="none" w:sz="0" w:space="0" w:color="auto" w:frame="1"/>
        </w:rPr>
        <w:t xml:space="preserve">Similarly, we found that mothers with </w:t>
      </w:r>
      <w:r w:rsidR="00B8793B" w:rsidRPr="0016663E">
        <w:rPr>
          <w:rFonts w:asciiTheme="minorHAnsi" w:hAnsiTheme="minorHAnsi" w:cstheme="minorHAnsi"/>
          <w:bdr w:val="none" w:sz="0" w:space="0" w:color="auto" w:frame="1"/>
        </w:rPr>
        <w:t xml:space="preserve">below post-secondary education tended to decrease </w:t>
      </w:r>
      <w:r w:rsidR="008B234A" w:rsidRPr="0016663E">
        <w:rPr>
          <w:rFonts w:asciiTheme="minorHAnsi" w:hAnsiTheme="minorHAnsi" w:cstheme="minorHAnsi"/>
          <w:bdr w:val="none" w:sz="0" w:space="0" w:color="auto" w:frame="1"/>
        </w:rPr>
        <w:t xml:space="preserve">adherence to the </w:t>
      </w:r>
      <w:r w:rsidR="00B8793B" w:rsidRPr="0016663E">
        <w:rPr>
          <w:rFonts w:asciiTheme="minorHAnsi" w:hAnsiTheme="minorHAnsi" w:cstheme="minorHAnsi"/>
          <w:bdr w:val="none" w:sz="0" w:space="0" w:color="auto" w:frame="1"/>
        </w:rPr>
        <w:t>FVL pattern over time</w:t>
      </w:r>
      <w:r w:rsidR="008B234A" w:rsidRPr="0016663E">
        <w:rPr>
          <w:rFonts w:asciiTheme="minorHAnsi" w:hAnsiTheme="minorHAnsi" w:cstheme="minorHAnsi"/>
          <w:bdr w:val="none" w:sz="0" w:space="0" w:color="auto" w:frame="1"/>
        </w:rPr>
        <w:t xml:space="preserve">. </w:t>
      </w:r>
      <w:r w:rsidR="001A6C01" w:rsidRPr="0016663E">
        <w:rPr>
          <w:rFonts w:asciiTheme="minorHAnsi" w:hAnsiTheme="minorHAnsi" w:cstheme="minorHAnsi"/>
          <w:bdr w:val="none" w:sz="0" w:space="0" w:color="auto" w:frame="1"/>
        </w:rPr>
        <w:t xml:space="preserve">Our results are in </w:t>
      </w:r>
      <w:r w:rsidR="009F7117" w:rsidRPr="0016663E">
        <w:rPr>
          <w:rFonts w:asciiTheme="minorHAnsi" w:hAnsiTheme="minorHAnsi" w:cstheme="minorHAnsi"/>
          <w:bdr w:val="none" w:sz="0" w:space="0" w:color="auto" w:frame="1"/>
        </w:rPr>
        <w:t xml:space="preserve">line with </w:t>
      </w:r>
      <w:r w:rsidR="00082EAC" w:rsidRPr="0016663E">
        <w:rPr>
          <w:rFonts w:asciiTheme="minorHAnsi" w:hAnsiTheme="minorHAnsi" w:cstheme="minorHAnsi"/>
          <w:bdr w:val="none" w:sz="0" w:space="0" w:color="auto" w:frame="1"/>
        </w:rPr>
        <w:t xml:space="preserve">numerous studies which have shown that </w:t>
      </w:r>
      <w:r w:rsidR="00005288" w:rsidRPr="0016663E">
        <w:rPr>
          <w:rFonts w:asciiTheme="minorHAnsi" w:hAnsiTheme="minorHAnsi" w:cstheme="minorHAnsi"/>
          <w:bdr w:val="none" w:sz="0" w:space="0" w:color="auto" w:frame="1"/>
        </w:rPr>
        <w:t xml:space="preserve">consumption of unhealthy food is strongly patterned by SES and that </w:t>
      </w:r>
      <w:r w:rsidR="00082EAC" w:rsidRPr="0016663E">
        <w:rPr>
          <w:rFonts w:asciiTheme="minorHAnsi" w:hAnsiTheme="minorHAnsi" w:cstheme="minorHAnsi"/>
          <w:bdr w:val="none" w:sz="0" w:space="0" w:color="auto" w:frame="1"/>
        </w:rPr>
        <w:t xml:space="preserve">socio-economically disadvantaged individuals have less healthy dietary habits as compared to people with high SES </w:t>
      </w:r>
      <w:r w:rsidR="00082EAC" w:rsidRPr="0016663E">
        <w:rPr>
          <w:rFonts w:asciiTheme="minorHAnsi" w:hAnsiTheme="minorHAnsi" w:cstheme="minorHAnsi"/>
          <w:bdr w:val="none" w:sz="0" w:space="0" w:color="auto" w:frame="1"/>
        </w:rPr>
        <w:fldChar w:fldCharType="begin">
          <w:fldData xml:space="preserve">PEVuZE5vdGU+PENpdGU+PEF1dGhvcj5HaXNrZXM8L0F1dGhvcj48WWVhcj4yMDEwPC9ZZWFyPjxS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</w:fldData>
        </w:fldChar>
      </w:r>
      <w:r w:rsidR="00EE6BF2" w:rsidRPr="0016663E">
        <w:rPr>
          <w:rFonts w:asciiTheme="minorHAnsi" w:hAnsiTheme="minorHAnsi" w:cstheme="minorHAnsi"/>
          <w:bdr w:val="none" w:sz="0" w:space="0" w:color="auto" w:frame="1"/>
        </w:rPr>
        <w:instrText xml:space="preserve"> ADDIN EN.CITE </w:instrText>
      </w:r>
      <w:r w:rsidR="00EE6BF2" w:rsidRPr="0016663E">
        <w:rPr>
          <w:rFonts w:asciiTheme="minorHAnsi" w:hAnsiTheme="minorHAnsi" w:cstheme="minorHAnsi"/>
          <w:bdr w:val="none" w:sz="0" w:space="0" w:color="auto" w:frame="1"/>
        </w:rPr>
        <w:fldChar w:fldCharType="begin">
          <w:fldData xml:space="preserve">PEVuZE5vdGU+PENpdGU+PEF1dGhvcj5HaXNrZXM8L0F1dGhvcj48WWVhcj4yMDEwPC9ZZWFyPjxS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</w:fldData>
        </w:fldChar>
      </w:r>
      <w:r w:rsidR="00EE6BF2" w:rsidRPr="0016663E">
        <w:rPr>
          <w:rFonts w:asciiTheme="minorHAnsi" w:hAnsiTheme="minorHAnsi" w:cstheme="minorHAnsi"/>
          <w:bdr w:val="none" w:sz="0" w:space="0" w:color="auto" w:frame="1"/>
        </w:rPr>
        <w:instrText xml:space="preserve"> ADDIN EN.CITE.DATA </w:instrText>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end"/>
      </w:r>
      <w:r w:rsidR="00082EAC" w:rsidRPr="0016663E">
        <w:rPr>
          <w:rFonts w:asciiTheme="minorHAnsi" w:hAnsiTheme="minorHAnsi" w:cstheme="minorHAnsi"/>
          <w:bdr w:val="none" w:sz="0" w:space="0" w:color="auto" w:frame="1"/>
        </w:rPr>
      </w:r>
      <w:r w:rsidR="00082EAC"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64-68]</w:t>
      </w:r>
      <w:r w:rsidR="00082EAC" w:rsidRPr="0016663E">
        <w:rPr>
          <w:rFonts w:asciiTheme="minorHAnsi" w:hAnsiTheme="minorHAnsi" w:cstheme="minorHAnsi"/>
          <w:bdr w:val="none" w:sz="0" w:space="0" w:color="auto" w:frame="1"/>
        </w:rPr>
        <w:fldChar w:fldCharType="end"/>
      </w:r>
      <w:r w:rsidR="00005288" w:rsidRPr="0016663E">
        <w:rPr>
          <w:rFonts w:asciiTheme="minorHAnsi" w:hAnsiTheme="minorHAnsi" w:cstheme="minorHAnsi"/>
          <w:bdr w:val="none" w:sz="0" w:space="0" w:color="auto" w:frame="1"/>
        </w:rPr>
        <w:t xml:space="preserve">. </w:t>
      </w:r>
      <w:r w:rsidR="006140B7" w:rsidRPr="0016663E">
        <w:rPr>
          <w:rFonts w:asciiTheme="minorHAnsi" w:hAnsiTheme="minorHAnsi" w:cstheme="minorHAnsi"/>
          <w:bdr w:val="none" w:sz="0" w:space="0" w:color="auto" w:frame="1"/>
        </w:rPr>
        <w:t xml:space="preserve">It is well understood that </w:t>
      </w:r>
      <w:r w:rsidR="00A9188F" w:rsidRPr="0016663E">
        <w:rPr>
          <w:rFonts w:asciiTheme="minorHAnsi" w:hAnsiTheme="minorHAnsi" w:cstheme="minorHAnsi"/>
          <w:bdr w:val="none" w:sz="0" w:space="0" w:color="auto" w:frame="1"/>
        </w:rPr>
        <w:t>higher education</w:t>
      </w:r>
      <w:r w:rsidR="00A97991" w:rsidRPr="0016663E">
        <w:rPr>
          <w:rFonts w:asciiTheme="minorHAnsi" w:hAnsiTheme="minorHAnsi" w:cstheme="minorHAnsi"/>
          <w:bdr w:val="none" w:sz="0" w:space="0" w:color="auto" w:frame="1"/>
        </w:rPr>
        <w:t>al</w:t>
      </w:r>
      <w:r w:rsidR="0090744C" w:rsidRPr="0016663E">
        <w:rPr>
          <w:rFonts w:asciiTheme="minorHAnsi" w:hAnsiTheme="minorHAnsi" w:cstheme="minorHAnsi"/>
          <w:bdr w:val="none" w:sz="0" w:space="0" w:color="auto" w:frame="1"/>
        </w:rPr>
        <w:t xml:space="preserve"> attainment</w:t>
      </w:r>
      <w:r w:rsidR="00AC3648" w:rsidRPr="0016663E">
        <w:rPr>
          <w:rFonts w:asciiTheme="minorHAnsi" w:hAnsiTheme="minorHAnsi" w:cstheme="minorHAnsi"/>
          <w:bdr w:val="none" w:sz="0" w:space="0" w:color="auto" w:frame="1"/>
        </w:rPr>
        <w:t xml:space="preserve"> </w:t>
      </w:r>
      <w:r w:rsidR="006140B7" w:rsidRPr="0016663E">
        <w:rPr>
          <w:rFonts w:asciiTheme="minorHAnsi" w:hAnsiTheme="minorHAnsi" w:cstheme="minorHAnsi"/>
          <w:bdr w:val="none" w:sz="0" w:space="0" w:color="auto" w:frame="1"/>
        </w:rPr>
        <w:t xml:space="preserve">is often associated with </w:t>
      </w:r>
      <w:r w:rsidR="00A9188F" w:rsidRPr="0016663E">
        <w:rPr>
          <w:rFonts w:asciiTheme="minorHAnsi" w:hAnsiTheme="minorHAnsi" w:cstheme="minorHAnsi"/>
          <w:bdr w:val="none" w:sz="0" w:space="0" w:color="auto" w:frame="1"/>
        </w:rPr>
        <w:t xml:space="preserve">lower consumption of energy-dense food </w:t>
      </w:r>
      <w:r w:rsidR="006140B7" w:rsidRPr="0016663E">
        <w:rPr>
          <w:rFonts w:asciiTheme="minorHAnsi" w:hAnsiTheme="minorHAnsi" w:cstheme="minorHAnsi"/>
          <w:bdr w:val="none" w:sz="0" w:space="0" w:color="auto" w:frame="1"/>
        </w:rPr>
        <w:fldChar w:fldCharType="begin">
          <w:fldData xml:space="preserve">PEVuZE5vdGU+PENpdGU+PEF1dGhvcj5BcmFic2hhaGk8L0F1dGhvcj48WWVhcj4yMDExPC9ZZWFy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</w:fldData>
        </w:fldChar>
      </w:r>
      <w:r w:rsidR="00EE6BF2" w:rsidRPr="0016663E">
        <w:rPr>
          <w:rFonts w:asciiTheme="minorHAnsi" w:hAnsiTheme="minorHAnsi" w:cstheme="minorHAnsi"/>
          <w:bdr w:val="none" w:sz="0" w:space="0" w:color="auto" w:frame="1"/>
        </w:rPr>
        <w:instrText xml:space="preserve"> ADDIN EN.CITE </w:instrText>
      </w:r>
      <w:r w:rsidR="00EE6BF2" w:rsidRPr="0016663E">
        <w:rPr>
          <w:rFonts w:asciiTheme="minorHAnsi" w:hAnsiTheme="minorHAnsi" w:cstheme="minorHAnsi"/>
          <w:bdr w:val="none" w:sz="0" w:space="0" w:color="auto" w:frame="1"/>
        </w:rPr>
        <w:fldChar w:fldCharType="begin">
          <w:fldData xml:space="preserve">PEVuZE5vdGU+PENpdGU+PEF1dGhvcj5BcmFic2hhaGk8L0F1dGhvcj48WWVhcj4yMDExPC9ZZWFy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</w:fldData>
        </w:fldChar>
      </w:r>
      <w:r w:rsidR="00EE6BF2" w:rsidRPr="0016663E">
        <w:rPr>
          <w:rFonts w:asciiTheme="minorHAnsi" w:hAnsiTheme="minorHAnsi" w:cstheme="minorHAnsi"/>
          <w:bdr w:val="none" w:sz="0" w:space="0" w:color="auto" w:frame="1"/>
        </w:rPr>
        <w:instrText xml:space="preserve"> ADDIN EN.CITE.DATA </w:instrText>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end"/>
      </w:r>
      <w:r w:rsidR="006140B7" w:rsidRPr="0016663E">
        <w:rPr>
          <w:rFonts w:asciiTheme="minorHAnsi" w:hAnsiTheme="minorHAnsi" w:cstheme="minorHAnsi"/>
          <w:bdr w:val="none" w:sz="0" w:space="0" w:color="auto" w:frame="1"/>
        </w:rPr>
      </w:r>
      <w:r w:rsidR="006140B7"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69-77]</w:t>
      </w:r>
      <w:r w:rsidR="006140B7" w:rsidRPr="0016663E">
        <w:rPr>
          <w:rFonts w:asciiTheme="minorHAnsi" w:hAnsiTheme="minorHAnsi" w:cstheme="minorHAnsi"/>
          <w:bdr w:val="none" w:sz="0" w:space="0" w:color="auto" w:frame="1"/>
        </w:rPr>
        <w:fldChar w:fldCharType="end"/>
      </w:r>
      <w:r w:rsidR="006140B7" w:rsidRPr="0016663E">
        <w:rPr>
          <w:rFonts w:asciiTheme="minorHAnsi" w:hAnsiTheme="minorHAnsi" w:cstheme="minorHAnsi"/>
          <w:bdr w:val="none" w:sz="0" w:space="0" w:color="auto" w:frame="1"/>
        </w:rPr>
        <w:t xml:space="preserve">. Higher education may indicate better nutritional knowledge and ability to understand the information communicated by healthcare professionals or on food labels to facilitate a person’s food choices </w:t>
      </w:r>
      <w:r w:rsidR="006140B7" w:rsidRPr="0016663E">
        <w:rPr>
          <w:rFonts w:asciiTheme="minorHAnsi" w:hAnsiTheme="minorHAnsi" w:cstheme="minorHAnsi"/>
          <w:bdr w:val="none" w:sz="0" w:space="0" w:color="auto" w:frame="1"/>
        </w:rPr>
        <w:fldChar w:fldCharType="begin">
          <w:fldData xml:space="preserve">PEVuZE5vdGU+PENpdGU+PEF1dGhvcj5HaXNrZXM8L0F1dGhvcj48WWVhcj4yMDAyPC9ZZWFyPjxS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</w:fldData>
        </w:fldChar>
      </w:r>
      <w:r w:rsidR="00EE6BF2" w:rsidRPr="0016663E">
        <w:rPr>
          <w:rFonts w:asciiTheme="minorHAnsi" w:hAnsiTheme="minorHAnsi" w:cstheme="minorHAnsi"/>
          <w:bdr w:val="none" w:sz="0" w:space="0" w:color="auto" w:frame="1"/>
        </w:rPr>
        <w:instrText xml:space="preserve"> ADDIN EN.CITE </w:instrText>
      </w:r>
      <w:r w:rsidR="00EE6BF2" w:rsidRPr="0016663E">
        <w:rPr>
          <w:rFonts w:asciiTheme="minorHAnsi" w:hAnsiTheme="minorHAnsi" w:cstheme="minorHAnsi"/>
          <w:bdr w:val="none" w:sz="0" w:space="0" w:color="auto" w:frame="1"/>
        </w:rPr>
        <w:fldChar w:fldCharType="begin">
          <w:fldData xml:space="preserve">PEVuZE5vdGU+PENpdGU+PEF1dGhvcj5HaXNrZXM8L0F1dGhvcj48WWVhcj4yMDAyPC9ZZWFyPjxS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</w:fldData>
        </w:fldChar>
      </w:r>
      <w:r w:rsidR="00EE6BF2" w:rsidRPr="0016663E">
        <w:rPr>
          <w:rFonts w:asciiTheme="minorHAnsi" w:hAnsiTheme="minorHAnsi" w:cstheme="minorHAnsi"/>
          <w:bdr w:val="none" w:sz="0" w:space="0" w:color="auto" w:frame="1"/>
        </w:rPr>
        <w:instrText xml:space="preserve"> ADDIN EN.CITE.DATA </w:instrText>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end"/>
      </w:r>
      <w:r w:rsidR="006140B7" w:rsidRPr="0016663E">
        <w:rPr>
          <w:rFonts w:asciiTheme="minorHAnsi" w:hAnsiTheme="minorHAnsi" w:cstheme="minorHAnsi"/>
          <w:bdr w:val="none" w:sz="0" w:space="0" w:color="auto" w:frame="1"/>
        </w:rPr>
      </w:r>
      <w:r w:rsidR="006140B7"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65,78]</w:t>
      </w:r>
      <w:r w:rsidR="006140B7" w:rsidRPr="0016663E">
        <w:rPr>
          <w:rFonts w:asciiTheme="minorHAnsi" w:hAnsiTheme="minorHAnsi" w:cstheme="minorHAnsi"/>
          <w:bdr w:val="none" w:sz="0" w:space="0" w:color="auto" w:frame="1"/>
        </w:rPr>
        <w:fldChar w:fldCharType="end"/>
      </w:r>
      <w:r w:rsidR="006140B7" w:rsidRPr="0016663E">
        <w:rPr>
          <w:rFonts w:asciiTheme="minorHAnsi" w:hAnsiTheme="minorHAnsi" w:cstheme="minorHAnsi"/>
          <w:bdr w:val="none" w:sz="0" w:space="0" w:color="auto" w:frame="1"/>
        </w:rPr>
        <w:t xml:space="preserve">. </w:t>
      </w:r>
    </w:p>
    <w:p w14:paraId="73C526F1" w14:textId="77777777" w:rsidR="00AD4576" w:rsidRPr="0016663E" w:rsidRDefault="00AD4576" w:rsidP="00177973">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64FA34EE" w14:textId="4BAA9FC9" w:rsidR="000402E9" w:rsidRPr="0016663E" w:rsidRDefault="00A9188F" w:rsidP="00177973">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Consistent with other studies </w:t>
      </w:r>
      <w:r w:rsidRPr="0016663E">
        <w:rPr>
          <w:rFonts w:asciiTheme="minorHAnsi" w:hAnsiTheme="minorHAnsi" w:cstheme="minorHAnsi"/>
          <w:bdr w:val="none" w:sz="0" w:space="0" w:color="auto" w:frame="1"/>
        </w:rPr>
        <w:fldChar w:fldCharType="begin">
          <w:fldData xml:space="preserve">PEVuZE5vdGU+PENpdGU+PEF1dGhvcj5IYW48L0F1dGhvcj48WWVhcj4yMDE1PC9ZZWFyPjxSZWNO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</w:fldData>
        </w:fldChar>
      </w:r>
      <w:r w:rsidR="00EE6BF2" w:rsidRPr="0016663E">
        <w:rPr>
          <w:rFonts w:asciiTheme="minorHAnsi" w:hAnsiTheme="minorHAnsi" w:cstheme="minorHAnsi"/>
          <w:bdr w:val="none" w:sz="0" w:space="0" w:color="auto" w:frame="1"/>
        </w:rPr>
        <w:instrText xml:space="preserve"> ADDIN EN.CITE </w:instrText>
      </w:r>
      <w:r w:rsidR="00EE6BF2" w:rsidRPr="0016663E">
        <w:rPr>
          <w:rFonts w:asciiTheme="minorHAnsi" w:hAnsiTheme="minorHAnsi" w:cstheme="minorHAnsi"/>
          <w:bdr w:val="none" w:sz="0" w:space="0" w:color="auto" w:frame="1"/>
        </w:rPr>
        <w:fldChar w:fldCharType="begin">
          <w:fldData xml:space="preserve">PEVuZE5vdGU+PENpdGU+PEF1dGhvcj5IYW48L0F1dGhvcj48WWVhcj4yMDE1PC9ZZWFyPjxSZWNO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</w:fldData>
        </w:fldChar>
      </w:r>
      <w:r w:rsidR="00EE6BF2" w:rsidRPr="0016663E">
        <w:rPr>
          <w:rFonts w:asciiTheme="minorHAnsi" w:hAnsiTheme="minorHAnsi" w:cstheme="minorHAnsi"/>
          <w:bdr w:val="none" w:sz="0" w:space="0" w:color="auto" w:frame="1"/>
        </w:rPr>
        <w:instrText xml:space="preserve"> ADDIN EN.CITE.DATA </w:instrText>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r>
      <w:r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74,79]</w:t>
      </w:r>
      <w:r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t xml:space="preserve">, older women were more likely to have </w:t>
      </w:r>
      <w:r w:rsidR="0090744C" w:rsidRPr="0016663E">
        <w:rPr>
          <w:rFonts w:asciiTheme="minorHAnsi" w:hAnsiTheme="minorHAnsi" w:cstheme="minorHAnsi"/>
          <w:bdr w:val="none" w:sz="0" w:space="0" w:color="auto" w:frame="1"/>
        </w:rPr>
        <w:t xml:space="preserve">a </w:t>
      </w:r>
      <w:r w:rsidRPr="0016663E">
        <w:rPr>
          <w:rFonts w:asciiTheme="minorHAnsi" w:hAnsiTheme="minorHAnsi" w:cstheme="minorHAnsi"/>
          <w:bdr w:val="none" w:sz="0" w:space="0" w:color="auto" w:frame="1"/>
        </w:rPr>
        <w:t xml:space="preserve">healthier diet compared to younger women. This may be due to older women being more </w:t>
      </w:r>
      <w:r w:rsidR="0090744C" w:rsidRPr="0016663E">
        <w:rPr>
          <w:rFonts w:asciiTheme="minorHAnsi" w:hAnsiTheme="minorHAnsi" w:cstheme="minorHAnsi"/>
          <w:bdr w:val="none" w:sz="0" w:space="0" w:color="auto" w:frame="1"/>
        </w:rPr>
        <w:t xml:space="preserve">informed </w:t>
      </w:r>
      <w:r w:rsidRPr="0016663E">
        <w:rPr>
          <w:rFonts w:asciiTheme="minorHAnsi" w:hAnsiTheme="minorHAnsi" w:cstheme="minorHAnsi"/>
          <w:bdr w:val="none" w:sz="0" w:space="0" w:color="auto" w:frame="1"/>
        </w:rPr>
        <w:t xml:space="preserve">regarding lifestyle choices and they have been found to have better nutritional knowledge and better adherence to national dietary guidelines, thus </w:t>
      </w:r>
      <w:r w:rsidR="0090744C" w:rsidRPr="0016663E">
        <w:rPr>
          <w:rFonts w:asciiTheme="minorHAnsi" w:hAnsiTheme="minorHAnsi" w:cstheme="minorHAnsi"/>
          <w:bdr w:val="none" w:sz="0" w:space="0" w:color="auto" w:frame="1"/>
        </w:rPr>
        <w:t xml:space="preserve">a </w:t>
      </w:r>
      <w:r w:rsidRPr="0016663E">
        <w:rPr>
          <w:rFonts w:asciiTheme="minorHAnsi" w:hAnsiTheme="minorHAnsi" w:cstheme="minorHAnsi"/>
          <w:bdr w:val="none" w:sz="0" w:space="0" w:color="auto" w:frame="1"/>
        </w:rPr>
        <w:t xml:space="preserve">healthier dietary intake </w:t>
      </w:r>
      <w:r w:rsidRPr="0016663E">
        <w:rPr>
          <w:rFonts w:asciiTheme="minorHAnsi" w:hAnsiTheme="minorHAnsi" w:cstheme="minorHAnsi"/>
          <w:bdr w:val="none" w:sz="0" w:space="0" w:color="auto" w:frame="1"/>
        </w:rPr>
        <w:fldChar w:fldCharType="begin">
          <w:fldData xml:space="preserve">PEVuZE5vdGU+PENpdGU+PEF1dGhvcj5IaWxsZXN1bmQ8L0F1dGhvcj48WWVhcj4yMDE0PC9ZZWFy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</w:fldData>
        </w:fldChar>
      </w:r>
      <w:r w:rsidR="00EE6BF2" w:rsidRPr="0016663E">
        <w:rPr>
          <w:rFonts w:asciiTheme="minorHAnsi" w:hAnsiTheme="minorHAnsi" w:cstheme="minorHAnsi"/>
          <w:bdr w:val="none" w:sz="0" w:space="0" w:color="auto" w:frame="1"/>
        </w:rPr>
        <w:instrText xml:space="preserve"> ADDIN EN.CITE </w:instrText>
      </w:r>
      <w:r w:rsidR="00EE6BF2" w:rsidRPr="0016663E">
        <w:rPr>
          <w:rFonts w:asciiTheme="minorHAnsi" w:hAnsiTheme="minorHAnsi" w:cstheme="minorHAnsi"/>
          <w:bdr w:val="none" w:sz="0" w:space="0" w:color="auto" w:frame="1"/>
        </w:rPr>
        <w:fldChar w:fldCharType="begin">
          <w:fldData xml:space="preserve">PEVuZE5vdGU+PENpdGU+PEF1dGhvcj5IaWxsZXN1bmQ8L0F1dGhvcj48WWVhcj4yMDE0PC9ZZWFy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</w:fldData>
        </w:fldChar>
      </w:r>
      <w:r w:rsidR="00EE6BF2" w:rsidRPr="0016663E">
        <w:rPr>
          <w:rFonts w:asciiTheme="minorHAnsi" w:hAnsiTheme="minorHAnsi" w:cstheme="minorHAnsi"/>
          <w:bdr w:val="none" w:sz="0" w:space="0" w:color="auto" w:frame="1"/>
        </w:rPr>
        <w:instrText xml:space="preserve"> ADDIN EN.CITE.DATA </w:instrText>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r>
      <w:r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80,81]</w:t>
      </w:r>
      <w:r w:rsidRPr="0016663E">
        <w:rPr>
          <w:rFonts w:asciiTheme="minorHAnsi" w:hAnsiTheme="minorHAnsi" w:cstheme="minorHAnsi"/>
          <w:bdr w:val="none" w:sz="0" w:space="0" w:color="auto" w:frame="1"/>
        </w:rPr>
        <w:fldChar w:fldCharType="end"/>
      </w:r>
      <w:r w:rsidRPr="0016663E">
        <w:rPr>
          <w:rFonts w:asciiTheme="minorHAnsi" w:hAnsiTheme="minorHAnsi" w:cstheme="minorHAnsi"/>
          <w:bdr w:val="none" w:sz="0" w:space="0" w:color="auto" w:frame="1"/>
        </w:rPr>
        <w:t>.</w:t>
      </w:r>
      <w:r w:rsidR="00FF0710" w:rsidRPr="0016663E">
        <w:rPr>
          <w:rFonts w:asciiTheme="minorHAnsi" w:hAnsiTheme="minorHAnsi" w:cstheme="minorHAnsi"/>
          <w:bdr w:val="none" w:sz="0" w:space="0" w:color="auto" w:frame="1"/>
        </w:rPr>
        <w:t xml:space="preserve"> Our findings are important in identifying ‘at risk’</w:t>
      </w:r>
      <w:r w:rsidR="00966821" w:rsidRPr="0016663E">
        <w:rPr>
          <w:rFonts w:asciiTheme="minorHAnsi" w:hAnsiTheme="minorHAnsi" w:cstheme="minorHAnsi"/>
          <w:bdr w:val="none" w:sz="0" w:space="0" w:color="auto" w:frame="1"/>
        </w:rPr>
        <w:t xml:space="preserve"> </w:t>
      </w:r>
      <w:r w:rsidR="00FF0710" w:rsidRPr="0016663E">
        <w:rPr>
          <w:rFonts w:asciiTheme="minorHAnsi" w:hAnsiTheme="minorHAnsi" w:cstheme="minorHAnsi"/>
          <w:bdr w:val="none" w:sz="0" w:space="0" w:color="auto" w:frame="1"/>
        </w:rPr>
        <w:t xml:space="preserve">populations </w:t>
      </w:r>
      <w:r w:rsidR="00966821" w:rsidRPr="0016663E">
        <w:rPr>
          <w:rFonts w:asciiTheme="minorHAnsi" w:hAnsiTheme="minorHAnsi" w:cstheme="minorHAnsi"/>
          <w:bdr w:val="none" w:sz="0" w:space="0" w:color="auto" w:frame="1"/>
        </w:rPr>
        <w:t xml:space="preserve">during pregnancy </w:t>
      </w:r>
      <w:r w:rsidR="00FF0710" w:rsidRPr="0016663E">
        <w:rPr>
          <w:rFonts w:asciiTheme="minorHAnsi" w:hAnsiTheme="minorHAnsi" w:cstheme="minorHAnsi"/>
          <w:bdr w:val="none" w:sz="0" w:space="0" w:color="auto" w:frame="1"/>
        </w:rPr>
        <w:t>in ter</w:t>
      </w:r>
      <w:r w:rsidR="00C477F9" w:rsidRPr="0016663E">
        <w:rPr>
          <w:rFonts w:asciiTheme="minorHAnsi" w:hAnsiTheme="minorHAnsi" w:cstheme="minorHAnsi"/>
          <w:bdr w:val="none" w:sz="0" w:space="0" w:color="auto" w:frame="1"/>
        </w:rPr>
        <w:t>ms of their demog</w:t>
      </w:r>
      <w:r w:rsidR="00322906" w:rsidRPr="0016663E">
        <w:rPr>
          <w:rFonts w:asciiTheme="minorHAnsi" w:hAnsiTheme="minorHAnsi" w:cstheme="minorHAnsi"/>
          <w:bdr w:val="none" w:sz="0" w:space="0" w:color="auto" w:frame="1"/>
        </w:rPr>
        <w:t xml:space="preserve">raphic </w:t>
      </w:r>
      <w:r w:rsidR="00AC3648" w:rsidRPr="0016663E">
        <w:rPr>
          <w:rFonts w:asciiTheme="minorHAnsi" w:hAnsiTheme="minorHAnsi" w:cstheme="minorHAnsi"/>
          <w:bdr w:val="none" w:sz="0" w:space="0" w:color="auto" w:frame="1"/>
        </w:rPr>
        <w:t xml:space="preserve">characteristics and SES, in </w:t>
      </w:r>
      <w:r w:rsidR="00FF0710" w:rsidRPr="0016663E">
        <w:rPr>
          <w:rFonts w:asciiTheme="minorHAnsi" w:hAnsiTheme="minorHAnsi" w:cstheme="minorHAnsi"/>
          <w:bdr w:val="none" w:sz="0" w:space="0" w:color="auto" w:frame="1"/>
        </w:rPr>
        <w:t xml:space="preserve">whom </w:t>
      </w:r>
      <w:r w:rsidR="00177973" w:rsidRPr="0016663E">
        <w:rPr>
          <w:rFonts w:asciiTheme="minorHAnsi" w:hAnsiTheme="minorHAnsi" w:cstheme="minorHAnsi"/>
          <w:bdr w:val="none" w:sz="0" w:space="0" w:color="auto" w:frame="1"/>
        </w:rPr>
        <w:t>future nutrition</w:t>
      </w:r>
      <w:r w:rsidR="00966821" w:rsidRPr="0016663E">
        <w:rPr>
          <w:rFonts w:asciiTheme="minorHAnsi" w:hAnsiTheme="minorHAnsi" w:cstheme="minorHAnsi"/>
          <w:bdr w:val="none" w:sz="0" w:space="0" w:color="auto" w:frame="1"/>
        </w:rPr>
        <w:t>al</w:t>
      </w:r>
      <w:r w:rsidR="00177973" w:rsidRPr="0016663E">
        <w:rPr>
          <w:rFonts w:asciiTheme="minorHAnsi" w:hAnsiTheme="minorHAnsi" w:cstheme="minorHAnsi"/>
          <w:bdr w:val="none" w:sz="0" w:space="0" w:color="auto" w:frame="1"/>
        </w:rPr>
        <w:t xml:space="preserve"> promotion initiatives and public health policies</w:t>
      </w:r>
      <w:r w:rsidR="00966821" w:rsidRPr="0016663E">
        <w:rPr>
          <w:rFonts w:asciiTheme="minorHAnsi" w:hAnsiTheme="minorHAnsi" w:cstheme="minorHAnsi"/>
          <w:bdr w:val="none" w:sz="0" w:space="0" w:color="auto" w:frame="1"/>
        </w:rPr>
        <w:t xml:space="preserve"> </w:t>
      </w:r>
      <w:r w:rsidR="00AC3648" w:rsidRPr="0016663E">
        <w:rPr>
          <w:rFonts w:asciiTheme="minorHAnsi" w:hAnsiTheme="minorHAnsi" w:cstheme="minorHAnsi"/>
          <w:bdr w:val="none" w:sz="0" w:space="0" w:color="auto" w:frame="1"/>
        </w:rPr>
        <w:t xml:space="preserve">might be </w:t>
      </w:r>
      <w:r w:rsidR="00FF0710" w:rsidRPr="0016663E">
        <w:rPr>
          <w:rFonts w:asciiTheme="minorHAnsi" w:hAnsiTheme="minorHAnsi" w:cstheme="minorHAnsi"/>
          <w:bdr w:val="none" w:sz="0" w:space="0" w:color="auto" w:frame="1"/>
        </w:rPr>
        <w:t>prioritise</w:t>
      </w:r>
      <w:r w:rsidR="00AC3648" w:rsidRPr="0016663E">
        <w:rPr>
          <w:rFonts w:asciiTheme="minorHAnsi" w:hAnsiTheme="minorHAnsi" w:cstheme="minorHAnsi"/>
          <w:bdr w:val="none" w:sz="0" w:space="0" w:color="auto" w:frame="1"/>
        </w:rPr>
        <w:t xml:space="preserve">d </w:t>
      </w:r>
      <w:r w:rsidR="00386F1D" w:rsidRPr="0016663E">
        <w:rPr>
          <w:rFonts w:asciiTheme="minorHAnsi" w:hAnsiTheme="minorHAnsi" w:cstheme="minorHAnsi"/>
          <w:bdr w:val="none" w:sz="0" w:space="0" w:color="auto" w:frame="1"/>
        </w:rPr>
        <w:t xml:space="preserve">to </w:t>
      </w:r>
      <w:r w:rsidR="00AB2073" w:rsidRPr="0016663E">
        <w:rPr>
          <w:rFonts w:asciiTheme="minorHAnsi" w:hAnsiTheme="minorHAnsi" w:cstheme="minorHAnsi"/>
          <w:bdr w:val="none" w:sz="0" w:space="0" w:color="auto" w:frame="1"/>
        </w:rPr>
        <w:t xml:space="preserve">prevent </w:t>
      </w:r>
      <w:r w:rsidR="001D6654" w:rsidRPr="0016663E">
        <w:rPr>
          <w:rFonts w:asciiTheme="minorHAnsi" w:hAnsiTheme="minorHAnsi" w:cstheme="minorHAnsi"/>
          <w:bdr w:val="none" w:sz="0" w:space="0" w:color="auto" w:frame="1"/>
        </w:rPr>
        <w:t xml:space="preserve">reduced diet quality during the transition to motherhood. </w:t>
      </w:r>
    </w:p>
    <w:p w14:paraId="34ACB989" w14:textId="77777777" w:rsidR="001D6654" w:rsidRPr="0016663E" w:rsidRDefault="001D6654" w:rsidP="00177973">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0A7FB1E7" w14:textId="2CEDC815" w:rsidR="00537E5E" w:rsidRPr="0016663E" w:rsidRDefault="000402E9" w:rsidP="00BA20A9">
      <w:pPr>
        <w:pStyle w:val="NormalWeb"/>
        <w:shd w:val="clear" w:color="auto" w:fill="FFFFFF"/>
        <w:spacing w:before="0" w:beforeAutospacing="0" w:after="0" w:afterAutospacing="0" w:line="360" w:lineRule="auto"/>
        <w:jc w:val="both"/>
        <w:rPr>
          <w:rFonts w:asciiTheme="minorHAnsi" w:hAnsiTheme="minorHAnsi" w:cstheme="minorHAnsi"/>
          <w:bCs/>
        </w:rPr>
      </w:pPr>
      <w:r w:rsidRPr="0016663E">
        <w:rPr>
          <w:rFonts w:asciiTheme="minorHAnsi" w:hAnsiTheme="minorHAnsi" w:cstheme="minorHAnsi"/>
          <w:bdr w:val="none" w:sz="0" w:space="0" w:color="auto" w:frame="1"/>
        </w:rPr>
        <w:t xml:space="preserve">In addition, we found that women with </w:t>
      </w:r>
      <w:r w:rsidR="00910D25" w:rsidRPr="0016663E">
        <w:rPr>
          <w:rFonts w:asciiTheme="minorHAnsi" w:hAnsiTheme="minorHAnsi" w:cstheme="minorHAnsi"/>
          <w:bdr w:val="none" w:sz="0" w:space="0" w:color="auto" w:frame="1"/>
        </w:rPr>
        <w:t>one or more</w:t>
      </w:r>
      <w:r w:rsidRPr="0016663E">
        <w:rPr>
          <w:rFonts w:asciiTheme="minorHAnsi" w:hAnsiTheme="minorHAnsi" w:cstheme="minorHAnsi"/>
          <w:bdr w:val="none" w:sz="0" w:space="0" w:color="auto" w:frame="1"/>
        </w:rPr>
        <w:t xml:space="preserve"> pregnancies </w:t>
      </w:r>
      <w:r w:rsidRPr="0016663E">
        <w:rPr>
          <w:rFonts w:asciiTheme="minorHAnsi" w:hAnsiTheme="minorHAnsi" w:cstheme="minorHAnsi"/>
          <w:bCs/>
        </w:rPr>
        <w:t xml:space="preserve">between </w:t>
      </w:r>
      <w:r w:rsidR="00910D25" w:rsidRPr="0016663E">
        <w:rPr>
          <w:rFonts w:asciiTheme="minorHAnsi" w:hAnsiTheme="minorHAnsi" w:cstheme="minorHAnsi"/>
          <w:bCs/>
        </w:rPr>
        <w:t xml:space="preserve">the </w:t>
      </w:r>
      <w:r w:rsidRPr="0016663E">
        <w:rPr>
          <w:rFonts w:asciiTheme="minorHAnsi" w:hAnsiTheme="minorHAnsi" w:cstheme="minorHAnsi"/>
          <w:bCs/>
        </w:rPr>
        <w:t xml:space="preserve">GUSTO birth and the </w:t>
      </w:r>
      <w:r w:rsidRPr="0016663E">
        <w:rPr>
          <w:rFonts w:asciiTheme="minorHAnsi" w:hAnsiTheme="minorHAnsi" w:cstheme="minorHAnsi"/>
          <w:bdr w:val="none" w:sz="0" w:space="0" w:color="auto" w:frame="1"/>
        </w:rPr>
        <w:t xml:space="preserve">4-year </w:t>
      </w:r>
      <w:r w:rsidRPr="0016663E">
        <w:rPr>
          <w:rFonts w:asciiTheme="minorHAnsi" w:hAnsiTheme="minorHAnsi" w:cstheme="minorHAnsi"/>
          <w:bCs/>
        </w:rPr>
        <w:t xml:space="preserve">follow-up visit tended to adhere more to the ‘unhealthy’ dietary pattern at 6 years post-pregnancy. This is comparable to previous findings showing women who had more children had </w:t>
      </w:r>
      <w:r w:rsidR="00270A82" w:rsidRPr="0016663E">
        <w:rPr>
          <w:rFonts w:asciiTheme="minorHAnsi" w:hAnsiTheme="minorHAnsi" w:cstheme="minorHAnsi"/>
          <w:bCs/>
        </w:rPr>
        <w:t xml:space="preserve">lower intentions to eat healthy and had </w:t>
      </w:r>
      <w:r w:rsidRPr="0016663E">
        <w:rPr>
          <w:rFonts w:asciiTheme="minorHAnsi" w:hAnsiTheme="minorHAnsi" w:cstheme="minorHAnsi"/>
          <w:bCs/>
        </w:rPr>
        <w:t xml:space="preserve">poorer-quality diets </w:t>
      </w:r>
      <w:r w:rsidRPr="0016663E">
        <w:rPr>
          <w:rFonts w:asciiTheme="minorHAnsi" w:hAnsiTheme="minorHAnsi" w:cstheme="minorHAnsi"/>
          <w:bCs/>
        </w:rPr>
        <w:fldChar w:fldCharType="begin">
          <w:fldData xml:space="preserve">PEVuZE5vdGU+PENpdGU+PEF1dGhvcj5SaWZhcy1TaGltYW48L0F1dGhvcj48WWVhcj4yMDA5PC9Z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</w:fldData>
        </w:fldChar>
      </w:r>
      <w:r w:rsidR="00EE6BF2" w:rsidRPr="0016663E">
        <w:rPr>
          <w:rFonts w:asciiTheme="minorHAnsi" w:hAnsiTheme="minorHAnsi" w:cstheme="minorHAnsi"/>
          <w:bCs/>
        </w:rPr>
        <w:instrText xml:space="preserve"> ADDIN EN.CITE </w:instrText>
      </w:r>
      <w:r w:rsidR="00EE6BF2" w:rsidRPr="0016663E">
        <w:rPr>
          <w:rFonts w:asciiTheme="minorHAnsi" w:hAnsiTheme="minorHAnsi" w:cstheme="minorHAnsi"/>
          <w:bCs/>
        </w:rPr>
        <w:fldChar w:fldCharType="begin">
          <w:fldData xml:space="preserve">PEVuZE5vdGU+PENpdGU+PEF1dGhvcj5SaWZhcy1TaGltYW48L0F1dGhvcj48WWVhcj4yMDA5PC9Z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</w:fldData>
        </w:fldChar>
      </w:r>
      <w:r w:rsidR="00EE6BF2" w:rsidRPr="0016663E">
        <w:rPr>
          <w:rFonts w:asciiTheme="minorHAnsi" w:hAnsiTheme="minorHAnsi" w:cstheme="minorHAnsi"/>
          <w:bCs/>
        </w:rPr>
        <w:instrText xml:space="preserve"> ADDIN EN.CITE.DATA </w:instrText>
      </w:r>
      <w:r w:rsidR="00EE6BF2" w:rsidRPr="0016663E">
        <w:rPr>
          <w:rFonts w:asciiTheme="minorHAnsi" w:hAnsiTheme="minorHAnsi" w:cstheme="minorHAnsi"/>
          <w:bCs/>
        </w:rPr>
      </w:r>
      <w:r w:rsidR="00EE6BF2" w:rsidRPr="0016663E">
        <w:rPr>
          <w:rFonts w:asciiTheme="minorHAnsi" w:hAnsiTheme="minorHAnsi" w:cstheme="minorHAnsi"/>
          <w:bCs/>
        </w:rPr>
        <w:fldChar w:fldCharType="end"/>
      </w:r>
      <w:r w:rsidRPr="0016663E">
        <w:rPr>
          <w:rFonts w:asciiTheme="minorHAnsi" w:hAnsiTheme="minorHAnsi" w:cstheme="minorHAnsi"/>
          <w:bCs/>
        </w:rPr>
      </w:r>
      <w:r w:rsidRPr="0016663E">
        <w:rPr>
          <w:rFonts w:asciiTheme="minorHAnsi" w:hAnsiTheme="minorHAnsi" w:cstheme="minorHAnsi"/>
          <w:bCs/>
        </w:rPr>
        <w:fldChar w:fldCharType="separate"/>
      </w:r>
      <w:r w:rsidR="00EE6BF2" w:rsidRPr="0016663E">
        <w:rPr>
          <w:rFonts w:asciiTheme="minorHAnsi" w:hAnsiTheme="minorHAnsi" w:cstheme="minorHAnsi"/>
          <w:bCs/>
          <w:noProof/>
        </w:rPr>
        <w:t>[82-84]</w:t>
      </w:r>
      <w:r w:rsidRPr="0016663E">
        <w:rPr>
          <w:rFonts w:asciiTheme="minorHAnsi" w:hAnsiTheme="minorHAnsi" w:cstheme="minorHAnsi"/>
          <w:bCs/>
        </w:rPr>
        <w:fldChar w:fldCharType="end"/>
      </w:r>
      <w:r w:rsidRPr="0016663E">
        <w:rPr>
          <w:rFonts w:asciiTheme="minorHAnsi" w:hAnsiTheme="minorHAnsi" w:cstheme="minorHAnsi"/>
          <w:bCs/>
        </w:rPr>
        <w:t>.</w:t>
      </w:r>
      <w:r w:rsidR="00270A82" w:rsidRPr="0016663E">
        <w:rPr>
          <w:rFonts w:asciiTheme="minorHAnsi" w:hAnsiTheme="minorHAnsi" w:cstheme="minorHAnsi"/>
          <w:bCs/>
        </w:rPr>
        <w:t xml:space="preserve"> </w:t>
      </w:r>
      <w:r w:rsidR="00223CD6" w:rsidRPr="0016663E">
        <w:rPr>
          <w:rFonts w:asciiTheme="minorHAnsi" w:hAnsiTheme="minorHAnsi" w:cstheme="minorHAnsi"/>
          <w:bCs/>
        </w:rPr>
        <w:t xml:space="preserve">Many women may be responsible for meal preparation within a household </w:t>
      </w:r>
      <w:r w:rsidR="00223CD6" w:rsidRPr="0016663E">
        <w:rPr>
          <w:rFonts w:asciiTheme="minorHAnsi" w:hAnsiTheme="minorHAnsi" w:cstheme="minorHAnsi"/>
          <w:bCs/>
        </w:rPr>
        <w:fldChar w:fldCharType="begin"/>
      </w:r>
      <w:r w:rsidR="00EE6BF2" w:rsidRPr="0016663E">
        <w:rPr>
          <w:rFonts w:asciiTheme="minorHAnsi" w:hAnsiTheme="minorHAnsi" w:cstheme="minorHAnsi"/>
          <w:bCs/>
        </w:rPr>
        <w:instrText xml:space="preserve"> ADDIN EN.CITE &lt;EndNote&gt;&lt;Cite&gt;&lt;Author&gt;Patrick&lt;/Author&gt;&lt;Year&gt;2005&lt;/Year&gt;&lt;RecNum&gt;165&lt;/RecNum&gt;&lt;DisplayText&gt;[85]&lt;/DisplayText&gt;&lt;record&gt;&lt;rec-number&gt;165&lt;/rec-number&gt;&lt;foreign-keys&gt;&lt;key app="EN" db-id="9z5wzpfd7v0wv1ezef4xaaafawxprps0v9dd" timestamp="1616045388"&gt;165&lt;/key&gt;&lt;/foreign-keys&gt;&lt;ref-type name="Journal Article"&gt;17&lt;/ref-type&gt;&lt;contributors&gt;&lt;authors&gt;&lt;author&gt;Patrick, H.&lt;/author&gt;&lt;author&gt;Nicklas, T. A.&lt;/author&gt;&lt;/authors&gt;&lt;/contributors&gt;&lt;auth-address&gt;Children&amp;apos;s Nutrition Research Center, Department of Pediatrics, Baylor College of Medicine, Houston, Texas 77030, USA. hpatrick@bcm.tmc.edu&lt;/auth-address&gt;&lt;titles&gt;&lt;title&gt;A review of family and social determinants of children&amp;apos;s eating patterns and diet quality&lt;/title&gt;&lt;secondary-title&gt;J Am Coll Nutr&lt;/secondary-title&gt;&lt;/titles&gt;&lt;periodical&gt;&lt;full-title&gt;J Am Coll Nutr&lt;/full-title&gt;&lt;/periodical&gt;&lt;pages&gt;83-92&lt;/pages&gt;&lt;volume&gt;24&lt;/volume&gt;&lt;number&gt;2&lt;/number&gt;&lt;edition&gt;2005/03/31&lt;/edition&gt;&lt;keywords&gt;&lt;keyword&gt;Child&lt;/keyword&gt;&lt;keyword&gt;Child Nutrition Disorders/epidemiology/*prevention &amp;amp; control&lt;/keyword&gt;&lt;keyword&gt;Diet/psychology/*standards&lt;/keyword&gt;&lt;keyword&gt;Eating&lt;/keyword&gt;&lt;keyword&gt;*Family&lt;/keyword&gt;&lt;keyword&gt;Female&lt;/keyword&gt;&lt;keyword&gt;Food Preferences/*psychology&lt;/keyword&gt;&lt;keyword&gt;Food Supply&lt;/keyword&gt;&lt;keyword&gt;Humans&lt;/keyword&gt;&lt;keyword&gt;Male&lt;/keyword&gt;&lt;keyword&gt;Obesity/epidemiology/*prevention &amp;amp; control&lt;/keyword&gt;&lt;keyword&gt;Prevalence&lt;/keyword&gt;&lt;keyword&gt;Socioeconomic Factors&lt;/keyword&gt;&lt;keyword&gt;United States/epidemiology&lt;/keyword&gt;&lt;/keywords&gt;&lt;dates&gt;&lt;year&gt;2005&lt;/year&gt;&lt;pub-dates&gt;&lt;date&gt;Apr&lt;/date&gt;&lt;/pub-dates&gt;&lt;/dates&gt;&lt;isbn&gt;0731-5724 (Print)&amp;#xD;0731-5724&lt;/isbn&gt;&lt;accession-num&gt;15798074&lt;/accession-num&gt;&lt;urls&gt;&lt;/urls&gt;&lt;electronic-resource-num&gt;10.1080/07315724.2005.10719448&lt;/electronic-resource-num&gt;&lt;remote-database-provider&gt;NLM&lt;/remote-database-provider&gt;&lt;language&gt;eng&lt;/language&gt;&lt;/record&gt;&lt;/Cite&gt;&lt;/EndNote&gt;</w:instrText>
      </w:r>
      <w:r w:rsidR="00223CD6" w:rsidRPr="0016663E">
        <w:rPr>
          <w:rFonts w:asciiTheme="minorHAnsi" w:hAnsiTheme="minorHAnsi" w:cstheme="minorHAnsi"/>
          <w:bCs/>
        </w:rPr>
        <w:fldChar w:fldCharType="separate"/>
      </w:r>
      <w:r w:rsidR="00EE6BF2" w:rsidRPr="0016663E">
        <w:rPr>
          <w:rFonts w:asciiTheme="minorHAnsi" w:hAnsiTheme="minorHAnsi" w:cstheme="minorHAnsi"/>
          <w:bCs/>
          <w:noProof/>
        </w:rPr>
        <w:t>[85]</w:t>
      </w:r>
      <w:r w:rsidR="00223CD6" w:rsidRPr="0016663E">
        <w:rPr>
          <w:rFonts w:asciiTheme="minorHAnsi" w:hAnsiTheme="minorHAnsi" w:cstheme="minorHAnsi"/>
          <w:bCs/>
        </w:rPr>
        <w:fldChar w:fldCharType="end"/>
      </w:r>
      <w:r w:rsidR="00921D13" w:rsidRPr="0016663E">
        <w:rPr>
          <w:rFonts w:asciiTheme="minorHAnsi" w:hAnsiTheme="minorHAnsi" w:cstheme="minorHAnsi"/>
          <w:bCs/>
        </w:rPr>
        <w:t xml:space="preserve">. </w:t>
      </w:r>
      <w:r w:rsidR="00F70510" w:rsidRPr="0016663E">
        <w:rPr>
          <w:rFonts w:asciiTheme="minorHAnsi" w:hAnsiTheme="minorHAnsi" w:cstheme="minorHAnsi"/>
          <w:bCs/>
        </w:rPr>
        <w:t>The increased time and effort needed to prepare healthy meals for multiple children may lead to subsequent neglect o</w:t>
      </w:r>
      <w:r w:rsidR="00921D13" w:rsidRPr="0016663E">
        <w:rPr>
          <w:rFonts w:asciiTheme="minorHAnsi" w:hAnsiTheme="minorHAnsi" w:cstheme="minorHAnsi"/>
          <w:bCs/>
        </w:rPr>
        <w:t>f their own dietary behaviours. Further research should examine the effect of multiple children on wo</w:t>
      </w:r>
      <w:r w:rsidR="00537E5E" w:rsidRPr="0016663E">
        <w:rPr>
          <w:rFonts w:asciiTheme="minorHAnsi" w:hAnsiTheme="minorHAnsi" w:cstheme="minorHAnsi"/>
          <w:bCs/>
        </w:rPr>
        <w:t>men’s dietary habits over time.</w:t>
      </w:r>
    </w:p>
    <w:p w14:paraId="090D33BD" w14:textId="77777777" w:rsidR="00A76EA4" w:rsidRPr="0016663E" w:rsidRDefault="00A76EA4" w:rsidP="00BA20A9">
      <w:pPr>
        <w:pStyle w:val="NormalWeb"/>
        <w:shd w:val="clear" w:color="auto" w:fill="FFFFFF"/>
        <w:spacing w:before="0" w:beforeAutospacing="0" w:after="0" w:afterAutospacing="0" w:line="360" w:lineRule="auto"/>
        <w:jc w:val="both"/>
        <w:rPr>
          <w:rFonts w:asciiTheme="minorHAnsi" w:hAnsiTheme="minorHAnsi" w:cstheme="minorHAnsi"/>
          <w:bCs/>
        </w:rPr>
      </w:pPr>
    </w:p>
    <w:p w14:paraId="595C9594" w14:textId="7AE3E3FE" w:rsidR="00AF18DD" w:rsidRPr="0016663E" w:rsidRDefault="00DF6458" w:rsidP="00526E8F">
      <w:pPr>
        <w:pStyle w:val="NormalWeb"/>
        <w:shd w:val="clear" w:color="auto" w:fill="FFFFFF"/>
        <w:spacing w:before="0" w:beforeAutospacing="0" w:after="0" w:afterAutospacing="0" w:line="360" w:lineRule="auto"/>
        <w:jc w:val="both"/>
        <w:rPr>
          <w:rFonts w:asciiTheme="minorHAnsi" w:hAnsiTheme="minorHAnsi" w:cstheme="minorHAnsi"/>
          <w:bCs/>
        </w:rPr>
      </w:pPr>
      <w:r w:rsidRPr="0016663E">
        <w:rPr>
          <w:rFonts w:asciiTheme="minorHAnsi" w:hAnsiTheme="minorHAnsi" w:cstheme="minorHAnsi"/>
          <w:bCs/>
        </w:rPr>
        <w:t xml:space="preserve">Another important finding </w:t>
      </w:r>
      <w:r w:rsidR="00910D25" w:rsidRPr="0016663E">
        <w:rPr>
          <w:rFonts w:asciiTheme="minorHAnsi" w:hAnsiTheme="minorHAnsi" w:cstheme="minorHAnsi"/>
          <w:bdr w:val="none" w:sz="0" w:space="0" w:color="auto" w:frame="1"/>
        </w:rPr>
        <w:t xml:space="preserve">was that </w:t>
      </w:r>
      <w:r w:rsidRPr="0016663E">
        <w:rPr>
          <w:rFonts w:asciiTheme="minorHAnsi" w:hAnsiTheme="minorHAnsi" w:cstheme="minorHAnsi"/>
          <w:bdr w:val="none" w:sz="0" w:space="0" w:color="auto" w:frame="1"/>
        </w:rPr>
        <w:t>post-pregnancy household income, not the house</w:t>
      </w:r>
      <w:r w:rsidR="00877F9C" w:rsidRPr="0016663E">
        <w:rPr>
          <w:rFonts w:asciiTheme="minorHAnsi" w:hAnsiTheme="minorHAnsi" w:cstheme="minorHAnsi"/>
          <w:bdr w:val="none" w:sz="0" w:space="0" w:color="auto" w:frame="1"/>
        </w:rPr>
        <w:t xml:space="preserve">hold income during pregnancy, </w:t>
      </w:r>
      <w:r w:rsidR="001D6654" w:rsidRPr="0016663E">
        <w:rPr>
          <w:rFonts w:asciiTheme="minorHAnsi" w:hAnsiTheme="minorHAnsi" w:cstheme="minorHAnsi"/>
          <w:bdr w:val="none" w:sz="0" w:space="0" w:color="auto" w:frame="1"/>
        </w:rPr>
        <w:t>was</w:t>
      </w:r>
      <w:r w:rsidRPr="0016663E">
        <w:rPr>
          <w:rFonts w:asciiTheme="minorHAnsi" w:hAnsiTheme="minorHAnsi" w:cstheme="minorHAnsi"/>
          <w:bdr w:val="none" w:sz="0" w:space="0" w:color="auto" w:frame="1"/>
        </w:rPr>
        <w:t xml:space="preserve"> associated with adherence to </w:t>
      </w:r>
      <w:r w:rsidR="00877F9C" w:rsidRPr="0016663E">
        <w:rPr>
          <w:rFonts w:asciiTheme="minorHAnsi" w:hAnsiTheme="minorHAnsi" w:cstheme="minorHAnsi"/>
          <w:bdr w:val="none" w:sz="0" w:space="0" w:color="auto" w:frame="1"/>
        </w:rPr>
        <w:t xml:space="preserve">the </w:t>
      </w:r>
      <w:r w:rsidRPr="0016663E">
        <w:rPr>
          <w:rFonts w:asciiTheme="minorHAnsi" w:hAnsiTheme="minorHAnsi" w:cstheme="minorHAnsi"/>
          <w:bdr w:val="none" w:sz="0" w:space="0" w:color="auto" w:frame="1"/>
        </w:rPr>
        <w:t>‘unhealthy’ dietary pattern at 6 years post-pregnancy. Women with higher post-pregnancy household income (≥$2000/month) adhered less to the ‘unhealthy’ dietary pattern</w:t>
      </w:r>
      <w:r w:rsidR="004C0869" w:rsidRPr="0016663E">
        <w:rPr>
          <w:rFonts w:asciiTheme="minorHAnsi" w:hAnsiTheme="minorHAnsi" w:cstheme="minorHAnsi"/>
          <w:bdr w:val="none" w:sz="0" w:space="0" w:color="auto" w:frame="1"/>
        </w:rPr>
        <w:t xml:space="preserve"> at 6 years post-pregnancy</w:t>
      </w:r>
      <w:r w:rsidRPr="0016663E">
        <w:rPr>
          <w:rFonts w:asciiTheme="minorHAnsi" w:hAnsiTheme="minorHAnsi" w:cstheme="minorHAnsi"/>
          <w:bdr w:val="none" w:sz="0" w:space="0" w:color="auto" w:frame="1"/>
        </w:rPr>
        <w:t xml:space="preserve">. </w:t>
      </w:r>
      <w:r w:rsidR="003C0342" w:rsidRPr="0016663E">
        <w:rPr>
          <w:rFonts w:asciiTheme="minorHAnsi" w:hAnsiTheme="minorHAnsi" w:cstheme="minorHAnsi"/>
          <w:bdr w:val="none" w:sz="0" w:space="0" w:color="auto" w:frame="1"/>
        </w:rPr>
        <w:t xml:space="preserve">Lack of resources and the need to prioritise finances </w:t>
      </w:r>
      <w:r w:rsidR="001D6654" w:rsidRPr="0016663E">
        <w:rPr>
          <w:rFonts w:asciiTheme="minorHAnsi" w:hAnsiTheme="minorHAnsi" w:cstheme="minorHAnsi"/>
          <w:bdr w:val="none" w:sz="0" w:space="0" w:color="auto" w:frame="1"/>
        </w:rPr>
        <w:t xml:space="preserve">are </w:t>
      </w:r>
      <w:r w:rsidR="003C0342" w:rsidRPr="0016663E">
        <w:rPr>
          <w:rFonts w:asciiTheme="minorHAnsi" w:hAnsiTheme="minorHAnsi" w:cstheme="minorHAnsi"/>
          <w:bdr w:val="none" w:sz="0" w:space="0" w:color="auto" w:frame="1"/>
        </w:rPr>
        <w:t xml:space="preserve">frequently cited as barriers to healthy </w:t>
      </w:r>
      <w:r w:rsidR="00376020" w:rsidRPr="0016663E">
        <w:rPr>
          <w:rFonts w:asciiTheme="minorHAnsi" w:hAnsiTheme="minorHAnsi" w:cstheme="minorHAnsi"/>
          <w:bdr w:val="none" w:sz="0" w:space="0" w:color="auto" w:frame="1"/>
        </w:rPr>
        <w:t xml:space="preserve">eating </w:t>
      </w:r>
      <w:r w:rsidR="003C0342" w:rsidRPr="0016663E">
        <w:rPr>
          <w:rFonts w:asciiTheme="minorHAnsi" w:hAnsiTheme="minorHAnsi" w:cstheme="minorHAnsi"/>
          <w:bdr w:val="none" w:sz="0" w:space="0" w:color="auto" w:frame="1"/>
        </w:rPr>
        <w:t>behaviours</w:t>
      </w:r>
      <w:r w:rsidR="00F23FE2" w:rsidRPr="0016663E">
        <w:rPr>
          <w:rFonts w:asciiTheme="minorHAnsi" w:hAnsiTheme="minorHAnsi" w:cstheme="minorHAnsi"/>
          <w:bdr w:val="none" w:sz="0" w:space="0" w:color="auto" w:frame="1"/>
        </w:rPr>
        <w:t xml:space="preserve"> amongst women in their early years of motherhood</w:t>
      </w:r>
      <w:r w:rsidR="00376020" w:rsidRPr="0016663E">
        <w:rPr>
          <w:rFonts w:asciiTheme="minorHAnsi" w:hAnsiTheme="minorHAnsi" w:cstheme="minorHAnsi"/>
          <w:bdr w:val="none" w:sz="0" w:space="0" w:color="auto" w:frame="1"/>
        </w:rPr>
        <w:t xml:space="preserve"> </w:t>
      </w:r>
      <w:r w:rsidR="00376020" w:rsidRPr="0016663E">
        <w:rPr>
          <w:rFonts w:asciiTheme="minorHAnsi" w:hAnsiTheme="minorHAnsi" w:cstheme="minorHAnsi"/>
          <w:bdr w:val="none" w:sz="0" w:space="0" w:color="auto" w:frame="1"/>
        </w:rPr>
        <w:fldChar w:fldCharType="begin"/>
      </w:r>
      <w:r w:rsidR="00EE6BF2" w:rsidRPr="0016663E">
        <w:rPr>
          <w:rFonts w:asciiTheme="minorHAnsi" w:hAnsiTheme="minorHAnsi" w:cstheme="minorHAnsi"/>
          <w:bdr w:val="none" w:sz="0" w:space="0" w:color="auto" w:frame="1"/>
        </w:rPr>
        <w:instrText xml:space="preserve"> ADDIN EN.CITE &lt;EndNote&gt;&lt;Cite&gt;&lt;Author&gt;Dennison&lt;/Author&gt;&lt;Year&gt;2019&lt;/Year&gt;&lt;RecNum&gt;158&lt;/RecNum&gt;&lt;DisplayText&gt;[58]&lt;/DisplayText&gt;&lt;record&gt;&lt;rec-number&gt;158&lt;/rec-number&gt;&lt;foreign-keys&gt;&lt;key app="EN" db-id="9z5wzpfd7v0wv1ezef4xaaafawxprps0v9dd" timestamp="1613708875"&gt;158&lt;/key&gt;&lt;/foreign-keys&gt;&lt;ref-type name="Journal Article"&gt;17&lt;/ref-type&gt;&lt;contributors&gt;&lt;authors&gt;&lt;author&gt;Dennison, R. A.&lt;/author&gt;&lt;author&gt;Ward, R. J.&lt;/author&gt;&lt;author&gt;Griffin, S. J.&lt;/author&gt;&lt;author&gt;Usher-Smith, J. A.&lt;/author&gt;&lt;/authors&gt;&lt;/contributors&gt;&lt;titles&gt;&lt;title&gt;Women&amp;apos;s views on lifestyle changes to reduce the risk of developing Type 2 diabetes after gestational diabetes: a systematic review, qualitative synthesis and recommendations for practice&lt;/title&gt;&lt;secondary-title&gt;Diabetic Medicine&lt;/secondary-title&gt;&lt;/titles&gt;&lt;periodical&gt;&lt;full-title&gt;Diabetic Medicine&lt;/full-title&gt;&lt;/periodical&gt;&lt;pages&gt;702-717&lt;/pages&gt;&lt;volume&gt;36&lt;/volume&gt;&lt;number&gt;6&lt;/number&gt;&lt;dates&gt;&lt;year&gt;2019&lt;/year&gt;&lt;/dates&gt;&lt;isbn&gt;0742-3071&lt;/isbn&gt;&lt;urls&gt;&lt;related-urls&gt;&lt;url&gt;https://onlinelibrary.wiley.com/doi/abs/10.1111/dme.13926&lt;/url&gt;&lt;/related-urls&gt;&lt;/urls&gt;&lt;electronic-resource-num&gt;https://doi.org/10.1111/dme.13926&lt;/electronic-resource-num&gt;&lt;/record&gt;&lt;/Cite&gt;&lt;/EndNote&gt;</w:instrText>
      </w:r>
      <w:r w:rsidR="00376020"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58]</w:t>
      </w:r>
      <w:r w:rsidR="00376020" w:rsidRPr="0016663E">
        <w:rPr>
          <w:rFonts w:asciiTheme="minorHAnsi" w:hAnsiTheme="minorHAnsi" w:cstheme="minorHAnsi"/>
          <w:bdr w:val="none" w:sz="0" w:space="0" w:color="auto" w:frame="1"/>
        </w:rPr>
        <w:fldChar w:fldCharType="end"/>
      </w:r>
      <w:r w:rsidR="003C0342" w:rsidRPr="0016663E">
        <w:rPr>
          <w:rFonts w:asciiTheme="minorHAnsi" w:hAnsiTheme="minorHAnsi" w:cstheme="minorHAnsi"/>
          <w:bdr w:val="none" w:sz="0" w:space="0" w:color="auto" w:frame="1"/>
        </w:rPr>
        <w:t>.</w:t>
      </w:r>
      <w:r w:rsidR="00F23FE2" w:rsidRPr="0016663E">
        <w:rPr>
          <w:rFonts w:asciiTheme="minorHAnsi" w:hAnsiTheme="minorHAnsi" w:cstheme="minorHAnsi"/>
          <w:bdr w:val="none" w:sz="0" w:space="0" w:color="auto" w:frame="1"/>
        </w:rPr>
        <w:t xml:space="preserve"> Healthy food is often perceived as more expensive than unhealthy food</w:t>
      </w:r>
      <w:r w:rsidR="000A3CA2" w:rsidRPr="0016663E">
        <w:rPr>
          <w:rFonts w:asciiTheme="minorHAnsi" w:hAnsiTheme="minorHAnsi" w:cstheme="minorHAnsi"/>
          <w:bdr w:val="none" w:sz="0" w:space="0" w:color="auto" w:frame="1"/>
        </w:rPr>
        <w:t xml:space="preserve"> and people of lower SES </w:t>
      </w:r>
      <w:r w:rsidR="008173CC" w:rsidRPr="0016663E">
        <w:rPr>
          <w:rFonts w:asciiTheme="minorHAnsi" w:hAnsiTheme="minorHAnsi" w:cstheme="minorHAnsi"/>
          <w:bdr w:val="none" w:sz="0" w:space="0" w:color="auto" w:frame="1"/>
        </w:rPr>
        <w:t>generally exhibit less healthy eating behaviours</w:t>
      </w:r>
      <w:r w:rsidR="000A3CA2" w:rsidRPr="0016663E">
        <w:rPr>
          <w:rFonts w:asciiTheme="minorHAnsi" w:hAnsiTheme="minorHAnsi" w:cstheme="minorHAnsi"/>
          <w:bdr w:val="none" w:sz="0" w:space="0" w:color="auto" w:frame="1"/>
        </w:rPr>
        <w:t xml:space="preserve"> </w:t>
      </w:r>
      <w:r w:rsidR="000A3CA2" w:rsidRPr="0016663E">
        <w:rPr>
          <w:rFonts w:asciiTheme="minorHAnsi" w:hAnsiTheme="minorHAnsi" w:cstheme="minorHAnsi"/>
          <w:bdr w:val="none" w:sz="0" w:space="0" w:color="auto" w:frame="1"/>
        </w:rPr>
        <w:fldChar w:fldCharType="begin"/>
      </w:r>
      <w:r w:rsidR="00EE6BF2" w:rsidRPr="0016663E">
        <w:rPr>
          <w:rFonts w:asciiTheme="minorHAnsi" w:hAnsiTheme="minorHAnsi" w:cstheme="minorHAnsi"/>
          <w:bdr w:val="none" w:sz="0" w:space="0" w:color="auto" w:frame="1"/>
        </w:rPr>
        <w:instrText xml:space="preserve"> ADDIN EN.CITE &lt;EndNote&gt;&lt;Cite&gt;&lt;Author&gt;van der Velde&lt;/Author&gt;&lt;Year&gt;2019&lt;/Year&gt;&lt;RecNum&gt;160&lt;/RecNum&gt;&lt;DisplayText&gt;[86]&lt;/DisplayText&gt;&lt;record&gt;&lt;rec-number&gt;160&lt;/rec-number&gt;&lt;foreign-keys&gt;&lt;key app="EN" db-id="9z5wzpfd7v0wv1ezef4xaaafawxprps0v9dd" timestamp="1613977159"&gt;160&lt;/key&gt;&lt;/foreign-keys&gt;&lt;ref-type name="Journal Article"&gt;17&lt;/ref-type&gt;&lt;contributors&gt;&lt;authors&gt;&lt;author&gt;van der Velde, Laura A.&lt;/author&gt;&lt;author&gt;Schuilenburg, Linde A.&lt;/author&gt;&lt;author&gt;Thrivikraman, Jyothi K.&lt;/author&gt;&lt;author&gt;Numans, Mattijs E.&lt;/author&gt;&lt;author&gt;Kiefte-de Jong, Jessica C.&lt;/author&gt;&lt;/authors&gt;&lt;/contributors&gt;&lt;titles&gt;&lt;title&gt;Needs and perceptions regarding healthy eating among people at risk of food insecurity: a qualitative analysis&lt;/title&gt;&lt;secondary-title&gt;International Journal for Equity in Health&lt;/secondary-title&gt;&lt;/titles&gt;&lt;periodical&gt;&lt;full-title&gt;International Journal for Equity in Health&lt;/full-title&gt;&lt;/periodical&gt;&lt;pages&gt;184&lt;/pages&gt;&lt;volume&gt;18&lt;/volume&gt;&lt;number&gt;1&lt;/number&gt;&lt;dates&gt;&lt;year&gt;2019&lt;/year&gt;&lt;pub-dates&gt;&lt;date&gt;2019/11/27&lt;/date&gt;&lt;/pub-dates&gt;&lt;/dates&gt;&lt;isbn&gt;1475-9276&lt;/isbn&gt;&lt;urls&gt;&lt;related-urls&gt;&lt;url&gt;https://doi.org/10.1186/s12939-019-1077-0&lt;/url&gt;&lt;/related-urls&gt;&lt;/urls&gt;&lt;electronic-resource-num&gt;10.1186/s12939-019-1077-0&lt;/electronic-resource-num&gt;&lt;/record&gt;&lt;/Cite&gt;&lt;/EndNote&gt;</w:instrText>
      </w:r>
      <w:r w:rsidR="000A3CA2"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86]</w:t>
      </w:r>
      <w:r w:rsidR="000A3CA2" w:rsidRPr="0016663E">
        <w:rPr>
          <w:rFonts w:asciiTheme="minorHAnsi" w:hAnsiTheme="minorHAnsi" w:cstheme="minorHAnsi"/>
          <w:bdr w:val="none" w:sz="0" w:space="0" w:color="auto" w:frame="1"/>
        </w:rPr>
        <w:fldChar w:fldCharType="end"/>
      </w:r>
      <w:r w:rsidR="008173CC" w:rsidRPr="0016663E">
        <w:rPr>
          <w:rFonts w:asciiTheme="minorHAnsi" w:hAnsiTheme="minorHAnsi" w:cstheme="minorHAnsi"/>
          <w:bdr w:val="none" w:sz="0" w:space="0" w:color="auto" w:frame="1"/>
        </w:rPr>
        <w:t xml:space="preserve">. </w:t>
      </w:r>
      <w:r w:rsidR="002A317F" w:rsidRPr="0016663E">
        <w:rPr>
          <w:rFonts w:asciiTheme="minorHAnsi" w:hAnsiTheme="minorHAnsi" w:cstheme="minorHAnsi"/>
          <w:bdr w:val="none" w:sz="0" w:space="0" w:color="auto" w:frame="1"/>
        </w:rPr>
        <w:t xml:space="preserve">Due to the </w:t>
      </w:r>
      <w:r w:rsidR="002A317F" w:rsidRPr="0016663E">
        <w:rPr>
          <w:rFonts w:asciiTheme="minorHAnsi" w:hAnsiTheme="minorHAnsi" w:cstheme="minorHAnsi"/>
          <w:bCs/>
        </w:rPr>
        <w:t xml:space="preserve">increased </w:t>
      </w:r>
      <w:r w:rsidR="002A317F" w:rsidRPr="0016663E">
        <w:rPr>
          <w:rFonts w:asciiTheme="minorHAnsi" w:hAnsiTheme="minorHAnsi" w:cstheme="minorHAnsi"/>
          <w:bdr w:val="none" w:sz="0" w:space="0" w:color="auto" w:frame="1"/>
        </w:rPr>
        <w:t>demand related to time, finances</w:t>
      </w:r>
      <w:r w:rsidR="00270A82" w:rsidRPr="0016663E">
        <w:rPr>
          <w:rFonts w:asciiTheme="minorHAnsi" w:hAnsiTheme="minorHAnsi" w:cstheme="minorHAnsi"/>
          <w:bdr w:val="none" w:sz="0" w:space="0" w:color="auto" w:frame="1"/>
        </w:rPr>
        <w:t xml:space="preserve">, fatigue, and social support </w:t>
      </w:r>
      <w:r w:rsidR="002A317F" w:rsidRPr="0016663E">
        <w:rPr>
          <w:rFonts w:asciiTheme="minorHAnsi" w:hAnsiTheme="minorHAnsi" w:cstheme="minorHAnsi"/>
          <w:bdr w:val="none" w:sz="0" w:space="0" w:color="auto" w:frame="1"/>
        </w:rPr>
        <w:t xml:space="preserve">for </w:t>
      </w:r>
      <w:r w:rsidR="00270A82" w:rsidRPr="0016663E">
        <w:rPr>
          <w:rFonts w:asciiTheme="minorHAnsi" w:hAnsiTheme="minorHAnsi" w:cstheme="minorHAnsi"/>
          <w:bdr w:val="none" w:sz="0" w:space="0" w:color="auto" w:frame="1"/>
        </w:rPr>
        <w:t xml:space="preserve">mothers, </w:t>
      </w:r>
      <w:r w:rsidR="002A317F" w:rsidRPr="0016663E">
        <w:rPr>
          <w:rFonts w:asciiTheme="minorHAnsi" w:hAnsiTheme="minorHAnsi" w:cstheme="minorHAnsi"/>
          <w:bdr w:val="none" w:sz="0" w:space="0" w:color="auto" w:frame="1"/>
        </w:rPr>
        <w:t xml:space="preserve">this may impact </w:t>
      </w:r>
      <w:r w:rsidR="00270A82" w:rsidRPr="0016663E">
        <w:rPr>
          <w:rFonts w:asciiTheme="minorHAnsi" w:hAnsiTheme="minorHAnsi" w:cstheme="minorHAnsi"/>
          <w:bdr w:val="none" w:sz="0" w:space="0" w:color="auto" w:frame="1"/>
        </w:rPr>
        <w:t>mother</w:t>
      </w:r>
      <w:r w:rsidR="00A723EB">
        <w:rPr>
          <w:rFonts w:asciiTheme="minorHAnsi" w:hAnsiTheme="minorHAnsi" w:cstheme="minorHAnsi"/>
          <w:bdr w:val="none" w:sz="0" w:space="0" w:color="auto" w:frame="1"/>
        </w:rPr>
        <w:t>s</w:t>
      </w:r>
      <w:r w:rsidR="00270A82" w:rsidRPr="0016663E">
        <w:rPr>
          <w:rFonts w:asciiTheme="minorHAnsi" w:hAnsiTheme="minorHAnsi" w:cstheme="minorHAnsi"/>
          <w:bdr w:val="none" w:sz="0" w:space="0" w:color="auto" w:frame="1"/>
        </w:rPr>
        <w:t>’ mo</w:t>
      </w:r>
      <w:r w:rsidR="00F70510" w:rsidRPr="0016663E">
        <w:rPr>
          <w:rFonts w:asciiTheme="minorHAnsi" w:hAnsiTheme="minorHAnsi" w:cstheme="minorHAnsi"/>
          <w:bdr w:val="none" w:sz="0" w:space="0" w:color="auto" w:frame="1"/>
        </w:rPr>
        <w:t xml:space="preserve">tivation for healthy eating and </w:t>
      </w:r>
      <w:r w:rsidR="00A723EB">
        <w:rPr>
          <w:rFonts w:asciiTheme="minorHAnsi" w:hAnsiTheme="minorHAnsi" w:cstheme="minorHAnsi"/>
          <w:bdr w:val="none" w:sz="0" w:space="0" w:color="auto" w:frame="1"/>
        </w:rPr>
        <w:t xml:space="preserve">their </w:t>
      </w:r>
      <w:r w:rsidR="002A317F" w:rsidRPr="0016663E">
        <w:rPr>
          <w:rFonts w:asciiTheme="minorHAnsi" w:hAnsiTheme="minorHAnsi" w:cstheme="minorHAnsi"/>
          <w:bdr w:val="none" w:sz="0" w:space="0" w:color="auto" w:frame="1"/>
        </w:rPr>
        <w:t xml:space="preserve">health-related attitudes </w:t>
      </w:r>
      <w:r w:rsidR="000A3CA2" w:rsidRPr="0016663E">
        <w:rPr>
          <w:rFonts w:asciiTheme="minorHAnsi" w:hAnsiTheme="minorHAnsi" w:cstheme="minorHAnsi"/>
          <w:bdr w:val="none" w:sz="0" w:space="0" w:color="auto" w:frame="1"/>
        </w:rPr>
        <w:t xml:space="preserve">post-pregnancy </w:t>
      </w:r>
      <w:r w:rsidR="002A317F" w:rsidRPr="0016663E">
        <w:rPr>
          <w:rFonts w:asciiTheme="minorHAnsi" w:hAnsiTheme="minorHAnsi" w:cstheme="minorHAnsi"/>
          <w:bdr w:val="none" w:sz="0" w:space="0" w:color="auto" w:frame="1"/>
        </w:rPr>
        <w:fldChar w:fldCharType="begin">
          <w:fldData xml:space="preserve">PEVuZE5vdGU+PENpdGU+PEF1dGhvcj5CZWxsb3dzLVJpZWNrZW48L0F1dGhvcj48WWVhcj4yMDA4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</w:fldData>
        </w:fldChar>
      </w:r>
      <w:r w:rsidR="00EE6BF2" w:rsidRPr="0016663E">
        <w:rPr>
          <w:rFonts w:asciiTheme="minorHAnsi" w:hAnsiTheme="minorHAnsi" w:cstheme="minorHAnsi"/>
          <w:bdr w:val="none" w:sz="0" w:space="0" w:color="auto" w:frame="1"/>
        </w:rPr>
        <w:instrText xml:space="preserve"> ADDIN EN.CITE </w:instrText>
      </w:r>
      <w:r w:rsidR="00EE6BF2" w:rsidRPr="0016663E">
        <w:rPr>
          <w:rFonts w:asciiTheme="minorHAnsi" w:hAnsiTheme="minorHAnsi" w:cstheme="minorHAnsi"/>
          <w:bdr w:val="none" w:sz="0" w:space="0" w:color="auto" w:frame="1"/>
        </w:rPr>
        <w:fldChar w:fldCharType="begin">
          <w:fldData xml:space="preserve">PEVuZE5vdGU+PENpdGU+PEF1dGhvcj5CZWxsb3dzLVJpZWNrZW48L0F1dGhvcj48WWVhcj4yMDA4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</w:fldData>
        </w:fldChar>
      </w:r>
      <w:r w:rsidR="00EE6BF2" w:rsidRPr="0016663E">
        <w:rPr>
          <w:rFonts w:asciiTheme="minorHAnsi" w:hAnsiTheme="minorHAnsi" w:cstheme="minorHAnsi"/>
          <w:bdr w:val="none" w:sz="0" w:space="0" w:color="auto" w:frame="1"/>
        </w:rPr>
        <w:instrText xml:space="preserve"> ADDIN EN.CITE.DATA </w:instrText>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end"/>
      </w:r>
      <w:r w:rsidR="002A317F" w:rsidRPr="0016663E">
        <w:rPr>
          <w:rFonts w:asciiTheme="minorHAnsi" w:hAnsiTheme="minorHAnsi" w:cstheme="minorHAnsi"/>
          <w:bdr w:val="none" w:sz="0" w:space="0" w:color="auto" w:frame="1"/>
        </w:rPr>
      </w:r>
      <w:r w:rsidR="002A317F"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87-89]</w:t>
      </w:r>
      <w:r w:rsidR="002A317F" w:rsidRPr="0016663E">
        <w:rPr>
          <w:rFonts w:asciiTheme="minorHAnsi" w:hAnsiTheme="minorHAnsi" w:cstheme="minorHAnsi"/>
          <w:bdr w:val="none" w:sz="0" w:space="0" w:color="auto" w:frame="1"/>
        </w:rPr>
        <w:fldChar w:fldCharType="end"/>
      </w:r>
      <w:r w:rsidR="002A317F" w:rsidRPr="0016663E">
        <w:rPr>
          <w:rFonts w:asciiTheme="minorHAnsi" w:hAnsiTheme="minorHAnsi" w:cstheme="minorHAnsi"/>
          <w:bdr w:val="none" w:sz="0" w:space="0" w:color="auto" w:frame="1"/>
        </w:rPr>
        <w:t>.</w:t>
      </w:r>
      <w:r w:rsidR="000A3CA2" w:rsidRPr="0016663E">
        <w:rPr>
          <w:rFonts w:asciiTheme="minorHAnsi" w:hAnsiTheme="minorHAnsi" w:cstheme="minorHAnsi"/>
          <w:bdr w:val="none" w:sz="0" w:space="0" w:color="auto" w:frame="1"/>
        </w:rPr>
        <w:t xml:space="preserve"> </w:t>
      </w:r>
      <w:r w:rsidR="00A073A7" w:rsidRPr="0016663E">
        <w:rPr>
          <w:rFonts w:asciiTheme="minorHAnsi" w:hAnsiTheme="minorHAnsi" w:cstheme="minorHAnsi"/>
          <w:bCs/>
        </w:rPr>
        <w:t xml:space="preserve">Women’s needs and experiences </w:t>
      </w:r>
      <w:r w:rsidR="00EC28BA" w:rsidRPr="0016663E">
        <w:rPr>
          <w:rFonts w:asciiTheme="minorHAnsi" w:hAnsiTheme="minorHAnsi" w:cstheme="minorHAnsi"/>
          <w:bCs/>
        </w:rPr>
        <w:t xml:space="preserve">post-pregnancy </w:t>
      </w:r>
      <w:r w:rsidR="008173CC" w:rsidRPr="0016663E">
        <w:rPr>
          <w:rFonts w:asciiTheme="minorHAnsi" w:hAnsiTheme="minorHAnsi" w:cstheme="minorHAnsi"/>
          <w:bCs/>
        </w:rPr>
        <w:t xml:space="preserve">should be considered when designing strategies to </w:t>
      </w:r>
      <w:r w:rsidR="00F70510" w:rsidRPr="0016663E">
        <w:rPr>
          <w:rFonts w:asciiTheme="minorHAnsi" w:hAnsiTheme="minorHAnsi" w:cstheme="minorHAnsi"/>
          <w:bCs/>
        </w:rPr>
        <w:t xml:space="preserve">support and </w:t>
      </w:r>
      <w:r w:rsidR="008173CC" w:rsidRPr="0016663E">
        <w:rPr>
          <w:rFonts w:asciiTheme="minorHAnsi" w:hAnsiTheme="minorHAnsi" w:cstheme="minorHAnsi"/>
          <w:bCs/>
        </w:rPr>
        <w:t xml:space="preserve">promote healthier eating behaviours and lifestyles </w:t>
      </w:r>
      <w:r w:rsidR="00EC28BA" w:rsidRPr="0016663E">
        <w:rPr>
          <w:rFonts w:asciiTheme="minorHAnsi" w:hAnsiTheme="minorHAnsi" w:cstheme="minorHAnsi"/>
          <w:bCs/>
        </w:rPr>
        <w:t xml:space="preserve">for this vulnerable population. </w:t>
      </w:r>
    </w:p>
    <w:p w14:paraId="07D40010" w14:textId="77777777" w:rsidR="00BC7139" w:rsidRPr="0016663E" w:rsidRDefault="00BC7139" w:rsidP="00526E8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53F4DF2A" w14:textId="6F4D1D37" w:rsidR="005A2700" w:rsidRPr="0016663E" w:rsidRDefault="00AF18DD" w:rsidP="00526E8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T</w:t>
      </w:r>
      <w:r w:rsidR="005A2700" w:rsidRPr="0016663E">
        <w:rPr>
          <w:rFonts w:asciiTheme="minorHAnsi" w:hAnsiTheme="minorHAnsi" w:cstheme="minorHAnsi"/>
          <w:bdr w:val="none" w:sz="0" w:space="0" w:color="auto" w:frame="1"/>
        </w:rPr>
        <w:t xml:space="preserve">he SNS pattern, which </w:t>
      </w:r>
      <w:r w:rsidR="002D4E8F" w:rsidRPr="0016663E">
        <w:rPr>
          <w:rFonts w:asciiTheme="minorHAnsi" w:hAnsiTheme="minorHAnsi" w:cstheme="minorHAnsi"/>
          <w:bdr w:val="none" w:sz="0" w:space="0" w:color="auto" w:frame="1"/>
        </w:rPr>
        <w:t>is unique in our popula</w:t>
      </w:r>
      <w:r w:rsidR="005A2700" w:rsidRPr="0016663E">
        <w:rPr>
          <w:rFonts w:asciiTheme="minorHAnsi" w:hAnsiTheme="minorHAnsi" w:cstheme="minorHAnsi"/>
          <w:bdr w:val="none" w:sz="0" w:space="0" w:color="auto" w:frame="1"/>
        </w:rPr>
        <w:t xml:space="preserve">tion, is characterised by intake of noodles, soup and seafood and is reflective of a traditional Chinese meal pattern. </w:t>
      </w:r>
      <w:r w:rsidR="00197AB6" w:rsidRPr="00197AB6">
        <w:rPr>
          <w:rFonts w:asciiTheme="minorHAnsi" w:hAnsiTheme="minorHAnsi" w:cstheme="minorHAnsi"/>
          <w:color w:val="FF0000"/>
          <w:bdr w:val="none" w:sz="0" w:space="0" w:color="auto" w:frame="1"/>
        </w:rPr>
        <w:t>In this study we found that women of Malay and Indian ethnicity were less likely to increase adherence to the SNS pattern over time as compared to Chinese women.</w:t>
      </w:r>
      <w:r w:rsidR="00197AB6">
        <w:rPr>
          <w:rFonts w:asciiTheme="minorHAnsi" w:hAnsiTheme="minorHAnsi" w:cstheme="minorHAnsi"/>
          <w:bdr w:val="none" w:sz="0" w:space="0" w:color="auto" w:frame="1"/>
        </w:rPr>
        <w:t xml:space="preserve"> </w:t>
      </w:r>
      <w:r w:rsidR="00D36E96" w:rsidRPr="0016663E">
        <w:rPr>
          <w:rFonts w:asciiTheme="minorHAnsi" w:hAnsiTheme="minorHAnsi" w:cstheme="minorHAnsi"/>
        </w:rPr>
        <w:t>This is not unexpected as a s</w:t>
      </w:r>
      <w:r w:rsidR="00BA20A9" w:rsidRPr="0016663E">
        <w:rPr>
          <w:rFonts w:asciiTheme="minorHAnsi" w:hAnsiTheme="minorHAnsi" w:cstheme="minorHAnsi"/>
          <w:bdr w:val="none" w:sz="0" w:space="0" w:color="auto" w:frame="1"/>
        </w:rPr>
        <w:t>imilar trend was found in a previous study in Singapore</w:t>
      </w:r>
      <w:r w:rsidR="004231B6" w:rsidRPr="0016663E">
        <w:rPr>
          <w:rFonts w:asciiTheme="minorHAnsi" w:hAnsiTheme="minorHAnsi" w:cstheme="minorHAnsi"/>
          <w:bdr w:val="none" w:sz="0" w:space="0" w:color="auto" w:frame="1"/>
        </w:rPr>
        <w:t xml:space="preserve">, in which </w:t>
      </w:r>
      <w:r w:rsidR="00BA20A9" w:rsidRPr="0016663E">
        <w:rPr>
          <w:rFonts w:asciiTheme="minorHAnsi" w:hAnsiTheme="minorHAnsi" w:cstheme="minorHAnsi"/>
          <w:bdr w:val="none" w:sz="0" w:space="0" w:color="auto" w:frame="1"/>
        </w:rPr>
        <w:t xml:space="preserve">large ethnic differences in dietary habits were observed during the postpartum period </w:t>
      </w:r>
      <w:r w:rsidR="00BA20A9" w:rsidRPr="0016663E">
        <w:rPr>
          <w:rFonts w:asciiTheme="minorHAnsi" w:hAnsiTheme="minorHAnsi" w:cstheme="minorHAnsi"/>
          <w:bdr w:val="none" w:sz="0" w:space="0" w:color="auto" w:frame="1"/>
        </w:rPr>
        <w:fldChar w:fldCharType="begin">
          <w:fldData xml:space="preserve">PEVuZE5vdGU+PENpdGU+PEF1dGhvcj5DaGVuPC9BdXRob3I+PFllYXI+MjAxNDwvWWVhcj48UmVj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</w:fldData>
        </w:fldChar>
      </w:r>
      <w:r w:rsidR="00EE6BF2" w:rsidRPr="0016663E">
        <w:rPr>
          <w:rFonts w:asciiTheme="minorHAnsi" w:hAnsiTheme="minorHAnsi" w:cstheme="minorHAnsi"/>
          <w:bdr w:val="none" w:sz="0" w:space="0" w:color="auto" w:frame="1"/>
        </w:rPr>
        <w:instrText xml:space="preserve"> ADDIN EN.CITE </w:instrText>
      </w:r>
      <w:r w:rsidR="00EE6BF2" w:rsidRPr="0016663E">
        <w:rPr>
          <w:rFonts w:asciiTheme="minorHAnsi" w:hAnsiTheme="minorHAnsi" w:cstheme="minorHAnsi"/>
          <w:bdr w:val="none" w:sz="0" w:space="0" w:color="auto" w:frame="1"/>
        </w:rPr>
        <w:fldChar w:fldCharType="begin">
          <w:fldData xml:space="preserve">PEVuZE5vdGU+PENpdGU+PEF1dGhvcj5DaGVuPC9BdXRob3I+PFllYXI+MjAxNDwvWWVhcj48UmVj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</w:fldData>
        </w:fldChar>
      </w:r>
      <w:r w:rsidR="00EE6BF2" w:rsidRPr="0016663E">
        <w:rPr>
          <w:rFonts w:asciiTheme="minorHAnsi" w:hAnsiTheme="minorHAnsi" w:cstheme="minorHAnsi"/>
          <w:bdr w:val="none" w:sz="0" w:space="0" w:color="auto" w:frame="1"/>
        </w:rPr>
        <w:instrText xml:space="preserve"> ADDIN EN.CITE.DATA </w:instrText>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end"/>
      </w:r>
      <w:r w:rsidR="00BA20A9" w:rsidRPr="0016663E">
        <w:rPr>
          <w:rFonts w:asciiTheme="minorHAnsi" w:hAnsiTheme="minorHAnsi" w:cstheme="minorHAnsi"/>
          <w:bdr w:val="none" w:sz="0" w:space="0" w:color="auto" w:frame="1"/>
        </w:rPr>
      </w:r>
      <w:r w:rsidR="00BA20A9"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90]</w:t>
      </w:r>
      <w:r w:rsidR="00BA20A9" w:rsidRPr="0016663E">
        <w:rPr>
          <w:rFonts w:asciiTheme="minorHAnsi" w:hAnsiTheme="minorHAnsi" w:cstheme="minorHAnsi"/>
          <w:bdr w:val="none" w:sz="0" w:space="0" w:color="auto" w:frame="1"/>
        </w:rPr>
        <w:fldChar w:fldCharType="end"/>
      </w:r>
      <w:r w:rsidR="00BA20A9" w:rsidRPr="0016663E">
        <w:rPr>
          <w:rFonts w:asciiTheme="minorHAnsi" w:hAnsiTheme="minorHAnsi" w:cstheme="minorHAnsi"/>
          <w:bdr w:val="none" w:sz="0" w:space="0" w:color="auto" w:frame="1"/>
        </w:rPr>
        <w:t xml:space="preserve">. Cultural beliefs, </w:t>
      </w:r>
      <w:r w:rsidR="004F2330" w:rsidRPr="0016663E">
        <w:rPr>
          <w:rFonts w:asciiTheme="minorHAnsi" w:hAnsiTheme="minorHAnsi" w:cstheme="minorHAnsi"/>
          <w:bdr w:val="none" w:sz="0" w:space="0" w:color="auto" w:frame="1"/>
        </w:rPr>
        <w:t xml:space="preserve">traditional dietary practices </w:t>
      </w:r>
      <w:r w:rsidR="00BA20A9" w:rsidRPr="0016663E">
        <w:rPr>
          <w:rFonts w:asciiTheme="minorHAnsi" w:hAnsiTheme="minorHAnsi" w:cstheme="minorHAnsi"/>
          <w:bdr w:val="none" w:sz="0" w:space="0" w:color="auto" w:frame="1"/>
        </w:rPr>
        <w:t>and social influences can directly affect the food habits of postpartum mothers, and these should be taken into account when implementing dietary guideline</w:t>
      </w:r>
      <w:r w:rsidR="003523DC" w:rsidRPr="0016663E">
        <w:rPr>
          <w:rFonts w:asciiTheme="minorHAnsi" w:hAnsiTheme="minorHAnsi" w:cstheme="minorHAnsi"/>
          <w:bdr w:val="none" w:sz="0" w:space="0" w:color="auto" w:frame="1"/>
        </w:rPr>
        <w:t xml:space="preserve">s and nutrition interventions. </w:t>
      </w:r>
    </w:p>
    <w:p w14:paraId="7FAE3FD2" w14:textId="77777777" w:rsidR="005A2700" w:rsidRPr="0016663E" w:rsidRDefault="005A2700" w:rsidP="00526E8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0CA46171" w14:textId="285C802E" w:rsidR="00D55EA7" w:rsidRPr="0016663E" w:rsidRDefault="00415FF6" w:rsidP="00526E8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This study also reflects the importance of adopting a life course approach to chronic disease</w:t>
      </w:r>
      <w:r w:rsidR="00545A3E" w:rsidRPr="0016663E">
        <w:rPr>
          <w:rFonts w:asciiTheme="minorHAnsi" w:hAnsiTheme="minorHAnsi" w:cstheme="minorHAnsi"/>
          <w:bdr w:val="none" w:sz="0" w:space="0" w:color="auto" w:frame="1"/>
        </w:rPr>
        <w:t xml:space="preserve"> </w:t>
      </w:r>
      <w:r w:rsidR="00D518D0" w:rsidRPr="0016663E">
        <w:rPr>
          <w:rFonts w:asciiTheme="minorHAnsi" w:hAnsiTheme="minorHAnsi" w:cstheme="minorHAnsi"/>
          <w:bdr w:val="none" w:sz="0" w:space="0" w:color="auto" w:frame="1"/>
        </w:rPr>
        <w:fldChar w:fldCharType="begin">
          <w:fldData xml:space="preserve">PEVuZE5vdGU+PENpdGU+PEF1dGhvcj5MeW5jaDwvQXV0aG9yPjxZZWFyPjIwMDU8L1llYXI+PFJl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</w:fldData>
        </w:fldChar>
      </w:r>
      <w:r w:rsidR="00EE6BF2" w:rsidRPr="0016663E">
        <w:rPr>
          <w:rFonts w:asciiTheme="minorHAnsi" w:hAnsiTheme="minorHAnsi" w:cstheme="minorHAnsi"/>
          <w:bdr w:val="none" w:sz="0" w:space="0" w:color="auto" w:frame="1"/>
        </w:rPr>
        <w:instrText xml:space="preserve"> ADDIN EN.CITE </w:instrText>
      </w:r>
      <w:r w:rsidR="00EE6BF2" w:rsidRPr="0016663E">
        <w:rPr>
          <w:rFonts w:asciiTheme="minorHAnsi" w:hAnsiTheme="minorHAnsi" w:cstheme="minorHAnsi"/>
          <w:bdr w:val="none" w:sz="0" w:space="0" w:color="auto" w:frame="1"/>
        </w:rPr>
        <w:fldChar w:fldCharType="begin">
          <w:fldData xml:space="preserve">PEVuZE5vdGU+PENpdGU+PEF1dGhvcj5MeW5jaDwvQXV0aG9yPjxZZWFyPjIwMDU8L1llYXI+PFJl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</w:fldData>
        </w:fldChar>
      </w:r>
      <w:r w:rsidR="00EE6BF2" w:rsidRPr="0016663E">
        <w:rPr>
          <w:rFonts w:asciiTheme="minorHAnsi" w:hAnsiTheme="minorHAnsi" w:cstheme="minorHAnsi"/>
          <w:bdr w:val="none" w:sz="0" w:space="0" w:color="auto" w:frame="1"/>
        </w:rPr>
        <w:instrText xml:space="preserve"> ADDIN EN.CITE.DATA </w:instrText>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end"/>
      </w:r>
      <w:r w:rsidR="00D518D0" w:rsidRPr="0016663E">
        <w:rPr>
          <w:rFonts w:asciiTheme="minorHAnsi" w:hAnsiTheme="minorHAnsi" w:cstheme="minorHAnsi"/>
          <w:bdr w:val="none" w:sz="0" w:space="0" w:color="auto" w:frame="1"/>
        </w:rPr>
      </w:r>
      <w:r w:rsidR="00D518D0"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91]</w:t>
      </w:r>
      <w:r w:rsidR="00D518D0" w:rsidRPr="0016663E">
        <w:rPr>
          <w:rFonts w:asciiTheme="minorHAnsi" w:hAnsiTheme="minorHAnsi" w:cstheme="minorHAnsi"/>
          <w:bdr w:val="none" w:sz="0" w:space="0" w:color="auto" w:frame="1"/>
        </w:rPr>
        <w:fldChar w:fldCharType="end"/>
      </w:r>
      <w:r w:rsidR="00545A3E" w:rsidRPr="0016663E">
        <w:rPr>
          <w:rFonts w:asciiTheme="minorHAnsi" w:hAnsiTheme="minorHAnsi" w:cstheme="minorHAnsi"/>
          <w:bdr w:val="none" w:sz="0" w:space="0" w:color="auto" w:frame="1"/>
        </w:rPr>
        <w:t>, such that interventions targeting population’s needs at different life-stages are necessary to mitigate the development of chronic diseases.</w:t>
      </w:r>
    </w:p>
    <w:p w14:paraId="36C2409D" w14:textId="77777777" w:rsidR="00545A3E" w:rsidRPr="0016663E" w:rsidRDefault="00545A3E" w:rsidP="00526E8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37D8655D" w14:textId="77F1A96A" w:rsidR="00526E8F" w:rsidRPr="0016663E" w:rsidRDefault="00526E8F" w:rsidP="00526E8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The </w:t>
      </w:r>
      <w:r w:rsidR="007E16CF" w:rsidRPr="0016663E">
        <w:rPr>
          <w:rFonts w:asciiTheme="minorHAnsi" w:hAnsiTheme="minorHAnsi" w:cstheme="minorHAnsi"/>
          <w:bdr w:val="none" w:sz="0" w:space="0" w:color="auto" w:frame="1"/>
        </w:rPr>
        <w:t xml:space="preserve">present study has several strengths. </w:t>
      </w:r>
      <w:r w:rsidR="00001032" w:rsidRPr="0016663E">
        <w:rPr>
          <w:rFonts w:asciiTheme="minorHAnsi" w:hAnsiTheme="minorHAnsi" w:cstheme="minorHAnsi"/>
          <w:bdr w:val="none" w:sz="0" w:space="0" w:color="auto" w:frame="1"/>
        </w:rPr>
        <w:t xml:space="preserve">This is the first study </w:t>
      </w:r>
      <w:r w:rsidR="00414356" w:rsidRPr="0016663E">
        <w:rPr>
          <w:rFonts w:asciiTheme="minorHAnsi" w:hAnsiTheme="minorHAnsi" w:cstheme="minorHAnsi"/>
          <w:bdr w:val="none" w:sz="0" w:space="0" w:color="auto" w:frame="1"/>
        </w:rPr>
        <w:t xml:space="preserve">examining the stability of </w:t>
      </w:r>
      <w:r w:rsidR="007E16CF" w:rsidRPr="0016663E">
        <w:rPr>
          <w:rFonts w:asciiTheme="minorHAnsi" w:hAnsiTheme="minorHAnsi" w:cstheme="minorHAnsi"/>
          <w:bdr w:val="none" w:sz="0" w:space="0" w:color="auto" w:frame="1"/>
        </w:rPr>
        <w:t xml:space="preserve">population-specific </w:t>
      </w:r>
      <w:r w:rsidR="00414356" w:rsidRPr="0016663E">
        <w:rPr>
          <w:rFonts w:asciiTheme="minorHAnsi" w:hAnsiTheme="minorHAnsi" w:cstheme="minorHAnsi"/>
          <w:bdr w:val="none" w:sz="0" w:space="0" w:color="auto" w:frame="1"/>
        </w:rPr>
        <w:t xml:space="preserve">PCA-derived dietary patterns from pregnancy to 6 years post-pregnancy </w:t>
      </w:r>
      <w:r w:rsidR="00C8536E" w:rsidRPr="0016663E">
        <w:rPr>
          <w:rFonts w:asciiTheme="minorHAnsi" w:hAnsiTheme="minorHAnsi" w:cstheme="minorHAnsi"/>
          <w:bdr w:val="none" w:sz="0" w:space="0" w:color="auto" w:frame="1"/>
        </w:rPr>
        <w:t>in an Asian po</w:t>
      </w:r>
      <w:r w:rsidR="003A3937" w:rsidRPr="0016663E">
        <w:rPr>
          <w:rFonts w:asciiTheme="minorHAnsi" w:hAnsiTheme="minorHAnsi" w:cstheme="minorHAnsi"/>
          <w:bdr w:val="none" w:sz="0" w:space="0" w:color="auto" w:frame="1"/>
        </w:rPr>
        <w:t>pulation</w:t>
      </w:r>
      <w:r w:rsidR="00A723EB">
        <w:rPr>
          <w:rFonts w:asciiTheme="minorHAnsi" w:hAnsiTheme="minorHAnsi" w:cstheme="minorHAnsi"/>
          <w:bdr w:val="none" w:sz="0" w:space="0" w:color="auto" w:frame="1"/>
        </w:rPr>
        <w:t xml:space="preserve">. Additionally, </w:t>
      </w:r>
      <w:r w:rsidR="000A4D94" w:rsidRPr="0016663E">
        <w:rPr>
          <w:rFonts w:asciiTheme="minorHAnsi" w:hAnsiTheme="minorHAnsi" w:cstheme="minorHAnsi"/>
          <w:bdr w:val="none" w:sz="0" w:space="0" w:color="auto" w:frame="1"/>
        </w:rPr>
        <w:t>we examined the associated-sociodemographic and lifestyle factors</w:t>
      </w:r>
      <w:r w:rsidR="007E16CF" w:rsidRPr="0016663E">
        <w:rPr>
          <w:rFonts w:asciiTheme="minorHAnsi" w:hAnsiTheme="minorHAnsi" w:cstheme="minorHAnsi"/>
          <w:bdr w:val="none" w:sz="0" w:space="0" w:color="auto" w:frame="1"/>
        </w:rPr>
        <w:t xml:space="preserve"> from</w:t>
      </w:r>
      <w:r w:rsidR="000A4D94" w:rsidRPr="0016663E">
        <w:rPr>
          <w:rFonts w:asciiTheme="minorHAnsi" w:hAnsiTheme="minorHAnsi" w:cstheme="minorHAnsi"/>
          <w:bdr w:val="none" w:sz="0" w:space="0" w:color="auto" w:frame="1"/>
        </w:rPr>
        <w:t xml:space="preserve"> both time points, at 26–28 weeks’ gestation and at 6 years post-pregnancy</w:t>
      </w:r>
      <w:r w:rsidR="007E16CF" w:rsidRPr="0016663E">
        <w:rPr>
          <w:rFonts w:asciiTheme="minorHAnsi" w:hAnsiTheme="minorHAnsi" w:cstheme="minorHAnsi"/>
          <w:bdr w:val="none" w:sz="0" w:space="0" w:color="auto" w:frame="1"/>
        </w:rPr>
        <w:t xml:space="preserve">, instead of just at baseline. </w:t>
      </w:r>
      <w:r w:rsidR="003A3937" w:rsidRPr="0016663E">
        <w:rPr>
          <w:rFonts w:asciiTheme="minorHAnsi" w:hAnsiTheme="minorHAnsi" w:cstheme="minorHAnsi"/>
          <w:bdr w:val="none" w:sz="0" w:space="0" w:color="auto" w:frame="1"/>
        </w:rPr>
        <w:t xml:space="preserve">Our study had the longest follow-up period of 6 years post-pregnancy as compared to the </w:t>
      </w:r>
      <w:r w:rsidR="00796179" w:rsidRPr="0016663E">
        <w:rPr>
          <w:rFonts w:asciiTheme="minorHAnsi" w:hAnsiTheme="minorHAnsi" w:cstheme="minorHAnsi"/>
          <w:bdr w:val="none" w:sz="0" w:space="0" w:color="auto" w:frame="1"/>
        </w:rPr>
        <w:t xml:space="preserve">previous three studies </w:t>
      </w:r>
      <w:r w:rsidR="00796179" w:rsidRPr="0016663E">
        <w:rPr>
          <w:rFonts w:asciiTheme="minorHAnsi" w:hAnsiTheme="minorHAnsi" w:cstheme="minorHAnsi"/>
          <w:bdr w:val="none" w:sz="0" w:space="0" w:color="auto" w:frame="1"/>
        </w:rPr>
        <w:fldChar w:fldCharType="begin">
          <w:fldData xml:space="preserve">PEVuZE5vdGU+PENpdGU+PEF1dGhvcj5DdWPDszwvQXV0aG9yPjxZZWFyPjIwMDY8L1llYXI+PFJl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DdWPDszwvQXV0aG9yPjxZZWFyPjIwMDY8L1llYXI+PFJl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00796179" w:rsidRPr="0016663E">
        <w:rPr>
          <w:rFonts w:asciiTheme="minorHAnsi" w:hAnsiTheme="minorHAnsi" w:cstheme="minorHAnsi"/>
          <w:bdr w:val="none" w:sz="0" w:space="0" w:color="auto" w:frame="1"/>
        </w:rPr>
      </w:r>
      <w:r w:rsidR="00796179"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1-23]</w:t>
      </w:r>
      <w:r w:rsidR="00796179" w:rsidRPr="0016663E">
        <w:rPr>
          <w:rFonts w:asciiTheme="minorHAnsi" w:hAnsiTheme="minorHAnsi" w:cstheme="minorHAnsi"/>
          <w:bdr w:val="none" w:sz="0" w:space="0" w:color="auto" w:frame="1"/>
        </w:rPr>
        <w:fldChar w:fldCharType="end"/>
      </w:r>
      <w:r w:rsidR="003A3937" w:rsidRPr="0016663E">
        <w:rPr>
          <w:rFonts w:asciiTheme="minorHAnsi" w:hAnsiTheme="minorHAnsi" w:cstheme="minorHAnsi"/>
          <w:bdr w:val="none" w:sz="0" w:space="0" w:color="auto" w:frame="1"/>
        </w:rPr>
        <w:t xml:space="preserve">, </w:t>
      </w:r>
      <w:r w:rsidR="007C0F23" w:rsidRPr="0016663E">
        <w:rPr>
          <w:rFonts w:asciiTheme="minorHAnsi" w:hAnsiTheme="minorHAnsi" w:cstheme="minorHAnsi"/>
          <w:bdr w:val="none" w:sz="0" w:space="0" w:color="auto" w:frame="1"/>
        </w:rPr>
        <w:t xml:space="preserve">in </w:t>
      </w:r>
      <w:r w:rsidR="003A3937" w:rsidRPr="0016663E">
        <w:rPr>
          <w:rFonts w:asciiTheme="minorHAnsi" w:hAnsiTheme="minorHAnsi" w:cstheme="minorHAnsi"/>
          <w:bdr w:val="none" w:sz="0" w:space="0" w:color="auto" w:frame="1"/>
        </w:rPr>
        <w:t xml:space="preserve">which follow-up periods ranged from 3 months to 4 years post-pregnancy. </w:t>
      </w:r>
      <w:r w:rsidR="0033008B" w:rsidRPr="0016663E">
        <w:rPr>
          <w:rFonts w:asciiTheme="minorHAnsi" w:hAnsiTheme="minorHAnsi" w:cstheme="minorHAnsi"/>
          <w:bdr w:val="none" w:sz="0" w:space="0" w:color="auto" w:frame="1"/>
        </w:rPr>
        <w:t xml:space="preserve">We used PCA to derive dietary patterns at each time point separately. An advantage of deriving dietary patterns at different time points is that new dietary patterns that may have emerged over time could be identified </w:t>
      </w:r>
      <w:r w:rsidR="0033008B" w:rsidRPr="0016663E">
        <w:rPr>
          <w:rFonts w:asciiTheme="minorHAnsi" w:hAnsiTheme="minorHAnsi" w:cstheme="minorHAnsi"/>
          <w:bdr w:val="none" w:sz="0" w:space="0" w:color="auto" w:frame="1"/>
        </w:rPr>
        <w:fldChar w:fldCharType="begin">
          <w:fldData xml:space="preserve">PEVuZE5vdGU+PENpdGU+PEF1dGhvcj5Ob3J0aHN0b25lPC9BdXRob3I+PFllYXI+MjAwODwvWWVh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=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Ob3J0aHN0b25lPC9BdXRob3I+PFllYXI+MjAwODwvWWVh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=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0033008B" w:rsidRPr="0016663E">
        <w:rPr>
          <w:rFonts w:asciiTheme="minorHAnsi" w:hAnsiTheme="minorHAnsi" w:cstheme="minorHAnsi"/>
          <w:bdr w:val="none" w:sz="0" w:space="0" w:color="auto" w:frame="1"/>
        </w:rPr>
      </w:r>
      <w:r w:rsidR="0033008B"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17,21]</w:t>
      </w:r>
      <w:r w:rsidR="0033008B" w:rsidRPr="0016663E">
        <w:rPr>
          <w:rFonts w:asciiTheme="minorHAnsi" w:hAnsiTheme="minorHAnsi" w:cstheme="minorHAnsi"/>
          <w:bdr w:val="none" w:sz="0" w:space="0" w:color="auto" w:frame="1"/>
        </w:rPr>
        <w:fldChar w:fldCharType="end"/>
      </w:r>
      <w:r w:rsidR="0033008B" w:rsidRPr="0016663E">
        <w:rPr>
          <w:rFonts w:asciiTheme="minorHAnsi" w:hAnsiTheme="minorHAnsi" w:cstheme="minorHAnsi"/>
          <w:bdr w:val="none" w:sz="0" w:space="0" w:color="auto" w:frame="1"/>
        </w:rPr>
        <w:t>.</w:t>
      </w:r>
    </w:p>
    <w:p w14:paraId="5E9D8D22" w14:textId="77777777" w:rsidR="00A54CD1" w:rsidRPr="0016663E" w:rsidRDefault="00A54CD1" w:rsidP="00526E8F">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1FE49D9B" w14:textId="1BE748FC" w:rsidR="0018253A" w:rsidRPr="0016663E" w:rsidRDefault="00627200" w:rsidP="00A611AA">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We acknowledge some other limitations of our study. </w:t>
      </w:r>
      <w:r w:rsidR="00526E8F" w:rsidRPr="0016663E">
        <w:rPr>
          <w:rFonts w:asciiTheme="minorHAnsi" w:hAnsiTheme="minorHAnsi" w:cstheme="minorHAnsi"/>
          <w:bdr w:val="none" w:sz="0" w:space="0" w:color="auto" w:frame="1"/>
        </w:rPr>
        <w:t>First</w:t>
      </w:r>
      <w:r w:rsidRPr="0016663E">
        <w:rPr>
          <w:rFonts w:asciiTheme="minorHAnsi" w:hAnsiTheme="minorHAnsi" w:cstheme="minorHAnsi"/>
          <w:bdr w:val="none" w:sz="0" w:space="0" w:color="auto" w:frame="1"/>
        </w:rPr>
        <w:t xml:space="preserve">, </w:t>
      </w:r>
      <w:r w:rsidR="001242C1" w:rsidRPr="0016663E">
        <w:rPr>
          <w:rFonts w:asciiTheme="minorHAnsi" w:hAnsiTheme="minorHAnsi" w:cstheme="minorHAnsi"/>
          <w:bdr w:val="none" w:sz="0" w:space="0" w:color="auto" w:frame="1"/>
        </w:rPr>
        <w:t xml:space="preserve">one limitation of the 24-hour recall is that dietary information collected may not be a good representation of an individual’s usual intake because of the day to day variation in daily intakes. However, we have shown previously that the 24-hr recalls had good reproducibility </w:t>
      </w:r>
      <w:r w:rsidR="001242C1" w:rsidRPr="0016663E">
        <w:rPr>
          <w:rFonts w:asciiTheme="minorHAnsi" w:hAnsiTheme="minorHAnsi" w:cstheme="minorHAnsi"/>
          <w:bdr w:val="none" w:sz="0" w:space="0" w:color="auto" w:frame="1"/>
        </w:rPr>
        <w:fldChar w:fldCharType="begin">
          <w:fldData xml:space="preserve">PEVuZE5vdGU+PENpdGU+PEF1dGhvcj5DaG9uZzwvQXV0aG9yPjxZZWFyPjIwMTU8L1llYXI+PFJl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</w:fldData>
        </w:fldChar>
      </w:r>
      <w:r w:rsidR="008B513B" w:rsidRPr="0016663E">
        <w:rPr>
          <w:rFonts w:asciiTheme="minorHAnsi" w:hAnsiTheme="minorHAnsi" w:cstheme="minorHAnsi"/>
          <w:bdr w:val="none" w:sz="0" w:space="0" w:color="auto" w:frame="1"/>
        </w:rPr>
        <w:instrText xml:space="preserve"> ADDIN EN.CITE </w:instrText>
      </w:r>
      <w:r w:rsidR="008B513B" w:rsidRPr="0016663E">
        <w:rPr>
          <w:rFonts w:asciiTheme="minorHAnsi" w:hAnsiTheme="minorHAnsi" w:cstheme="minorHAnsi"/>
          <w:bdr w:val="none" w:sz="0" w:space="0" w:color="auto" w:frame="1"/>
        </w:rPr>
        <w:fldChar w:fldCharType="begin">
          <w:fldData xml:space="preserve">PEVuZE5vdGU+PENpdGU+PEF1dGhvcj5DaG9uZzwvQXV0aG9yPjxZZWFyPjIwMTU8L1llYXI+PFJl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</w:fldData>
        </w:fldChar>
      </w:r>
      <w:r w:rsidR="008B513B" w:rsidRPr="0016663E">
        <w:rPr>
          <w:rFonts w:asciiTheme="minorHAnsi" w:hAnsiTheme="minorHAnsi" w:cstheme="minorHAnsi"/>
          <w:bdr w:val="none" w:sz="0" w:space="0" w:color="auto" w:frame="1"/>
        </w:rPr>
        <w:instrText xml:space="preserve"> ADDIN EN.CITE.DATA </w:instrText>
      </w:r>
      <w:r w:rsidR="008B513B" w:rsidRPr="0016663E">
        <w:rPr>
          <w:rFonts w:asciiTheme="minorHAnsi" w:hAnsiTheme="minorHAnsi" w:cstheme="minorHAnsi"/>
          <w:bdr w:val="none" w:sz="0" w:space="0" w:color="auto" w:frame="1"/>
        </w:rPr>
      </w:r>
      <w:r w:rsidR="008B513B" w:rsidRPr="0016663E">
        <w:rPr>
          <w:rFonts w:asciiTheme="minorHAnsi" w:hAnsiTheme="minorHAnsi" w:cstheme="minorHAnsi"/>
          <w:bdr w:val="none" w:sz="0" w:space="0" w:color="auto" w:frame="1"/>
        </w:rPr>
        <w:fldChar w:fldCharType="end"/>
      </w:r>
      <w:r w:rsidR="001242C1" w:rsidRPr="0016663E">
        <w:rPr>
          <w:rFonts w:asciiTheme="minorHAnsi" w:hAnsiTheme="minorHAnsi" w:cstheme="minorHAnsi"/>
          <w:bdr w:val="none" w:sz="0" w:space="0" w:color="auto" w:frame="1"/>
        </w:rPr>
      </w:r>
      <w:r w:rsidR="001242C1"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34]</w:t>
      </w:r>
      <w:r w:rsidR="001242C1" w:rsidRPr="0016663E">
        <w:rPr>
          <w:rFonts w:asciiTheme="minorHAnsi" w:hAnsiTheme="minorHAnsi" w:cstheme="minorHAnsi"/>
          <w:bdr w:val="none" w:sz="0" w:space="0" w:color="auto" w:frame="1"/>
        </w:rPr>
        <w:fldChar w:fldCharType="end"/>
      </w:r>
      <w:r w:rsidR="001242C1" w:rsidRPr="0016663E">
        <w:rPr>
          <w:rFonts w:asciiTheme="minorHAnsi" w:hAnsiTheme="minorHAnsi" w:cstheme="minorHAnsi"/>
          <w:bdr w:val="none" w:sz="0" w:space="0" w:color="auto" w:frame="1"/>
        </w:rPr>
        <w:t xml:space="preserve">, which </w:t>
      </w:r>
      <w:r w:rsidR="00A05E10" w:rsidRPr="0016663E">
        <w:rPr>
          <w:rFonts w:asciiTheme="minorHAnsi" w:hAnsiTheme="minorHAnsi" w:cstheme="minorHAnsi"/>
          <w:bdr w:val="none" w:sz="0" w:space="0" w:color="auto" w:frame="1"/>
        </w:rPr>
        <w:t xml:space="preserve">allowed the generation of dietary patterns. </w:t>
      </w:r>
      <w:r w:rsidR="001242C1" w:rsidRPr="0016663E">
        <w:rPr>
          <w:rFonts w:asciiTheme="minorHAnsi" w:hAnsiTheme="minorHAnsi" w:cstheme="minorHAnsi"/>
          <w:bdr w:val="none" w:sz="0" w:space="0" w:color="auto" w:frame="1"/>
        </w:rPr>
        <w:t>Third, i</w:t>
      </w:r>
      <w:r w:rsidR="0033008B" w:rsidRPr="0016663E">
        <w:rPr>
          <w:rFonts w:asciiTheme="minorHAnsi" w:hAnsiTheme="minorHAnsi" w:cstheme="minorHAnsi"/>
          <w:bdr w:val="none" w:sz="0" w:space="0" w:color="auto" w:frame="1"/>
        </w:rPr>
        <w:t xml:space="preserve">t is important to note that </w:t>
      </w:r>
      <w:r w:rsidR="00CC175B" w:rsidRPr="0016663E">
        <w:rPr>
          <w:rFonts w:asciiTheme="minorHAnsi" w:hAnsiTheme="minorHAnsi" w:cstheme="minorHAnsi"/>
          <w:bdr w:val="none" w:sz="0" w:space="0" w:color="auto" w:frame="1"/>
        </w:rPr>
        <w:t xml:space="preserve">in some steps of this analysis, </w:t>
      </w:r>
      <w:r w:rsidR="0033008B" w:rsidRPr="0016663E">
        <w:rPr>
          <w:rFonts w:asciiTheme="minorHAnsi" w:hAnsiTheme="minorHAnsi" w:cstheme="minorHAnsi"/>
          <w:bdr w:val="none" w:sz="0" w:space="0" w:color="auto" w:frame="1"/>
        </w:rPr>
        <w:t xml:space="preserve">including the classifications of food into food groups, numbers of food groups, numbers of factors extracted, and the names of the factors extracted, decisions made were subjective </w:t>
      </w:r>
      <w:r w:rsidR="0033008B" w:rsidRPr="0016663E">
        <w:rPr>
          <w:rFonts w:asciiTheme="minorHAnsi" w:hAnsiTheme="minorHAnsi" w:cstheme="minorHAnsi"/>
          <w:bdr w:val="none" w:sz="0" w:space="0" w:color="auto" w:frame="1"/>
        </w:rPr>
        <w:fldChar w:fldCharType="begin"/>
      </w:r>
      <w:r w:rsidR="00EE6BF2" w:rsidRPr="0016663E">
        <w:rPr>
          <w:rFonts w:asciiTheme="minorHAnsi" w:hAnsiTheme="minorHAnsi" w:cstheme="minorHAnsi"/>
          <w:bdr w:val="none" w:sz="0" w:space="0" w:color="auto" w:frame="1"/>
        </w:rPr>
        <w:instrText xml:space="preserve"> ADDIN EN.CITE &lt;EndNote&gt;&lt;Cite&gt;&lt;Author&gt;Marchioni&lt;/Author&gt;&lt;Year&gt;2005&lt;/Year&gt;&lt;RecNum&gt;106&lt;/RecNum&gt;&lt;DisplayText&gt;[92]&lt;/DisplayText&gt;&lt;record&gt;&lt;rec-number&gt;106&lt;/rec-number&gt;&lt;foreign-keys&gt;&lt;key app="EN" db-id="9z5wzpfd7v0wv1ezef4xaaafawxprps0v9dd" timestamp="1593577089"&gt;106&lt;/key&gt;&lt;/foreign-keys&gt;&lt;ref-type name="Journal Article"&gt;17&lt;/ref-type&gt;&lt;contributors&gt;&lt;authors&gt;&lt;author&gt;Marchioni, Dirce Maria Lobo&lt;/author&gt;&lt;author&gt;Latorre, Maria do Rosário Dias de Oliveira&lt;/author&gt;&lt;author&gt;Eluf-Neto, José&lt;/author&gt;&lt;author&gt;Wünsch-Filho, Victor&lt;/author&gt;&lt;author&gt;Fisberg, Regina Mara&lt;/author&gt;&lt;/authors&gt;&lt;/contributors&gt;&lt;auth-address&gt;Faculdade de Saúde Pública, Universidade de São Paulo, São Paulo, Brazil.&lt;/auth-address&gt;&lt;titles&gt;&lt;title&gt;Identification of dietary patterns using factor analysis in an epidemiological study in São Paulo&lt;/title&gt;&lt;secondary-title&gt;Sao Paulo medical journal = Revista paulista de medicina&lt;/secondary-title&gt;&lt;alt-title&gt;Sao Paulo Med J&lt;/alt-title&gt;&lt;/titles&gt;&lt;periodical&gt;&lt;full-title&gt;Sao Paulo medical journal = Revista paulista de medicina&lt;/full-title&gt;&lt;abbr-1&gt;Sao Paulo Med J&lt;/abbr-1&gt;&lt;/periodical&gt;&lt;alt-periodical&gt;&lt;full-title&gt;Sao Paulo medical journal = Revista paulista de medicina&lt;/full-title&gt;&lt;abbr-1&gt;Sao Paulo Med J&lt;/abbr-1&gt;&lt;/alt-periodical&gt;&lt;pages&gt;124-127&lt;/pages&gt;&lt;volume&gt;123&lt;/volume&gt;&lt;number&gt;3&lt;/number&gt;&lt;keywords&gt;&lt;keyword&gt;Diet Surveys&lt;/keyword&gt;&lt;keyword&gt;Feeding Behavior&lt;/keyword&gt;&lt;/keywords&gt;&lt;dates&gt;&lt;year&gt;2005&lt;/year&gt;&lt;pub-dates&gt;&lt;date&gt;2005/05//&lt;/date&gt;&lt;/pub-dates&gt;&lt;/dates&gt;&lt;isbn&gt;1516-3180&lt;/isbn&gt;&lt;accession-num&gt;16021275&lt;/accession-num&gt;&lt;urls&gt;&lt;related-urls&gt;&lt;url&gt;http://europepmc.org/abstract/MED/16021275&lt;/url&gt;&lt;url&gt;https://doi.org/10.1590/s1516-31802005000300007&lt;/url&gt;&lt;/related-urls&gt;&lt;/urls&gt;&lt;electronic-resource-num&gt;10.1590/s1516-31802005000300007&lt;/electronic-resource-num&gt;&lt;remote-database-name&gt;PubMed&lt;/remote-database-name&gt;&lt;language&gt;eng&lt;/language&gt;&lt;/record&gt;&lt;/Cite&gt;&lt;/EndNote&gt;</w:instrText>
      </w:r>
      <w:r w:rsidR="0033008B"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92]</w:t>
      </w:r>
      <w:r w:rsidR="0033008B" w:rsidRPr="0016663E">
        <w:rPr>
          <w:rFonts w:asciiTheme="minorHAnsi" w:hAnsiTheme="minorHAnsi" w:cstheme="minorHAnsi"/>
          <w:bdr w:val="none" w:sz="0" w:space="0" w:color="auto" w:frame="1"/>
        </w:rPr>
        <w:fldChar w:fldCharType="end"/>
      </w:r>
      <w:r w:rsidR="0033008B" w:rsidRPr="0016663E">
        <w:rPr>
          <w:rFonts w:asciiTheme="minorHAnsi" w:hAnsiTheme="minorHAnsi" w:cstheme="minorHAnsi"/>
          <w:bdr w:val="none" w:sz="0" w:space="0" w:color="auto" w:frame="1"/>
        </w:rPr>
        <w:t>. Steps were taken to reduce subjectivity and increase comparability between studies. For example, the food groups were grouped based on approaches used in previous literature and dietary patterns were determined</w:t>
      </w:r>
      <w:r w:rsidR="00C17A7B" w:rsidRPr="0016663E">
        <w:rPr>
          <w:rFonts w:asciiTheme="minorHAnsi" w:hAnsiTheme="minorHAnsi" w:cstheme="minorHAnsi"/>
          <w:bdr w:val="none" w:sz="0" w:space="0" w:color="auto" w:frame="1"/>
        </w:rPr>
        <w:t xml:space="preserve"> based on established criteria. </w:t>
      </w:r>
      <w:r w:rsidR="001242C1" w:rsidRPr="0016663E">
        <w:rPr>
          <w:rFonts w:asciiTheme="minorHAnsi" w:hAnsiTheme="minorHAnsi" w:cstheme="minorHAnsi"/>
          <w:bdr w:val="none" w:sz="0" w:space="0" w:color="auto" w:frame="1"/>
        </w:rPr>
        <w:t>Forth, r</w:t>
      </w:r>
      <w:r w:rsidR="0059269B" w:rsidRPr="0016663E">
        <w:rPr>
          <w:rFonts w:asciiTheme="minorHAnsi" w:hAnsiTheme="minorHAnsi" w:cstheme="minorHAnsi"/>
          <w:bdr w:val="none" w:sz="0" w:space="0" w:color="auto" w:frame="1"/>
        </w:rPr>
        <w:t xml:space="preserve">etaining cohort participants can be a challenge in longitudinal research. Even though </w:t>
      </w:r>
      <w:r w:rsidR="00C17A7B" w:rsidRPr="0016663E">
        <w:rPr>
          <w:rFonts w:asciiTheme="minorHAnsi" w:hAnsiTheme="minorHAnsi" w:cstheme="minorHAnsi"/>
          <w:bdr w:val="none" w:sz="0" w:space="0" w:color="auto" w:frame="1"/>
        </w:rPr>
        <w:t xml:space="preserve">our </w:t>
      </w:r>
      <w:r w:rsidR="0059269B" w:rsidRPr="0016663E">
        <w:rPr>
          <w:rFonts w:asciiTheme="minorHAnsi" w:hAnsiTheme="minorHAnsi" w:cstheme="minorHAnsi"/>
          <w:bdr w:val="none" w:sz="0" w:space="0" w:color="auto" w:frame="1"/>
        </w:rPr>
        <w:t>cohort of n=709</w:t>
      </w:r>
      <w:r w:rsidR="00681535" w:rsidRPr="0016663E">
        <w:rPr>
          <w:rFonts w:asciiTheme="minorHAnsi" w:hAnsiTheme="minorHAnsi" w:cstheme="minorHAnsi"/>
          <w:bdr w:val="none" w:sz="0" w:space="0" w:color="auto" w:frame="1"/>
        </w:rPr>
        <w:t xml:space="preserve"> may</w:t>
      </w:r>
      <w:r w:rsidR="0059269B" w:rsidRPr="0016663E">
        <w:rPr>
          <w:rFonts w:asciiTheme="minorHAnsi" w:hAnsiTheme="minorHAnsi" w:cstheme="minorHAnsi"/>
          <w:bdr w:val="none" w:sz="0" w:space="0" w:color="auto" w:frame="1"/>
        </w:rPr>
        <w:t xml:space="preserve"> </w:t>
      </w:r>
      <w:r w:rsidR="00C17A7B" w:rsidRPr="0016663E">
        <w:rPr>
          <w:rFonts w:asciiTheme="minorHAnsi" w:hAnsiTheme="minorHAnsi" w:cstheme="minorHAnsi"/>
          <w:bdr w:val="none" w:sz="0" w:space="0" w:color="auto" w:frame="1"/>
        </w:rPr>
        <w:t xml:space="preserve">seem </w:t>
      </w:r>
      <w:r w:rsidR="00681535" w:rsidRPr="0016663E">
        <w:rPr>
          <w:rFonts w:asciiTheme="minorHAnsi" w:hAnsiTheme="minorHAnsi" w:cstheme="minorHAnsi"/>
          <w:bdr w:val="none" w:sz="0" w:space="0" w:color="auto" w:frame="1"/>
        </w:rPr>
        <w:t>smal</w:t>
      </w:r>
      <w:r w:rsidR="001C0245" w:rsidRPr="0016663E">
        <w:rPr>
          <w:rFonts w:asciiTheme="minorHAnsi" w:hAnsiTheme="minorHAnsi" w:cstheme="minorHAnsi"/>
          <w:bdr w:val="none" w:sz="0" w:space="0" w:color="auto" w:frame="1"/>
        </w:rPr>
        <w:t xml:space="preserve">l, it is comparable to other </w:t>
      </w:r>
      <w:r w:rsidR="00681535" w:rsidRPr="0016663E">
        <w:rPr>
          <w:rFonts w:asciiTheme="minorHAnsi" w:hAnsiTheme="minorHAnsi" w:cstheme="minorHAnsi"/>
          <w:bdr w:val="none" w:sz="0" w:space="0" w:color="auto" w:frame="1"/>
        </w:rPr>
        <w:t>cohort</w:t>
      </w:r>
      <w:r w:rsidR="001C0245" w:rsidRPr="0016663E">
        <w:rPr>
          <w:rFonts w:asciiTheme="minorHAnsi" w:hAnsiTheme="minorHAnsi" w:cstheme="minorHAnsi"/>
          <w:bdr w:val="none" w:sz="0" w:space="0" w:color="auto" w:frame="1"/>
        </w:rPr>
        <w:t>s</w:t>
      </w:r>
      <w:r w:rsidR="00681535" w:rsidRPr="0016663E">
        <w:rPr>
          <w:rFonts w:asciiTheme="minorHAnsi" w:hAnsiTheme="minorHAnsi" w:cstheme="minorHAnsi"/>
          <w:bdr w:val="none" w:sz="0" w:space="0" w:color="auto" w:frame="1"/>
        </w:rPr>
        <w:t xml:space="preserve"> </w:t>
      </w:r>
      <w:r w:rsidR="001C0245" w:rsidRPr="0016663E">
        <w:rPr>
          <w:rFonts w:asciiTheme="minorHAnsi" w:hAnsiTheme="minorHAnsi" w:cstheme="minorHAnsi"/>
          <w:bdr w:val="none" w:sz="0" w:space="0" w:color="auto" w:frame="1"/>
        </w:rPr>
        <w:t xml:space="preserve">in similar </w:t>
      </w:r>
      <w:r w:rsidR="00681535" w:rsidRPr="0016663E">
        <w:rPr>
          <w:rFonts w:asciiTheme="minorHAnsi" w:hAnsiTheme="minorHAnsi" w:cstheme="minorHAnsi"/>
          <w:bdr w:val="none" w:sz="0" w:space="0" w:color="auto" w:frame="1"/>
        </w:rPr>
        <w:t xml:space="preserve">studies found in our systematic review </w:t>
      </w:r>
      <w:r w:rsidR="00681535" w:rsidRPr="0016663E">
        <w:rPr>
          <w:rFonts w:asciiTheme="minorHAnsi" w:hAnsiTheme="minorHAnsi" w:cstheme="minorHAnsi"/>
          <w:bdr w:val="none" w:sz="0" w:space="0" w:color="auto" w:frame="1"/>
        </w:rPr>
        <w:fldChar w:fldCharType="begin"/>
      </w:r>
      <w:r w:rsidR="008B513B" w:rsidRPr="0016663E">
        <w:rPr>
          <w:rFonts w:asciiTheme="minorHAnsi" w:hAnsiTheme="minorHAnsi" w:cstheme="minorHAnsi"/>
          <w:bdr w:val="none" w:sz="0" w:space="0" w:color="auto" w:frame="1"/>
        </w:rPr>
        <w:instrText xml:space="preserve"> ADDIN EN.CITE &lt;EndNote&gt;&lt;Cite&gt;&lt;Author&gt;Lee&lt;/Author&gt;&lt;Year&gt;2020&lt;/Year&gt;&lt;RecNum&gt;117&lt;/RecNum&gt;&lt;DisplayText&gt;[20]&lt;/DisplayText&gt;&lt;record&gt;&lt;rec-number&gt;117&lt;/rec-number&gt;&lt;foreign-keys&gt;&lt;key app="EN" db-id="9z5wzpfd7v0wv1ezef4xaaafawxprps0v9dd" timestamp="1601974386"&gt;117&lt;/key&gt;&lt;/foreign-keys&gt;&lt;ref-type name="Journal Article"&gt;17&lt;/ref-type&gt;&lt;contributors&gt;&lt;authors&gt;&lt;author&gt;Lee, Yu Qi&lt;/author&gt;&lt;author&gt;Loh, Jason&lt;/author&gt;&lt;author&gt;Ang, Rebekah Su Ern&lt;/author&gt;&lt;author&gt;Chong, Mary Foong-Fong&lt;/author&gt;&lt;/authors&gt;&lt;/contributors&gt;&lt;titles&gt;&lt;title&gt;Tracking of Maternal Diet from Pregnancy to Postpregnancy: A Systematic Review of Observational Studies&lt;/title&gt;&lt;secondary-title&gt;Current Developments in Nutrition&lt;/secondary-title&gt;&lt;/titles&gt;&lt;periodical&gt;&lt;full-title&gt;Current Developments in Nutrition&lt;/full-title&gt;&lt;/periodical&gt;&lt;volume&gt;4&lt;/volume&gt;&lt;number&gt;8&lt;/number&gt;&lt;dates&gt;&lt;year&gt;2020&lt;/year&gt;&lt;/dates&gt;&lt;isbn&gt;2475-2991&lt;/isbn&gt;&lt;urls&gt;&lt;related-urls&gt;&lt;url&gt;https://doi.org/10.1093/cdn/nzaa118&lt;/url&gt;&lt;/related-urls&gt;&lt;/urls&gt;&lt;custom1&gt;nzaa118&lt;/custom1&gt;&lt;electronic-resource-num&gt;10.1093/cdn/nzaa118&lt;/electronic-resource-num&gt;&lt;access-date&gt;10/6/2020&lt;/access-date&gt;&lt;/record&gt;&lt;/Cite&gt;&lt;/EndNote&gt;</w:instrText>
      </w:r>
      <w:r w:rsidR="00681535" w:rsidRPr="0016663E">
        <w:rPr>
          <w:rFonts w:asciiTheme="minorHAnsi" w:hAnsiTheme="minorHAnsi" w:cstheme="minorHAnsi"/>
          <w:bdr w:val="none" w:sz="0" w:space="0" w:color="auto" w:frame="1"/>
        </w:rPr>
        <w:fldChar w:fldCharType="separate"/>
      </w:r>
      <w:r w:rsidR="008B513B" w:rsidRPr="0016663E">
        <w:rPr>
          <w:rFonts w:asciiTheme="minorHAnsi" w:hAnsiTheme="minorHAnsi" w:cstheme="minorHAnsi"/>
          <w:noProof/>
          <w:bdr w:val="none" w:sz="0" w:space="0" w:color="auto" w:frame="1"/>
        </w:rPr>
        <w:t>[20]</w:t>
      </w:r>
      <w:r w:rsidR="00681535" w:rsidRPr="0016663E">
        <w:rPr>
          <w:rFonts w:asciiTheme="minorHAnsi" w:hAnsiTheme="minorHAnsi" w:cstheme="minorHAnsi"/>
          <w:bdr w:val="none" w:sz="0" w:space="0" w:color="auto" w:frame="1"/>
        </w:rPr>
        <w:fldChar w:fldCharType="end"/>
      </w:r>
      <w:r w:rsidR="001C0245" w:rsidRPr="0016663E">
        <w:rPr>
          <w:rFonts w:asciiTheme="minorHAnsi" w:hAnsiTheme="minorHAnsi" w:cstheme="minorHAnsi"/>
          <w:bdr w:val="none" w:sz="0" w:space="0" w:color="auto" w:frame="1"/>
        </w:rPr>
        <w:t xml:space="preserve">, </w:t>
      </w:r>
      <w:r w:rsidR="00681535" w:rsidRPr="0016663E">
        <w:rPr>
          <w:rFonts w:asciiTheme="minorHAnsi" w:hAnsiTheme="minorHAnsi" w:cstheme="minorHAnsi"/>
          <w:bdr w:val="none" w:sz="0" w:space="0" w:color="auto" w:frame="1"/>
        </w:rPr>
        <w:t xml:space="preserve">given </w:t>
      </w:r>
      <w:r w:rsidR="001C0245" w:rsidRPr="0016663E">
        <w:rPr>
          <w:rFonts w:asciiTheme="minorHAnsi" w:hAnsiTheme="minorHAnsi" w:cstheme="minorHAnsi"/>
          <w:bdr w:val="none" w:sz="0" w:space="0" w:color="auto" w:frame="1"/>
        </w:rPr>
        <w:t>that our</w:t>
      </w:r>
      <w:r w:rsidR="00C17A7B" w:rsidRPr="0016663E">
        <w:rPr>
          <w:rFonts w:asciiTheme="minorHAnsi" w:hAnsiTheme="minorHAnsi" w:cstheme="minorHAnsi"/>
          <w:bdr w:val="none" w:sz="0" w:space="0" w:color="auto" w:frame="1"/>
        </w:rPr>
        <w:t xml:space="preserve"> present study has </w:t>
      </w:r>
      <w:r w:rsidR="00681535" w:rsidRPr="0016663E">
        <w:rPr>
          <w:rFonts w:asciiTheme="minorHAnsi" w:hAnsiTheme="minorHAnsi" w:cstheme="minorHAnsi"/>
          <w:bdr w:val="none" w:sz="0" w:space="0" w:color="auto" w:frame="1"/>
        </w:rPr>
        <w:t xml:space="preserve">the longest </w:t>
      </w:r>
      <w:r w:rsidR="00C17A7B" w:rsidRPr="0016663E">
        <w:rPr>
          <w:rFonts w:asciiTheme="minorHAnsi" w:hAnsiTheme="minorHAnsi" w:cstheme="minorHAnsi"/>
          <w:bdr w:val="none" w:sz="0" w:space="0" w:color="auto" w:frame="1"/>
        </w:rPr>
        <w:t>follow-up period.</w:t>
      </w:r>
      <w:r w:rsidR="001C0245" w:rsidRPr="0016663E">
        <w:rPr>
          <w:rFonts w:asciiTheme="minorHAnsi" w:hAnsiTheme="minorHAnsi" w:cstheme="minorHAnsi"/>
          <w:bdr w:val="none" w:sz="0" w:space="0" w:color="auto" w:frame="1"/>
        </w:rPr>
        <w:t xml:space="preserve"> </w:t>
      </w:r>
      <w:r w:rsidR="006A1C03" w:rsidRPr="0016663E">
        <w:rPr>
          <w:rFonts w:asciiTheme="minorHAnsi" w:hAnsiTheme="minorHAnsi" w:cstheme="minorHAnsi"/>
          <w:bdr w:val="none" w:sz="0" w:space="0" w:color="auto" w:frame="1"/>
        </w:rPr>
        <w:t xml:space="preserve">Also, we are limited </w:t>
      </w:r>
      <w:r w:rsidR="00FE1443" w:rsidRPr="0016663E">
        <w:rPr>
          <w:rFonts w:asciiTheme="minorHAnsi" w:hAnsiTheme="minorHAnsi" w:cstheme="minorHAnsi"/>
          <w:bdr w:val="none" w:sz="0" w:space="0" w:color="auto" w:frame="1"/>
        </w:rPr>
        <w:t>by the small sample size</w:t>
      </w:r>
      <w:r w:rsidR="001B78E4" w:rsidRPr="0016663E">
        <w:rPr>
          <w:rFonts w:asciiTheme="minorHAnsi" w:hAnsiTheme="minorHAnsi" w:cstheme="minorHAnsi"/>
          <w:bdr w:val="none" w:sz="0" w:space="0" w:color="auto" w:frame="1"/>
        </w:rPr>
        <w:t>s</w:t>
      </w:r>
      <w:r w:rsidR="00FE1443" w:rsidRPr="0016663E">
        <w:rPr>
          <w:rFonts w:asciiTheme="minorHAnsi" w:hAnsiTheme="minorHAnsi" w:cstheme="minorHAnsi"/>
          <w:bdr w:val="none" w:sz="0" w:space="0" w:color="auto" w:frame="1"/>
        </w:rPr>
        <w:t xml:space="preserve"> of the case groups at the follow-up years</w:t>
      </w:r>
      <w:r w:rsidR="001B78E4" w:rsidRPr="0016663E">
        <w:rPr>
          <w:rFonts w:asciiTheme="minorHAnsi" w:hAnsiTheme="minorHAnsi" w:cstheme="minorHAnsi"/>
          <w:bdr w:val="none" w:sz="0" w:space="0" w:color="auto" w:frame="1"/>
        </w:rPr>
        <w:t xml:space="preserve">, precluding </w:t>
      </w:r>
      <w:r w:rsidR="006A1C03" w:rsidRPr="0016663E">
        <w:rPr>
          <w:rFonts w:asciiTheme="minorHAnsi" w:hAnsiTheme="minorHAnsi" w:cstheme="minorHAnsi"/>
          <w:bdr w:val="none" w:sz="0" w:space="0" w:color="auto" w:frame="1"/>
        </w:rPr>
        <w:t>robust conclusion</w:t>
      </w:r>
      <w:r w:rsidR="001B78E4" w:rsidRPr="0016663E">
        <w:rPr>
          <w:rFonts w:asciiTheme="minorHAnsi" w:hAnsiTheme="minorHAnsi" w:cstheme="minorHAnsi"/>
          <w:bdr w:val="none" w:sz="0" w:space="0" w:color="auto" w:frame="1"/>
        </w:rPr>
        <w:t>s</w:t>
      </w:r>
      <w:r w:rsidR="006A1C03" w:rsidRPr="0016663E">
        <w:rPr>
          <w:rFonts w:asciiTheme="minorHAnsi" w:hAnsiTheme="minorHAnsi" w:cstheme="minorHAnsi"/>
          <w:bdr w:val="none" w:sz="0" w:space="0" w:color="auto" w:frame="1"/>
        </w:rPr>
        <w:t xml:space="preserve"> regarding </w:t>
      </w:r>
      <w:r w:rsidR="00FE1443" w:rsidRPr="0016663E">
        <w:rPr>
          <w:rFonts w:asciiTheme="minorHAnsi" w:hAnsiTheme="minorHAnsi" w:cstheme="minorHAnsi"/>
          <w:bdr w:val="none" w:sz="0" w:space="0" w:color="auto" w:frame="1"/>
        </w:rPr>
        <w:t xml:space="preserve">the association between </w:t>
      </w:r>
      <w:r w:rsidR="00553AF4" w:rsidRPr="0016663E">
        <w:rPr>
          <w:rFonts w:asciiTheme="minorHAnsi" w:hAnsiTheme="minorHAnsi" w:cstheme="minorHAnsi"/>
          <w:bdr w:val="none" w:sz="0" w:space="0" w:color="auto" w:frame="1"/>
        </w:rPr>
        <w:t xml:space="preserve">mothers’ </w:t>
      </w:r>
      <w:r w:rsidR="00FE1443" w:rsidRPr="0016663E">
        <w:rPr>
          <w:rFonts w:asciiTheme="minorHAnsi" w:hAnsiTheme="minorHAnsi" w:cstheme="minorHAnsi"/>
          <w:bdr w:val="none" w:sz="0" w:space="0" w:color="auto" w:frame="1"/>
        </w:rPr>
        <w:t>health conditions during pregnancy and post-pregnancy and the</w:t>
      </w:r>
      <w:r w:rsidR="00D36E96" w:rsidRPr="0016663E">
        <w:rPr>
          <w:rFonts w:asciiTheme="minorHAnsi" w:hAnsiTheme="minorHAnsi" w:cstheme="minorHAnsi"/>
          <w:bdr w:val="none" w:sz="0" w:space="0" w:color="auto" w:frame="1"/>
        </w:rPr>
        <w:t>ir</w:t>
      </w:r>
      <w:r w:rsidR="00FE1443" w:rsidRPr="0016663E">
        <w:rPr>
          <w:rFonts w:asciiTheme="minorHAnsi" w:hAnsiTheme="minorHAnsi" w:cstheme="minorHAnsi"/>
          <w:bdr w:val="none" w:sz="0" w:space="0" w:color="auto" w:frame="1"/>
        </w:rPr>
        <w:t xml:space="preserve"> adherence to dietary patterns over time. </w:t>
      </w:r>
      <w:r w:rsidR="00A54CD1" w:rsidRPr="0016663E">
        <w:rPr>
          <w:rFonts w:asciiTheme="minorHAnsi" w:hAnsiTheme="minorHAnsi" w:cstheme="minorHAnsi"/>
          <w:bdr w:val="none" w:sz="0" w:space="0" w:color="auto" w:frame="1"/>
        </w:rPr>
        <w:t>Finally,</w:t>
      </w:r>
      <w:r w:rsidR="00CE77BB" w:rsidRPr="0016663E">
        <w:rPr>
          <w:rFonts w:asciiTheme="minorHAnsi" w:hAnsiTheme="minorHAnsi" w:cstheme="minorHAnsi"/>
          <w:bdr w:val="none" w:sz="0" w:space="0" w:color="auto" w:frame="1"/>
        </w:rPr>
        <w:t xml:space="preserve"> it is important to be aware of </w:t>
      </w:r>
      <w:r w:rsidR="00A54CD1" w:rsidRPr="0016663E">
        <w:rPr>
          <w:rFonts w:asciiTheme="minorHAnsi" w:hAnsiTheme="minorHAnsi" w:cstheme="minorHAnsi"/>
          <w:bdr w:val="none" w:sz="0" w:space="0" w:color="auto" w:frame="1"/>
        </w:rPr>
        <w:t xml:space="preserve">the </w:t>
      </w:r>
      <w:r w:rsidR="0033008B" w:rsidRPr="0016663E">
        <w:rPr>
          <w:rFonts w:asciiTheme="minorHAnsi" w:hAnsiTheme="minorHAnsi" w:cstheme="minorHAnsi"/>
          <w:bdr w:val="none" w:sz="0" w:space="0" w:color="auto" w:frame="1"/>
        </w:rPr>
        <w:t xml:space="preserve">inherent problems of </w:t>
      </w:r>
      <w:r w:rsidR="00C901FB" w:rsidRPr="0016663E">
        <w:rPr>
          <w:rFonts w:asciiTheme="minorHAnsi" w:hAnsiTheme="minorHAnsi" w:cstheme="minorHAnsi"/>
          <w:bdr w:val="none" w:sz="0" w:space="0" w:color="auto" w:frame="1"/>
        </w:rPr>
        <w:t xml:space="preserve">systematic </w:t>
      </w:r>
      <w:r w:rsidR="0033008B" w:rsidRPr="0016663E">
        <w:rPr>
          <w:rFonts w:asciiTheme="minorHAnsi" w:hAnsiTheme="minorHAnsi" w:cstheme="minorHAnsi"/>
          <w:bdr w:val="none" w:sz="0" w:space="0" w:color="auto" w:frame="1"/>
        </w:rPr>
        <w:t>measurement error associated with self-reported dietary data</w:t>
      </w:r>
      <w:r w:rsidR="00C901FB" w:rsidRPr="0016663E">
        <w:rPr>
          <w:rFonts w:asciiTheme="minorHAnsi" w:hAnsiTheme="minorHAnsi" w:cstheme="minorHAnsi"/>
          <w:bdr w:val="none" w:sz="0" w:space="0" w:color="auto" w:frame="1"/>
        </w:rPr>
        <w:t xml:space="preserve">. </w:t>
      </w:r>
      <w:r w:rsidR="0018253A" w:rsidRPr="0016663E">
        <w:rPr>
          <w:rFonts w:asciiTheme="minorHAnsi" w:hAnsiTheme="minorHAnsi" w:cstheme="minorHAnsi"/>
          <w:bdr w:val="none" w:sz="0" w:space="0" w:color="auto" w:frame="1"/>
        </w:rPr>
        <w:t>In addition, s</w:t>
      </w:r>
      <w:r w:rsidR="00DE49C7" w:rsidRPr="0016663E">
        <w:rPr>
          <w:rFonts w:asciiTheme="minorHAnsi" w:hAnsiTheme="minorHAnsi" w:cstheme="minorHAnsi"/>
          <w:bdr w:val="none" w:sz="0" w:space="0" w:color="auto" w:frame="1"/>
        </w:rPr>
        <w:t>elf-reported dietary data are prone to social desirability bias</w:t>
      </w:r>
      <w:r w:rsidR="0018253A" w:rsidRPr="0016663E">
        <w:rPr>
          <w:rFonts w:asciiTheme="minorHAnsi" w:hAnsiTheme="minorHAnsi" w:cstheme="minorHAnsi"/>
          <w:bdr w:val="none" w:sz="0" w:space="0" w:color="auto" w:frame="1"/>
        </w:rPr>
        <w:t xml:space="preserve"> </w:t>
      </w:r>
      <w:r w:rsidR="0018253A" w:rsidRPr="0016663E">
        <w:rPr>
          <w:rFonts w:asciiTheme="minorHAnsi" w:hAnsiTheme="minorHAnsi" w:cstheme="minorHAnsi"/>
          <w:bdr w:val="none" w:sz="0" w:space="0" w:color="auto" w:frame="1"/>
        </w:rPr>
        <w:fldChar w:fldCharType="begin"/>
      </w:r>
      <w:r w:rsidR="00EE6BF2" w:rsidRPr="0016663E">
        <w:rPr>
          <w:rFonts w:asciiTheme="minorHAnsi" w:hAnsiTheme="minorHAnsi" w:cstheme="minorHAnsi"/>
          <w:bdr w:val="none" w:sz="0" w:space="0" w:color="auto" w:frame="1"/>
        </w:rPr>
        <w:instrText xml:space="preserve"> ADDIN EN.CITE &lt;EndNote&gt;&lt;Cite&gt;&lt;Author&gt;Hebert&lt;/Author&gt;&lt;Year&gt;1995&lt;/Year&gt;&lt;RecNum&gt;171&lt;/RecNum&gt;&lt;DisplayText&gt;[93]&lt;/DisplayText&gt;&lt;record&gt;&lt;rec-number&gt;171&lt;/rec-number&gt;&lt;foreign-keys&gt;&lt;key app="EN" db-id="9z5wzpfd7v0wv1ezef4xaaafawxprps0v9dd" timestamp="1629268596"&gt;171&lt;/key&gt;&lt;/foreign-keys&gt;&lt;ref-type name="Journal Article"&gt;17&lt;/ref-type&gt;&lt;contributors&gt;&lt;authors&gt;&lt;author&gt;Hebert, J. R.&lt;/author&gt;&lt;author&gt;Clemow, L.&lt;/author&gt;&lt;author&gt;Pbert, L.&lt;/author&gt;&lt;author&gt;Ockene, I. S.&lt;/author&gt;&lt;author&gt;Ockene, J. K.&lt;/author&gt;&lt;/authors&gt;&lt;/contributors&gt;&lt;auth-address&gt;Division of Preventive and Behavioral Medicine, University of Massachusetts Medical School, Worcester 01655, USA.&lt;/auth-address&gt;&lt;titles&gt;&lt;title&gt;Social desirability bias in dietary self-report may compromise the validity of dietary intake measures&lt;/title&gt;&lt;secondary-title&gt;Int J Epidemiol&lt;/secondary-title&gt;&lt;/titles&gt;&lt;periodical&gt;&lt;full-title&gt;Int J Epidemiol&lt;/full-title&gt;&lt;/periodical&gt;&lt;pages&gt;389-98&lt;/pages&gt;&lt;volume&gt;24&lt;/volume&gt;&lt;number&gt;2&lt;/number&gt;&lt;edition&gt;1995/04/01&lt;/edition&gt;&lt;keywords&gt;&lt;keyword&gt;*Bias&lt;/keyword&gt;&lt;keyword&gt;*Diet Records&lt;/keyword&gt;&lt;keyword&gt;*Effect Modifier, Epidemiologic&lt;/keyword&gt;&lt;keyword&gt;Female&lt;/keyword&gt;&lt;keyword&gt;Humans&lt;/keyword&gt;&lt;keyword&gt;Linear Models&lt;/keyword&gt;&lt;keyword&gt;Male&lt;/keyword&gt;&lt;keyword&gt;Middle Aged&lt;/keyword&gt;&lt;keyword&gt;Reproducibility of Results&lt;/keyword&gt;&lt;keyword&gt;Sex Factors&lt;/keyword&gt;&lt;keyword&gt;*Social Desirability&lt;/keyword&gt;&lt;keyword&gt;Surveys and Questionnaires&lt;/keyword&gt;&lt;keyword&gt;*Truth Disclosure&lt;/keyword&gt;&lt;keyword&gt;United States/epidemiology&lt;/keyword&gt;&lt;/keywords&gt;&lt;dates&gt;&lt;year&gt;1995&lt;/year&gt;&lt;pub-dates&gt;&lt;date&gt;Apr&lt;/date&gt;&lt;/pub-dates&gt;&lt;/dates&gt;&lt;isbn&gt;0300-5771 (Print)&amp;#xD;0300-5771&lt;/isbn&gt;&lt;accession-num&gt;7635601&lt;/accession-num&gt;&lt;urls&gt;&lt;/urls&gt;&lt;electronic-resource-num&gt;10.1093/ije/24.2.389&lt;/electronic-resource-num&gt;&lt;remote-database-provider&gt;NLM&lt;/remote-database-provider&gt;&lt;language&gt;eng&lt;/language&gt;&lt;/record&gt;&lt;/Cite&gt;&lt;/EndNote&gt;</w:instrText>
      </w:r>
      <w:r w:rsidR="0018253A"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93]</w:t>
      </w:r>
      <w:r w:rsidR="0018253A" w:rsidRPr="0016663E">
        <w:rPr>
          <w:rFonts w:asciiTheme="minorHAnsi" w:hAnsiTheme="minorHAnsi" w:cstheme="minorHAnsi"/>
          <w:bdr w:val="none" w:sz="0" w:space="0" w:color="auto" w:frame="1"/>
        </w:rPr>
        <w:fldChar w:fldCharType="end"/>
      </w:r>
      <w:r w:rsidR="0018253A" w:rsidRPr="0016663E">
        <w:rPr>
          <w:rFonts w:asciiTheme="minorHAnsi" w:hAnsiTheme="minorHAnsi" w:cstheme="minorHAnsi"/>
          <w:bdr w:val="none" w:sz="0" w:space="0" w:color="auto" w:frame="1"/>
        </w:rPr>
        <w:t>,</w:t>
      </w:r>
      <w:r w:rsidR="00AC7ED1" w:rsidRPr="0016663E">
        <w:rPr>
          <w:rFonts w:asciiTheme="minorHAnsi" w:hAnsiTheme="minorHAnsi" w:cstheme="minorHAnsi"/>
          <w:bdr w:val="none" w:sz="0" w:space="0" w:color="auto" w:frame="1"/>
        </w:rPr>
        <w:t xml:space="preserve"> where participants tend to answer questions in a way that will be viewed favourably by others, </w:t>
      </w:r>
      <w:r w:rsidR="006B6935" w:rsidRPr="0016663E">
        <w:rPr>
          <w:rFonts w:asciiTheme="minorHAnsi" w:hAnsiTheme="minorHAnsi" w:cstheme="minorHAnsi"/>
          <w:bdr w:val="none" w:sz="0" w:space="0" w:color="auto" w:frame="1"/>
        </w:rPr>
        <w:t>thus leading to under</w:t>
      </w:r>
      <w:r w:rsidR="00A723EB">
        <w:rPr>
          <w:rFonts w:asciiTheme="minorHAnsi" w:hAnsiTheme="minorHAnsi" w:cstheme="minorHAnsi"/>
          <w:bdr w:val="none" w:sz="0" w:space="0" w:color="auto" w:frame="1"/>
        </w:rPr>
        <w:t>-</w:t>
      </w:r>
      <w:r w:rsidR="006B6935" w:rsidRPr="0016663E">
        <w:rPr>
          <w:rFonts w:asciiTheme="minorHAnsi" w:hAnsiTheme="minorHAnsi" w:cstheme="minorHAnsi"/>
          <w:bdr w:val="none" w:sz="0" w:space="0" w:color="auto" w:frame="1"/>
        </w:rPr>
        <w:t>reporting of d</w:t>
      </w:r>
      <w:r w:rsidR="00ED1C71" w:rsidRPr="0016663E">
        <w:rPr>
          <w:rFonts w:asciiTheme="minorHAnsi" w:hAnsiTheme="minorHAnsi" w:cstheme="minorHAnsi"/>
          <w:bdr w:val="none" w:sz="0" w:space="0" w:color="auto" w:frame="1"/>
        </w:rPr>
        <w:t xml:space="preserve">ata such as </w:t>
      </w:r>
      <w:r w:rsidR="00AC7ED1" w:rsidRPr="0016663E">
        <w:rPr>
          <w:rFonts w:asciiTheme="minorHAnsi" w:hAnsiTheme="minorHAnsi" w:cstheme="minorHAnsi"/>
          <w:bdr w:val="none" w:sz="0" w:space="0" w:color="auto" w:frame="1"/>
        </w:rPr>
        <w:t xml:space="preserve">unhealthy dietary habits. This </w:t>
      </w:r>
      <w:r w:rsidR="006B6935" w:rsidRPr="0016663E">
        <w:rPr>
          <w:rFonts w:asciiTheme="minorHAnsi" w:hAnsiTheme="minorHAnsi" w:cstheme="minorHAnsi"/>
          <w:bdr w:val="none" w:sz="0" w:space="0" w:color="auto" w:frame="1"/>
        </w:rPr>
        <w:t xml:space="preserve">may be more </w:t>
      </w:r>
      <w:r w:rsidR="00ED1C71" w:rsidRPr="0016663E">
        <w:rPr>
          <w:rFonts w:asciiTheme="minorHAnsi" w:hAnsiTheme="minorHAnsi" w:cstheme="minorHAnsi"/>
          <w:bdr w:val="none" w:sz="0" w:space="0" w:color="auto" w:frame="1"/>
        </w:rPr>
        <w:t>prevalent amongst women during pregnancy</w:t>
      </w:r>
      <w:r w:rsidR="00C901FB" w:rsidRPr="0016663E">
        <w:rPr>
          <w:rFonts w:asciiTheme="minorHAnsi" w:hAnsiTheme="minorHAnsi" w:cstheme="minorHAnsi"/>
          <w:bdr w:val="none" w:sz="0" w:space="0" w:color="auto" w:frame="1"/>
        </w:rPr>
        <w:t xml:space="preserve"> </w:t>
      </w:r>
      <w:r w:rsidR="00C901FB" w:rsidRPr="0016663E">
        <w:rPr>
          <w:rFonts w:asciiTheme="minorHAnsi" w:hAnsiTheme="minorHAnsi" w:cstheme="minorHAnsi"/>
          <w:bdr w:val="none" w:sz="0" w:space="0" w:color="auto" w:frame="1"/>
        </w:rPr>
        <w:fldChar w:fldCharType="begin">
          <w:fldData xml:space="preserve">PEVuZE5vdGU+PENpdGU+PEF1dGhvcj5TYW50aWFnbzwvQXV0aG9yPjxZZWFyPjIwMTM8L1llYXI+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</w:fldData>
        </w:fldChar>
      </w:r>
      <w:r w:rsidR="00EE6BF2" w:rsidRPr="0016663E">
        <w:rPr>
          <w:rFonts w:asciiTheme="minorHAnsi" w:hAnsiTheme="minorHAnsi" w:cstheme="minorHAnsi"/>
          <w:bdr w:val="none" w:sz="0" w:space="0" w:color="auto" w:frame="1"/>
        </w:rPr>
        <w:instrText xml:space="preserve"> ADDIN EN.CITE </w:instrText>
      </w:r>
      <w:r w:rsidR="00EE6BF2" w:rsidRPr="0016663E">
        <w:rPr>
          <w:rFonts w:asciiTheme="minorHAnsi" w:hAnsiTheme="minorHAnsi" w:cstheme="minorHAnsi"/>
          <w:bdr w:val="none" w:sz="0" w:space="0" w:color="auto" w:frame="1"/>
        </w:rPr>
        <w:fldChar w:fldCharType="begin">
          <w:fldData xml:space="preserve">PEVuZE5vdGU+PENpdGU+PEF1dGhvcj5TYW50aWFnbzwvQXV0aG9yPjxZZWFyPjIwMTM8L1llYXI+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</w:fldData>
        </w:fldChar>
      </w:r>
      <w:r w:rsidR="00EE6BF2" w:rsidRPr="0016663E">
        <w:rPr>
          <w:rFonts w:asciiTheme="minorHAnsi" w:hAnsiTheme="minorHAnsi" w:cstheme="minorHAnsi"/>
          <w:bdr w:val="none" w:sz="0" w:space="0" w:color="auto" w:frame="1"/>
        </w:rPr>
        <w:instrText xml:space="preserve"> ADDIN EN.CITE.DATA </w:instrText>
      </w:r>
      <w:r w:rsidR="00EE6BF2" w:rsidRPr="0016663E">
        <w:rPr>
          <w:rFonts w:asciiTheme="minorHAnsi" w:hAnsiTheme="minorHAnsi" w:cstheme="minorHAnsi"/>
          <w:bdr w:val="none" w:sz="0" w:space="0" w:color="auto" w:frame="1"/>
        </w:rPr>
      </w:r>
      <w:r w:rsidR="00EE6BF2" w:rsidRPr="0016663E">
        <w:rPr>
          <w:rFonts w:asciiTheme="minorHAnsi" w:hAnsiTheme="minorHAnsi" w:cstheme="minorHAnsi"/>
          <w:bdr w:val="none" w:sz="0" w:space="0" w:color="auto" w:frame="1"/>
        </w:rPr>
        <w:fldChar w:fldCharType="end"/>
      </w:r>
      <w:r w:rsidR="00C901FB" w:rsidRPr="0016663E">
        <w:rPr>
          <w:rFonts w:asciiTheme="minorHAnsi" w:hAnsiTheme="minorHAnsi" w:cstheme="minorHAnsi"/>
          <w:bdr w:val="none" w:sz="0" w:space="0" w:color="auto" w:frame="1"/>
        </w:rPr>
      </w:r>
      <w:r w:rsidR="00C901FB" w:rsidRPr="0016663E">
        <w:rPr>
          <w:rFonts w:asciiTheme="minorHAnsi" w:hAnsiTheme="minorHAnsi" w:cstheme="minorHAnsi"/>
          <w:bdr w:val="none" w:sz="0" w:space="0" w:color="auto" w:frame="1"/>
        </w:rPr>
        <w:fldChar w:fldCharType="separate"/>
      </w:r>
      <w:r w:rsidR="00EE6BF2" w:rsidRPr="0016663E">
        <w:rPr>
          <w:rFonts w:asciiTheme="minorHAnsi" w:hAnsiTheme="minorHAnsi" w:cstheme="minorHAnsi"/>
          <w:noProof/>
          <w:bdr w:val="none" w:sz="0" w:space="0" w:color="auto" w:frame="1"/>
        </w:rPr>
        <w:t>[94,95]</w:t>
      </w:r>
      <w:r w:rsidR="00C901FB" w:rsidRPr="0016663E">
        <w:rPr>
          <w:rFonts w:asciiTheme="minorHAnsi" w:hAnsiTheme="minorHAnsi" w:cstheme="minorHAnsi"/>
          <w:bdr w:val="none" w:sz="0" w:space="0" w:color="auto" w:frame="1"/>
        </w:rPr>
        <w:fldChar w:fldCharType="end"/>
      </w:r>
      <w:r w:rsidR="00C901FB" w:rsidRPr="0016663E">
        <w:rPr>
          <w:rFonts w:asciiTheme="minorHAnsi" w:hAnsiTheme="minorHAnsi" w:cstheme="minorHAnsi"/>
          <w:bdr w:val="none" w:sz="0" w:space="0" w:color="auto" w:frame="1"/>
        </w:rPr>
        <w:t xml:space="preserve"> </w:t>
      </w:r>
      <w:r w:rsidR="00ED1C71" w:rsidRPr="0016663E">
        <w:rPr>
          <w:rFonts w:asciiTheme="minorHAnsi" w:hAnsiTheme="minorHAnsi" w:cstheme="minorHAnsi"/>
          <w:bdr w:val="none" w:sz="0" w:space="0" w:color="auto" w:frame="1"/>
        </w:rPr>
        <w:t>and needs to be considered when interpreting the results</w:t>
      </w:r>
      <w:r w:rsidR="0063334A" w:rsidRPr="0016663E">
        <w:rPr>
          <w:rFonts w:asciiTheme="minorHAnsi" w:hAnsiTheme="minorHAnsi" w:cstheme="minorHAnsi"/>
          <w:bdr w:val="none" w:sz="0" w:space="0" w:color="auto" w:frame="1"/>
        </w:rPr>
        <w:t xml:space="preserve">. </w:t>
      </w:r>
      <w:r w:rsidR="00ED1C71" w:rsidRPr="0016663E">
        <w:rPr>
          <w:rFonts w:asciiTheme="minorHAnsi" w:hAnsiTheme="minorHAnsi" w:cstheme="minorHAnsi"/>
          <w:bdr w:val="none" w:sz="0" w:space="0" w:color="auto" w:frame="1"/>
        </w:rPr>
        <w:t xml:space="preserve">Nevertheless, self-reports of maternal </w:t>
      </w:r>
      <w:r w:rsidR="0063334A" w:rsidRPr="0016663E">
        <w:rPr>
          <w:rFonts w:asciiTheme="minorHAnsi" w:hAnsiTheme="minorHAnsi" w:cstheme="minorHAnsi"/>
          <w:bdr w:val="none" w:sz="0" w:space="0" w:color="auto" w:frame="1"/>
        </w:rPr>
        <w:t xml:space="preserve">dietary intake </w:t>
      </w:r>
      <w:r w:rsidR="00ED1C71" w:rsidRPr="0016663E">
        <w:rPr>
          <w:rFonts w:asciiTheme="minorHAnsi" w:hAnsiTheme="minorHAnsi" w:cstheme="minorHAnsi"/>
          <w:bdr w:val="none" w:sz="0" w:space="0" w:color="auto" w:frame="1"/>
        </w:rPr>
        <w:t xml:space="preserve">remain the </w:t>
      </w:r>
      <w:r w:rsidR="0063334A" w:rsidRPr="0016663E">
        <w:rPr>
          <w:rFonts w:asciiTheme="minorHAnsi" w:hAnsiTheme="minorHAnsi" w:cstheme="minorHAnsi"/>
          <w:bdr w:val="none" w:sz="0" w:space="0" w:color="auto" w:frame="1"/>
        </w:rPr>
        <w:t xml:space="preserve">most-used </w:t>
      </w:r>
      <w:r w:rsidR="00ED1C71" w:rsidRPr="0016663E">
        <w:rPr>
          <w:rFonts w:asciiTheme="minorHAnsi" w:hAnsiTheme="minorHAnsi" w:cstheme="minorHAnsi"/>
          <w:bdr w:val="none" w:sz="0" w:space="0" w:color="auto" w:frame="1"/>
        </w:rPr>
        <w:t>tool</w:t>
      </w:r>
      <w:r w:rsidR="0063334A" w:rsidRPr="0016663E">
        <w:rPr>
          <w:rFonts w:asciiTheme="minorHAnsi" w:hAnsiTheme="minorHAnsi" w:cstheme="minorHAnsi"/>
          <w:bdr w:val="none" w:sz="0" w:space="0" w:color="auto" w:frame="1"/>
        </w:rPr>
        <w:t xml:space="preserve">, especially in large cohorts. </w:t>
      </w:r>
    </w:p>
    <w:p w14:paraId="48A3939E" w14:textId="77777777" w:rsidR="00A60C81" w:rsidRPr="0016663E" w:rsidRDefault="00A60C81" w:rsidP="008B06AA">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50AB2AEB" w14:textId="69D5A832" w:rsidR="00D32EC0" w:rsidRPr="0016663E" w:rsidRDefault="00E73257" w:rsidP="008B06AA">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In conclusion, our study found </w:t>
      </w:r>
      <w:r w:rsidR="0076003F" w:rsidRPr="0016663E">
        <w:rPr>
          <w:rFonts w:asciiTheme="minorHAnsi" w:hAnsiTheme="minorHAnsi" w:cstheme="minorHAnsi"/>
          <w:bdr w:val="none" w:sz="0" w:space="0" w:color="auto" w:frame="1"/>
        </w:rPr>
        <w:t xml:space="preserve">poor stability in </w:t>
      </w:r>
      <w:r w:rsidRPr="0016663E">
        <w:rPr>
          <w:rFonts w:asciiTheme="minorHAnsi" w:hAnsiTheme="minorHAnsi" w:cstheme="minorHAnsi"/>
          <w:bdr w:val="none" w:sz="0" w:space="0" w:color="auto" w:frame="1"/>
        </w:rPr>
        <w:t xml:space="preserve">the FVL and SNS </w:t>
      </w:r>
      <w:r w:rsidR="0076003F" w:rsidRPr="0016663E">
        <w:rPr>
          <w:rFonts w:asciiTheme="minorHAnsi" w:hAnsiTheme="minorHAnsi" w:cstheme="minorHAnsi"/>
          <w:bdr w:val="none" w:sz="0" w:space="0" w:color="auto" w:frame="1"/>
        </w:rPr>
        <w:t xml:space="preserve">patterns </w:t>
      </w:r>
      <w:r w:rsidRPr="0016663E">
        <w:rPr>
          <w:rFonts w:asciiTheme="minorHAnsi" w:hAnsiTheme="minorHAnsi" w:cstheme="minorHAnsi"/>
          <w:bdr w:val="none" w:sz="0" w:space="0" w:color="auto" w:frame="1"/>
        </w:rPr>
        <w:t xml:space="preserve">from pregnancy to 6 years post-pregnancy. </w:t>
      </w:r>
      <w:r w:rsidR="0076003F" w:rsidRPr="0016663E">
        <w:rPr>
          <w:rFonts w:asciiTheme="minorHAnsi" w:hAnsiTheme="minorHAnsi" w:cstheme="minorHAnsi"/>
          <w:bdr w:val="none" w:sz="0" w:space="0" w:color="auto" w:frame="1"/>
        </w:rPr>
        <w:t xml:space="preserve">An ‘unhealthy’ pattern emerged only at 6 years post-pregnancy, indicating a </w:t>
      </w:r>
      <w:r w:rsidR="00D27011" w:rsidRPr="0016663E">
        <w:rPr>
          <w:rFonts w:asciiTheme="minorHAnsi" w:hAnsiTheme="minorHAnsi" w:cstheme="minorHAnsi"/>
          <w:bdr w:val="none" w:sz="0" w:space="0" w:color="auto" w:frame="1"/>
        </w:rPr>
        <w:t xml:space="preserve">tendency amongst mothers </w:t>
      </w:r>
      <w:r w:rsidR="00D26A09" w:rsidRPr="0016663E">
        <w:rPr>
          <w:rFonts w:asciiTheme="minorHAnsi" w:hAnsiTheme="minorHAnsi" w:cstheme="minorHAnsi"/>
          <w:bdr w:val="none" w:sz="0" w:space="0" w:color="auto" w:frame="1"/>
        </w:rPr>
        <w:t>in our cohort to have poor dietary intake at post-</w:t>
      </w:r>
      <w:r w:rsidR="00D27011" w:rsidRPr="0016663E">
        <w:rPr>
          <w:rFonts w:asciiTheme="minorHAnsi" w:hAnsiTheme="minorHAnsi" w:cstheme="minorHAnsi"/>
          <w:bdr w:val="none" w:sz="0" w:space="0" w:color="auto" w:frame="1"/>
        </w:rPr>
        <w:t>pregnancy.</w:t>
      </w:r>
      <w:r w:rsidR="00334111" w:rsidRPr="0016663E">
        <w:rPr>
          <w:rFonts w:asciiTheme="minorHAnsi" w:hAnsiTheme="minorHAnsi" w:cstheme="minorHAnsi"/>
          <w:bdr w:val="none" w:sz="0" w:space="0" w:color="auto" w:frame="1"/>
        </w:rPr>
        <w:t xml:space="preserve"> </w:t>
      </w:r>
      <w:r w:rsidR="00553AF4" w:rsidRPr="0016663E">
        <w:rPr>
          <w:rFonts w:asciiTheme="minorHAnsi" w:hAnsiTheme="minorHAnsi" w:cstheme="minorHAnsi"/>
          <w:bdr w:val="none" w:sz="0" w:space="0" w:color="auto" w:frame="1"/>
        </w:rPr>
        <w:t xml:space="preserve">Several sociodemographic </w:t>
      </w:r>
      <w:r w:rsidRPr="0016663E">
        <w:rPr>
          <w:rFonts w:asciiTheme="minorHAnsi" w:hAnsiTheme="minorHAnsi" w:cstheme="minorHAnsi"/>
          <w:bdr w:val="none" w:sz="0" w:space="0" w:color="auto" w:frame="1"/>
        </w:rPr>
        <w:t>factors associated with</w:t>
      </w:r>
      <w:r w:rsidR="0076003F" w:rsidRPr="0016663E">
        <w:rPr>
          <w:rFonts w:asciiTheme="minorHAnsi" w:hAnsiTheme="minorHAnsi" w:cstheme="minorHAnsi"/>
          <w:bdr w:val="none" w:sz="0" w:space="0" w:color="auto" w:frame="1"/>
        </w:rPr>
        <w:t xml:space="preserve"> the </w:t>
      </w:r>
      <w:r w:rsidRPr="0016663E">
        <w:rPr>
          <w:rFonts w:asciiTheme="minorHAnsi" w:hAnsiTheme="minorHAnsi" w:cstheme="minorHAnsi"/>
          <w:bdr w:val="none" w:sz="0" w:space="0" w:color="auto" w:frame="1"/>
        </w:rPr>
        <w:t xml:space="preserve">adherence to these dietary patterns </w:t>
      </w:r>
      <w:r w:rsidR="00C64CAD" w:rsidRPr="0016663E">
        <w:rPr>
          <w:rFonts w:asciiTheme="minorHAnsi" w:hAnsiTheme="minorHAnsi" w:cstheme="minorHAnsi"/>
          <w:bdr w:val="none" w:sz="0" w:space="0" w:color="auto" w:frame="1"/>
        </w:rPr>
        <w:t xml:space="preserve">from pregnancy to post-pregnancy in this multiethnic cohort of women </w:t>
      </w:r>
      <w:r w:rsidRPr="0016663E">
        <w:rPr>
          <w:rFonts w:asciiTheme="minorHAnsi" w:hAnsiTheme="minorHAnsi" w:cstheme="minorHAnsi"/>
          <w:bdr w:val="none" w:sz="0" w:space="0" w:color="auto" w:frame="1"/>
        </w:rPr>
        <w:t>were</w:t>
      </w:r>
      <w:r w:rsidR="0076003F" w:rsidRPr="0016663E">
        <w:rPr>
          <w:rFonts w:asciiTheme="minorHAnsi" w:hAnsiTheme="minorHAnsi" w:cstheme="minorHAnsi"/>
          <w:bdr w:val="none" w:sz="0" w:space="0" w:color="auto" w:frame="1"/>
        </w:rPr>
        <w:t xml:space="preserve"> identified, with </w:t>
      </w:r>
      <w:r w:rsidR="00334111" w:rsidRPr="0016663E">
        <w:rPr>
          <w:rFonts w:asciiTheme="minorHAnsi" w:hAnsiTheme="minorHAnsi" w:cstheme="minorHAnsi"/>
          <w:bdr w:val="none" w:sz="0" w:space="0" w:color="auto" w:frame="1"/>
        </w:rPr>
        <w:t>younger</w:t>
      </w:r>
      <w:r w:rsidR="00A97991" w:rsidRPr="0016663E">
        <w:rPr>
          <w:rFonts w:asciiTheme="minorHAnsi" w:hAnsiTheme="minorHAnsi" w:cstheme="minorHAnsi"/>
          <w:bdr w:val="none" w:sz="0" w:space="0" w:color="auto" w:frame="1"/>
        </w:rPr>
        <w:t xml:space="preserve"> age</w:t>
      </w:r>
      <w:r w:rsidR="00334111" w:rsidRPr="0016663E">
        <w:rPr>
          <w:rFonts w:asciiTheme="minorHAnsi" w:hAnsiTheme="minorHAnsi" w:cstheme="minorHAnsi"/>
          <w:bdr w:val="none" w:sz="0" w:space="0" w:color="auto" w:frame="1"/>
        </w:rPr>
        <w:t>, lower educat</w:t>
      </w:r>
      <w:r w:rsidR="00A97991" w:rsidRPr="0016663E">
        <w:rPr>
          <w:rFonts w:asciiTheme="minorHAnsi" w:hAnsiTheme="minorHAnsi" w:cstheme="minorHAnsi"/>
          <w:bdr w:val="none" w:sz="0" w:space="0" w:color="auto" w:frame="1"/>
        </w:rPr>
        <w:t xml:space="preserve">ional attainment, </w:t>
      </w:r>
      <w:r w:rsidR="00334111" w:rsidRPr="0016663E">
        <w:rPr>
          <w:rFonts w:asciiTheme="minorHAnsi" w:hAnsiTheme="minorHAnsi" w:cstheme="minorHAnsi"/>
          <w:bdr w:val="none" w:sz="0" w:space="0" w:color="auto" w:frame="1"/>
        </w:rPr>
        <w:t xml:space="preserve">lower income and less </w:t>
      </w:r>
      <w:r w:rsidR="004F2330" w:rsidRPr="0016663E">
        <w:rPr>
          <w:rFonts w:asciiTheme="minorHAnsi" w:hAnsiTheme="minorHAnsi" w:cstheme="minorHAnsi"/>
          <w:bdr w:val="none" w:sz="0" w:space="0" w:color="auto" w:frame="1"/>
        </w:rPr>
        <w:t xml:space="preserve">favourable healthy </w:t>
      </w:r>
      <w:r w:rsidRPr="0016663E">
        <w:rPr>
          <w:rFonts w:asciiTheme="minorHAnsi" w:hAnsiTheme="minorHAnsi" w:cstheme="minorHAnsi"/>
          <w:bdr w:val="none" w:sz="0" w:space="0" w:color="auto" w:frame="1"/>
        </w:rPr>
        <w:t xml:space="preserve">lifestyle </w:t>
      </w:r>
      <w:r w:rsidR="0076003F" w:rsidRPr="0016663E">
        <w:rPr>
          <w:rFonts w:asciiTheme="minorHAnsi" w:hAnsiTheme="minorHAnsi" w:cstheme="minorHAnsi"/>
          <w:bdr w:val="none" w:sz="0" w:space="0" w:color="auto" w:frame="1"/>
        </w:rPr>
        <w:t>behaviour</w:t>
      </w:r>
      <w:r w:rsidR="004F2330" w:rsidRPr="0016663E">
        <w:rPr>
          <w:rFonts w:asciiTheme="minorHAnsi" w:hAnsiTheme="minorHAnsi" w:cstheme="minorHAnsi"/>
          <w:bdr w:val="none" w:sz="0" w:space="0" w:color="auto" w:frame="1"/>
        </w:rPr>
        <w:t>s</w:t>
      </w:r>
      <w:r w:rsidRPr="0016663E">
        <w:rPr>
          <w:rFonts w:asciiTheme="minorHAnsi" w:hAnsiTheme="minorHAnsi" w:cstheme="minorHAnsi"/>
          <w:bdr w:val="none" w:sz="0" w:space="0" w:color="auto" w:frame="1"/>
        </w:rPr>
        <w:t xml:space="preserve"> tending to associate with </w:t>
      </w:r>
      <w:r w:rsidR="00334111" w:rsidRPr="0016663E">
        <w:rPr>
          <w:rFonts w:asciiTheme="minorHAnsi" w:hAnsiTheme="minorHAnsi" w:cstheme="minorHAnsi"/>
          <w:bdr w:val="none" w:sz="0" w:space="0" w:color="auto" w:frame="1"/>
        </w:rPr>
        <w:t xml:space="preserve">unhealthy </w:t>
      </w:r>
      <w:r w:rsidR="00D26A09" w:rsidRPr="0016663E">
        <w:rPr>
          <w:rFonts w:asciiTheme="minorHAnsi" w:hAnsiTheme="minorHAnsi" w:cstheme="minorHAnsi"/>
          <w:bdr w:val="none" w:sz="0" w:space="0" w:color="auto" w:frame="1"/>
        </w:rPr>
        <w:t>dietary patterns</w:t>
      </w:r>
      <w:r w:rsidR="00793F7F" w:rsidRPr="0016663E">
        <w:rPr>
          <w:rFonts w:asciiTheme="minorHAnsi" w:hAnsiTheme="minorHAnsi" w:cstheme="minorHAnsi"/>
          <w:bdr w:val="none" w:sz="0" w:space="0" w:color="auto" w:frame="1"/>
        </w:rPr>
        <w:t xml:space="preserve">. </w:t>
      </w:r>
      <w:r w:rsidR="00322906" w:rsidRPr="0016663E">
        <w:rPr>
          <w:rFonts w:asciiTheme="minorHAnsi" w:hAnsiTheme="minorHAnsi" w:cstheme="minorHAnsi"/>
          <w:bdr w:val="none" w:sz="0" w:space="0" w:color="auto" w:frame="1"/>
        </w:rPr>
        <w:t xml:space="preserve">Our results </w:t>
      </w:r>
      <w:r w:rsidR="00044F32" w:rsidRPr="0016663E">
        <w:rPr>
          <w:rFonts w:asciiTheme="minorHAnsi" w:hAnsiTheme="minorHAnsi" w:cstheme="minorHAnsi"/>
          <w:bdr w:val="none" w:sz="0" w:space="0" w:color="auto" w:frame="1"/>
        </w:rPr>
        <w:t xml:space="preserve">highlight particular groups of women for whom additional </w:t>
      </w:r>
      <w:r w:rsidR="00322906" w:rsidRPr="0016663E">
        <w:rPr>
          <w:rFonts w:asciiTheme="minorHAnsi" w:hAnsiTheme="minorHAnsi" w:cstheme="minorHAnsi"/>
          <w:bdr w:val="none" w:sz="0" w:space="0" w:color="auto" w:frame="1"/>
        </w:rPr>
        <w:t xml:space="preserve">support </w:t>
      </w:r>
      <w:r w:rsidR="00044F32" w:rsidRPr="0016663E">
        <w:rPr>
          <w:rFonts w:asciiTheme="minorHAnsi" w:hAnsiTheme="minorHAnsi" w:cstheme="minorHAnsi"/>
          <w:bdr w:val="none" w:sz="0" w:space="0" w:color="auto" w:frame="1"/>
        </w:rPr>
        <w:t>could help them achieve and maintain healthy dietary behaviours from pregnancy to the post-pregnancy period</w:t>
      </w:r>
      <w:r w:rsidR="005D5CBD" w:rsidRPr="0016663E">
        <w:rPr>
          <w:rFonts w:asciiTheme="minorHAnsi" w:hAnsiTheme="minorHAnsi" w:cstheme="minorHAnsi"/>
          <w:bdr w:val="none" w:sz="0" w:space="0" w:color="auto" w:frame="1"/>
        </w:rPr>
        <w:t xml:space="preserve"> to improve nutrition-related health outcomes </w:t>
      </w:r>
      <w:r w:rsidR="00841B44" w:rsidRPr="0016663E">
        <w:rPr>
          <w:rFonts w:asciiTheme="minorHAnsi" w:hAnsiTheme="minorHAnsi" w:cstheme="minorHAnsi"/>
          <w:bdr w:val="none" w:sz="0" w:space="0" w:color="auto" w:frame="1"/>
        </w:rPr>
        <w:t>for mothers and their children.</w:t>
      </w:r>
      <w:r w:rsidR="001E6C97" w:rsidRPr="0016663E">
        <w:rPr>
          <w:rFonts w:asciiTheme="minorHAnsi" w:hAnsiTheme="minorHAnsi" w:cstheme="minorHAnsi"/>
          <w:bdr w:val="none" w:sz="0" w:space="0" w:color="auto" w:frame="1"/>
        </w:rPr>
        <w:t xml:space="preserve"> </w:t>
      </w:r>
      <w:r w:rsidR="00841B44" w:rsidRPr="0016663E">
        <w:rPr>
          <w:rFonts w:asciiTheme="minorHAnsi" w:hAnsiTheme="minorHAnsi" w:cstheme="minorHAnsi"/>
          <w:bdr w:val="none" w:sz="0" w:space="0" w:color="auto" w:frame="1"/>
        </w:rPr>
        <w:t>Finally, future longitudinal studies should strive to use similar dietary assessment tools at baseline and at follow-up time points to facilitate comparison of dietary intake</w:t>
      </w:r>
      <w:r w:rsidR="00D32EC0" w:rsidRPr="0016663E">
        <w:rPr>
          <w:rFonts w:asciiTheme="minorHAnsi" w:hAnsiTheme="minorHAnsi" w:cstheme="minorHAnsi"/>
          <w:bdr w:val="none" w:sz="0" w:space="0" w:color="auto" w:frame="1"/>
        </w:rPr>
        <w:t xml:space="preserve">. </w:t>
      </w:r>
    </w:p>
    <w:p w14:paraId="0812AA2F" w14:textId="77777777" w:rsidR="00D32EC0" w:rsidRPr="0016663E" w:rsidRDefault="00D32EC0" w:rsidP="008B06AA">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sectPr w:rsidR="00D32EC0" w:rsidRPr="0016663E" w:rsidSect="005A5ACC">
          <w:pgSz w:w="11906" w:h="16838"/>
          <w:pgMar w:top="1440" w:right="1440" w:bottom="1440" w:left="1440" w:header="708" w:footer="708" w:gutter="0"/>
          <w:lnNumType w:countBy="1" w:restart="continuous"/>
          <w:cols w:space="708"/>
          <w:docGrid w:linePitch="360"/>
        </w:sectPr>
      </w:pPr>
    </w:p>
    <w:p w14:paraId="53EAA7E5" w14:textId="0E37A71D" w:rsidR="009A0EC1" w:rsidRPr="0016663E" w:rsidRDefault="00A97991" w:rsidP="008B06AA">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Acknowledgements</w:t>
      </w:r>
    </w:p>
    <w:p w14:paraId="476853BD" w14:textId="33E78237" w:rsidR="009079BC" w:rsidRPr="0016663E" w:rsidRDefault="00A163BB" w:rsidP="008B06AA">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The authors would like to thank the study participants and the GU</w:t>
      </w:r>
      <w:r w:rsidR="00DE0BB7" w:rsidRPr="0016663E">
        <w:rPr>
          <w:rFonts w:asciiTheme="minorHAnsi" w:hAnsiTheme="minorHAnsi" w:cstheme="minorHAnsi"/>
          <w:bdr w:val="none" w:sz="0" w:space="0" w:color="auto" w:frame="1"/>
        </w:rPr>
        <w:t>STO study group, which includes Airu Chia, Allan Sheppard, Amutha Chinnadurai, Anna Magdalena Fogel, Anne Eng Neo Goh, Anne Hin Yee Chu, Anne Rifkin-Graboi, Anqi Qiu, Arijit Biswas, Bee Wah Lee, Birit Froukje Philipp Broekman , Bobby Kyungbeom Cheon, Boon Long Quah, Candida Vaz, Chai Kiat Chng, Cheryl Shufen Ngo, Choon Looi Bong, Christiani Jeyakumar Henry, Ciaran Gerard Forde, Claudia Chi, Daniel Yam Thiam Goh, Dawn Xin Ping Koh, Desiree Y. Phua, Doris Ngiuk Lan Loh, E Shyong Tai, Elaine Kwang Hsia Tham, Elaine Phaik Ling Quah, Elizabeth Huiwen Tham, Evelyn Chung Ning Law, Evelyn Xiu Ling Loo, Fabian Kok Peng Yap, Faidon Magkos, Falk Müller-Riemenschneider, George Seow Heong Yeo, Hannah Ee Juen Yong, Helen Yu Chen, Heng Hao Tan, Hong Pan, Hugo P S van Bever, Hui Min Tan, Iliana Magiati, Inez Bik Yun Wong, Ives Yubin Lim, Ivy Yee-Man Lau, Izzuddin Bin Mohd Aris, Jeannie Tay, Jeevesh Kapur, Jenny L. Richmond, Jerry Kok Yen Chan, Jia Xu, Joanna Dawn Holbrook, Joanne Su-Yin Yoong, Joao Nuno Andrade Requicha Ferreira, Johan Gunnar Eriksson, Jonathan Tze Liang Choo, Jonathan Y. Bernard, Jonathan Yinhao Huang, Joshua J. Gooley, Jun Shi Lai, Karen Mei Ling Tan, Keith M. Godfrey, Kenneth Yung Chiang Kwek, Keri McCrickerd, Kok Hian Tan, Kothandaraman Narasimhan, Krishnamoorthy Naiduvaje, Kuan Jin Lee, Leher Singh, Li Chen, Lieng Hsi Ling, Lin Lin Su, Ling-Wei Chen, Lourdes Mary Daniel, Lynette Pei-Chi Shek, Marielle V. Fortier, Mark Hanson, Mary Foong-Fong Chong, Mary Rauff, Mei Chien Chua, Melvin Khee-Shing Leow, Michael J. Meaney, Michelle Zhi Ling Kee, Min Gong, Mya Thway Tint, Navin Michael, Neerja Karnani, Ngee Lek, Oon Hoe Teoh, P. C. Wong, Paulin Tay Straughan, Peter David Gluckman, Pratibha Keshav Agarwal, Priti Mishra, Queenie Ling Jun Li, Rob Martinus van Dam, Salome A. Rebello, Sambasivam Sendhil Velan, Seang Mei Saw, See Ling Loy, Seng Bin Ang, Shang Chee Chong, Sharon Ng, Shiao-Yng Chan, Shirong Cai, Shu-E Soh, Sok Bee Lim, Stella Tsotsi, Stephen Chin-Ying Hsu , Sue-Anne Ee Shiow Toh, Suresh Anand Sadananthan, Swee Chye Quek, Varsha Gupta, Victor Samuel Rajadurai, Walter Stunkel, Wayne Cutfield, Wee Meng Han, Wei Wei Pang, Wen Lun Yuan, Yanan Zhu, Yap Seng Chong, Yin Bun Cheung, Yiong Huak Chan, Yung Seng Lee.</w:t>
      </w:r>
    </w:p>
    <w:p w14:paraId="22D3BD95" w14:textId="77777777" w:rsidR="00DE0BB7" w:rsidRPr="0016663E" w:rsidRDefault="00DE0BB7" w:rsidP="008B06AA">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p>
    <w:p w14:paraId="33926029" w14:textId="5499941B" w:rsidR="00A611AA" w:rsidRPr="0016663E" w:rsidRDefault="00A611AA" w:rsidP="008B06AA">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 xml:space="preserve">Funding </w:t>
      </w:r>
    </w:p>
    <w:p w14:paraId="484F36E1" w14:textId="340DAD77" w:rsidR="000378FC" w:rsidRPr="0016663E" w:rsidRDefault="00A611AA" w:rsidP="008B06AA">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This research was supported by the Singapore National Research Foundation under its Translational and Clinical Research (TCR) Flagship Programme and administered by the Singapore Ministry of Health’s National Medical Research Council (NMRC), Singapore- NMRC/TCR/004-NUS/2008; NMRC/TCR/012-NUHS/2014. Additional funding was provided by the Singapore Institute for Clinical Sciences, Agency for Science Technology and Research (A*STAR), </w:t>
      </w:r>
      <w:r w:rsidR="00DF5FF4" w:rsidRPr="0016663E">
        <w:rPr>
          <w:rFonts w:asciiTheme="minorHAnsi" w:hAnsiTheme="minorHAnsi" w:cstheme="minorHAnsi"/>
          <w:bdr w:val="none" w:sz="0" w:space="0" w:color="auto" w:frame="1"/>
        </w:rPr>
        <w:t xml:space="preserve">Singapore. </w:t>
      </w:r>
      <w:r w:rsidR="00A97991" w:rsidRPr="0016663E">
        <w:rPr>
          <w:rFonts w:asciiTheme="minorHAnsi" w:hAnsiTheme="minorHAnsi" w:cstheme="minorHAnsi"/>
          <w:bdr w:val="none" w:sz="0" w:space="0" w:color="auto" w:frame="1"/>
        </w:rPr>
        <w:t>KMG is supported by the UK Medical Research Council (MC_UU_12011/4), the National Institute for Health Research (NIHR Senior Investigator (NF-SI-0515-10042), NIHR Southampton 1000DaysPlus Global Nutrition Research Group (17/63/154) and NIHR Southampton Biomedical Research Centre (IS-BRC-1215-20004)), the European Union (Erasmus+ Programme Early Nutrition eAcademy Southeast Asia-573651-EPP-1-2016-1-DE-EPPKA2-CBHE-JP and ImpENSA 598488-EPP-1-2018-1-DE-EPPKA2-CBHE-JP) and the British Heart Foundation (RG/15/17/3174).</w:t>
      </w:r>
      <w:r w:rsidRPr="0016663E">
        <w:rPr>
          <w:rFonts w:asciiTheme="minorHAnsi" w:hAnsiTheme="minorHAnsi" w:cstheme="minorHAnsi"/>
          <w:bdr w:val="none" w:sz="0" w:space="0" w:color="auto" w:frame="1"/>
        </w:rPr>
        <w:t xml:space="preserve">  None of the funding bodies identified had any role in the design of the study, in data collection, or in analysis, interpretation or writing the manuscript.</w:t>
      </w:r>
    </w:p>
    <w:p w14:paraId="0BC47258" w14:textId="77777777" w:rsidR="00E77688" w:rsidRPr="0016663E" w:rsidRDefault="00E77688" w:rsidP="008B06AA">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430D45FF" w14:textId="77777777" w:rsidR="00204DD7" w:rsidRPr="0016663E" w:rsidRDefault="000378FC" w:rsidP="008B06AA">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Authors’ contributions</w:t>
      </w:r>
    </w:p>
    <w:p w14:paraId="197BABA6" w14:textId="46006E57" w:rsidR="00CB130B" w:rsidRPr="0016663E" w:rsidRDefault="000378FC" w:rsidP="008B06AA">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dr w:val="none" w:sz="0" w:space="0" w:color="auto" w:frame="1"/>
        </w:rPr>
        <w:t xml:space="preserve">KMG, </w:t>
      </w:r>
      <w:r w:rsidR="00806558" w:rsidRPr="0016663E">
        <w:rPr>
          <w:rFonts w:asciiTheme="minorHAnsi" w:hAnsiTheme="minorHAnsi" w:cstheme="minorHAnsi"/>
          <w:bdr w:val="none" w:sz="0" w:space="0" w:color="auto" w:frame="1"/>
        </w:rPr>
        <w:t xml:space="preserve">KHT, LPCS, </w:t>
      </w:r>
      <w:r w:rsidRPr="0016663E">
        <w:rPr>
          <w:rFonts w:asciiTheme="minorHAnsi" w:hAnsiTheme="minorHAnsi" w:cstheme="minorHAnsi"/>
          <w:bdr w:val="none" w:sz="0" w:space="0" w:color="auto" w:frame="1"/>
        </w:rPr>
        <w:t>YSC</w:t>
      </w:r>
      <w:r w:rsidR="00806558" w:rsidRPr="0016663E">
        <w:rPr>
          <w:rFonts w:asciiTheme="minorHAnsi" w:hAnsiTheme="minorHAnsi" w:cstheme="minorHAnsi"/>
          <w:bdr w:val="none" w:sz="0" w:space="0" w:color="auto" w:frame="1"/>
        </w:rPr>
        <w:t xml:space="preserve"> and SYC: designed and led the GUSTO study; </w:t>
      </w:r>
      <w:r w:rsidR="00CD25CA" w:rsidRPr="0016663E">
        <w:rPr>
          <w:rFonts w:asciiTheme="minorHAnsi" w:hAnsiTheme="minorHAnsi" w:cstheme="minorHAnsi"/>
          <w:bdr w:val="none" w:sz="0" w:space="0" w:color="auto" w:frame="1"/>
        </w:rPr>
        <w:t xml:space="preserve">YQL and </w:t>
      </w:r>
      <w:r w:rsidR="00204DD7" w:rsidRPr="0016663E">
        <w:rPr>
          <w:rFonts w:asciiTheme="minorHAnsi" w:hAnsiTheme="minorHAnsi" w:cstheme="minorHAnsi"/>
          <w:bdr w:val="none" w:sz="0" w:space="0" w:color="auto" w:frame="1"/>
        </w:rPr>
        <w:t xml:space="preserve">MF-FC designed the present </w:t>
      </w:r>
      <w:r w:rsidR="00806558" w:rsidRPr="0016663E">
        <w:rPr>
          <w:rFonts w:asciiTheme="minorHAnsi" w:hAnsiTheme="minorHAnsi" w:cstheme="minorHAnsi"/>
          <w:bdr w:val="none" w:sz="0" w:space="0" w:color="auto" w:frame="1"/>
        </w:rPr>
        <w:t>study;</w:t>
      </w:r>
      <w:r w:rsidR="00204DD7" w:rsidRPr="0016663E">
        <w:rPr>
          <w:rFonts w:asciiTheme="minorHAnsi" w:hAnsiTheme="minorHAnsi" w:cstheme="minorHAnsi"/>
          <w:bdr w:val="none" w:sz="0" w:space="0" w:color="auto" w:frame="1"/>
        </w:rPr>
        <w:t xml:space="preserve"> </w:t>
      </w:r>
      <w:r w:rsidR="003910FA" w:rsidRPr="0016663E">
        <w:rPr>
          <w:rFonts w:asciiTheme="minorHAnsi" w:hAnsiTheme="minorHAnsi" w:cstheme="minorHAnsi"/>
          <w:bdr w:val="none" w:sz="0" w:space="0" w:color="auto" w:frame="1"/>
        </w:rPr>
        <w:t xml:space="preserve">MC, SLL </w:t>
      </w:r>
      <w:r w:rsidR="00806558" w:rsidRPr="0016663E">
        <w:rPr>
          <w:rFonts w:asciiTheme="minorHAnsi" w:hAnsiTheme="minorHAnsi" w:cstheme="minorHAnsi"/>
          <w:bdr w:val="none" w:sz="0" w:space="0" w:color="auto" w:frame="1"/>
        </w:rPr>
        <w:t xml:space="preserve">and NP: collected and cleaned the data; </w:t>
      </w:r>
      <w:r w:rsidR="00204DD7" w:rsidRPr="0016663E">
        <w:rPr>
          <w:rFonts w:asciiTheme="minorHAnsi" w:hAnsiTheme="minorHAnsi" w:cstheme="minorHAnsi"/>
          <w:bdr w:val="none" w:sz="0" w:space="0" w:color="auto" w:frame="1"/>
        </w:rPr>
        <w:t>YQL:</w:t>
      </w:r>
      <w:r w:rsidR="00204DD7" w:rsidRPr="0016663E">
        <w:t xml:space="preserve"> </w:t>
      </w:r>
      <w:r w:rsidR="00204DD7" w:rsidRPr="0016663E">
        <w:rPr>
          <w:rFonts w:asciiTheme="minorHAnsi" w:hAnsiTheme="minorHAnsi" w:cstheme="minorHAnsi"/>
          <w:bdr w:val="none" w:sz="0" w:space="0" w:color="auto" w:frame="1"/>
        </w:rPr>
        <w:t>performed the statistical analysis; RS, BCT, J</w:t>
      </w:r>
      <w:r w:rsidR="00806558" w:rsidRPr="0016663E">
        <w:rPr>
          <w:rFonts w:asciiTheme="minorHAnsi" w:hAnsiTheme="minorHAnsi" w:cstheme="minorHAnsi"/>
          <w:bdr w:val="none" w:sz="0" w:space="0" w:color="auto" w:frame="1"/>
        </w:rPr>
        <w:t xml:space="preserve">SL and </w:t>
      </w:r>
      <w:r w:rsidR="00204DD7" w:rsidRPr="0016663E">
        <w:rPr>
          <w:rFonts w:asciiTheme="minorHAnsi" w:hAnsiTheme="minorHAnsi" w:cstheme="minorHAnsi"/>
          <w:bdr w:val="none" w:sz="0" w:space="0" w:color="auto" w:frame="1"/>
        </w:rPr>
        <w:t>MF-FC: provided statistical input; YQL and MF-FC: wrote the manuscript and had primary responsibility for the final content</w:t>
      </w:r>
      <w:r w:rsidR="00CB130B" w:rsidRPr="0016663E">
        <w:rPr>
          <w:rFonts w:asciiTheme="minorHAnsi" w:hAnsiTheme="minorHAnsi" w:cstheme="minorHAnsi"/>
          <w:bdr w:val="none" w:sz="0" w:space="0" w:color="auto" w:frame="1"/>
        </w:rPr>
        <w:t xml:space="preserve">; </w:t>
      </w:r>
      <w:r w:rsidR="00806558" w:rsidRPr="0016663E">
        <w:rPr>
          <w:rFonts w:asciiTheme="minorHAnsi" w:hAnsiTheme="minorHAnsi" w:cstheme="minorHAnsi"/>
          <w:bdr w:val="none" w:sz="0" w:space="0" w:color="auto" w:frame="1"/>
        </w:rPr>
        <w:t xml:space="preserve">KMG, KHT, LPCS, FMR, YSC, JGE, </w:t>
      </w:r>
      <w:r w:rsidR="00CB130B" w:rsidRPr="0016663E">
        <w:rPr>
          <w:rFonts w:asciiTheme="minorHAnsi" w:hAnsiTheme="minorHAnsi" w:cstheme="minorHAnsi"/>
          <w:bdr w:val="none" w:sz="0" w:space="0" w:color="auto" w:frame="1"/>
        </w:rPr>
        <w:t>SYC,</w:t>
      </w:r>
      <w:r w:rsidR="00806558" w:rsidRPr="0016663E">
        <w:rPr>
          <w:rFonts w:asciiTheme="minorHAnsi" w:hAnsiTheme="minorHAnsi" w:cstheme="minorHAnsi"/>
          <w:bdr w:val="none" w:sz="0" w:space="0" w:color="auto" w:frame="1"/>
        </w:rPr>
        <w:t xml:space="preserve"> MF-FC</w:t>
      </w:r>
      <w:r w:rsidR="00CB130B" w:rsidRPr="0016663E">
        <w:rPr>
          <w:rFonts w:asciiTheme="minorHAnsi" w:hAnsiTheme="minorHAnsi" w:cstheme="minorHAnsi"/>
          <w:bdr w:val="none" w:sz="0" w:space="0" w:color="auto" w:frame="1"/>
        </w:rPr>
        <w:t>, BCT, RS, JSL, NP</w:t>
      </w:r>
      <w:r w:rsidR="00806558" w:rsidRPr="0016663E">
        <w:rPr>
          <w:rFonts w:asciiTheme="minorHAnsi" w:hAnsiTheme="minorHAnsi" w:cstheme="minorHAnsi"/>
          <w:bdr w:val="none" w:sz="0" w:space="0" w:color="auto" w:frame="1"/>
        </w:rPr>
        <w:t>:</w:t>
      </w:r>
      <w:r w:rsidR="00CB130B" w:rsidRPr="0016663E">
        <w:rPr>
          <w:rFonts w:asciiTheme="minorHAnsi" w:hAnsiTheme="minorHAnsi" w:cstheme="minorHAnsi"/>
          <w:bdr w:val="none" w:sz="0" w:space="0" w:color="auto" w:frame="1"/>
        </w:rPr>
        <w:t xml:space="preserve"> </w:t>
      </w:r>
      <w:r w:rsidR="00806558" w:rsidRPr="0016663E">
        <w:rPr>
          <w:rFonts w:asciiTheme="minorHAnsi" w:hAnsiTheme="minorHAnsi" w:cstheme="minorHAnsi"/>
          <w:bdr w:val="none" w:sz="0" w:space="0" w:color="auto" w:frame="1"/>
        </w:rPr>
        <w:t>reviewed the manuscript for intellectual content; and all authors: read and approved the final manuscript.</w:t>
      </w:r>
    </w:p>
    <w:p w14:paraId="598EEEE8" w14:textId="6939CDC9" w:rsidR="003C762A" w:rsidRPr="0016663E" w:rsidRDefault="003C762A" w:rsidP="00203D18">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79D40437" w14:textId="77777777" w:rsidR="00134D69" w:rsidRPr="0016663E" w:rsidRDefault="00134D69" w:rsidP="00134D69">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Compliance with ethical standards</w:t>
      </w:r>
    </w:p>
    <w:p w14:paraId="654FA5EC" w14:textId="77777777" w:rsidR="00134D69" w:rsidRPr="0016663E" w:rsidRDefault="00134D69" w:rsidP="00134D69">
      <w:pPr>
        <w:pStyle w:val="NormalWeb"/>
        <w:shd w:val="clear" w:color="auto" w:fill="FFFFFF"/>
        <w:spacing w:before="0" w:beforeAutospacing="0" w:after="0" w:afterAutospacing="0" w:line="360" w:lineRule="auto"/>
        <w:jc w:val="both"/>
        <w:rPr>
          <w:rFonts w:asciiTheme="minorHAnsi" w:hAnsiTheme="minorHAnsi" w:cstheme="minorHAnsi"/>
          <w:b/>
          <w:bdr w:val="none" w:sz="0" w:space="0" w:color="auto" w:frame="1"/>
        </w:rPr>
      </w:pPr>
      <w:r w:rsidRPr="0016663E">
        <w:rPr>
          <w:rFonts w:asciiTheme="minorHAnsi" w:hAnsiTheme="minorHAnsi" w:cstheme="minorHAnsi"/>
          <w:b/>
          <w:bdr w:val="none" w:sz="0" w:space="0" w:color="auto" w:frame="1"/>
        </w:rPr>
        <w:t>Ethical standards</w:t>
      </w:r>
      <w:r w:rsidRPr="0016663E">
        <w:rPr>
          <w:rFonts w:asciiTheme="minorHAnsi" w:hAnsiTheme="minorHAnsi" w:cstheme="minorHAnsi"/>
          <w:bdr w:val="none" w:sz="0" w:space="0" w:color="auto" w:frame="1"/>
        </w:rPr>
        <w:t xml:space="preserve"> The GUSTO study has received ethical approval from the Institutional Review Board of KKH and NUH, and has been performed in accordance with the ethical standards laid down in the 1964 Declaration of Helsinki and its later amendments. Written informed consent was obtained from all study participants prior to their inclusion in the study.</w:t>
      </w:r>
    </w:p>
    <w:p w14:paraId="699898E5" w14:textId="77777777" w:rsidR="00134D69" w:rsidRPr="0016663E" w:rsidRDefault="00134D69" w:rsidP="00134D69">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19574948" w14:textId="77777777" w:rsidR="00134D69" w:rsidRPr="00134D69" w:rsidRDefault="00134D69" w:rsidP="00134D69">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r w:rsidRPr="0016663E">
        <w:rPr>
          <w:rFonts w:asciiTheme="minorHAnsi" w:hAnsiTheme="minorHAnsi" w:cstheme="minorHAnsi"/>
          <w:b/>
          <w:bdr w:val="none" w:sz="0" w:space="0" w:color="auto" w:frame="1"/>
        </w:rPr>
        <w:t>Conflict of interest</w:t>
      </w:r>
      <w:r w:rsidRPr="0016663E">
        <w:rPr>
          <w:rFonts w:asciiTheme="minorHAnsi" w:hAnsiTheme="minorHAnsi" w:cstheme="minorHAnsi"/>
          <w:bdr w:val="none" w:sz="0" w:space="0" w:color="auto" w:frame="1"/>
        </w:rPr>
        <w:t xml:space="preserve"> </w:t>
      </w:r>
      <w:r w:rsidR="00D05B3E" w:rsidRPr="0016663E">
        <w:rPr>
          <w:rFonts w:asciiTheme="minorHAnsi" w:hAnsiTheme="minorHAnsi" w:cstheme="minorHAnsi"/>
          <w:bdr w:val="none" w:sz="0" w:space="0" w:color="auto" w:frame="1"/>
        </w:rPr>
        <w:t xml:space="preserve">KMG and Y-SC have received </w:t>
      </w:r>
      <w:r w:rsidR="00D05B3E" w:rsidRPr="00134D69">
        <w:rPr>
          <w:rFonts w:asciiTheme="minorHAnsi" w:hAnsiTheme="minorHAnsi" w:cstheme="minorHAnsi"/>
          <w:bdr w:val="none" w:sz="0" w:space="0" w:color="auto" w:frame="1"/>
        </w:rPr>
        <w:t>reimbursements for speaking at conferences sponsored by companies selling nutritional products and are part of an academic consortium that has received research funding from Abbott Nu</w:t>
      </w:r>
      <w:r w:rsidR="009079BC" w:rsidRPr="00134D69">
        <w:rPr>
          <w:rFonts w:asciiTheme="minorHAnsi" w:hAnsiTheme="minorHAnsi" w:cstheme="minorHAnsi"/>
          <w:bdr w:val="none" w:sz="0" w:space="0" w:color="auto" w:frame="1"/>
        </w:rPr>
        <w:t>trition, Nestle</w:t>
      </w:r>
      <w:r w:rsidR="00D05B3E" w:rsidRPr="00134D69">
        <w:rPr>
          <w:rFonts w:asciiTheme="minorHAnsi" w:hAnsiTheme="minorHAnsi" w:cstheme="minorHAnsi"/>
          <w:bdr w:val="none" w:sz="0" w:space="0" w:color="auto" w:frame="1"/>
        </w:rPr>
        <w:t>, and Danone.</w:t>
      </w:r>
      <w:r w:rsidR="006337ED" w:rsidRPr="00134D69">
        <w:rPr>
          <w:rFonts w:asciiTheme="minorHAnsi" w:hAnsiTheme="minorHAnsi" w:cstheme="minorHAnsi"/>
          <w:bdr w:val="none" w:sz="0" w:space="0" w:color="auto" w:frame="1"/>
        </w:rPr>
        <w:t xml:space="preserve"> All other authors declare no competing interest.</w:t>
      </w:r>
    </w:p>
    <w:p w14:paraId="0A582547" w14:textId="77777777" w:rsidR="00134D69" w:rsidRPr="00134D69" w:rsidRDefault="00134D69" w:rsidP="00134D69">
      <w:pPr>
        <w:pStyle w:val="NormalWeb"/>
        <w:shd w:val="clear" w:color="auto" w:fill="FFFFFF"/>
        <w:spacing w:before="0" w:beforeAutospacing="0" w:after="0" w:afterAutospacing="0" w:line="360" w:lineRule="auto"/>
        <w:jc w:val="both"/>
        <w:rPr>
          <w:rFonts w:asciiTheme="minorHAnsi" w:hAnsiTheme="minorHAnsi" w:cstheme="minorHAnsi"/>
          <w:bdr w:val="none" w:sz="0" w:space="0" w:color="auto" w:frame="1"/>
        </w:rPr>
      </w:pPr>
    </w:p>
    <w:p w14:paraId="63ADA287" w14:textId="76F4045C" w:rsidR="0001121C" w:rsidRPr="00DA18B5" w:rsidRDefault="0001121C" w:rsidP="00DA18B5">
      <w:pPr>
        <w:pStyle w:val="NormalWeb"/>
        <w:shd w:val="clear" w:color="auto" w:fill="FFFFFF"/>
        <w:spacing w:before="0" w:beforeAutospacing="0" w:after="0" w:afterAutospacing="0"/>
        <w:jc w:val="both"/>
        <w:rPr>
          <w:rFonts w:asciiTheme="minorHAnsi" w:hAnsiTheme="minorHAnsi" w:cstheme="minorHAnsi"/>
          <w:b/>
        </w:rPr>
      </w:pPr>
      <w:r w:rsidRPr="00DA18B5">
        <w:rPr>
          <w:rFonts w:asciiTheme="minorHAnsi" w:hAnsiTheme="minorHAnsi" w:cstheme="minorHAnsi"/>
          <w:b/>
          <w:bdr w:val="none" w:sz="0" w:space="0" w:color="auto" w:frame="1"/>
        </w:rPr>
        <w:t xml:space="preserve">References </w:t>
      </w:r>
    </w:p>
    <w:p w14:paraId="1D0956AF" w14:textId="77777777" w:rsidR="00EE6BF2" w:rsidRPr="00DA18B5" w:rsidRDefault="00AE6604"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fldChar w:fldCharType="begin"/>
      </w:r>
      <w:r w:rsidRPr="00DA18B5">
        <w:rPr>
          <w:rFonts w:asciiTheme="minorHAnsi" w:hAnsiTheme="minorHAnsi" w:cstheme="minorHAnsi"/>
          <w:sz w:val="24"/>
          <w:szCs w:val="24"/>
        </w:rPr>
        <w:instrText xml:space="preserve"> ADDIN EN.REFLIST </w:instrText>
      </w:r>
      <w:r w:rsidRPr="00DA18B5">
        <w:rPr>
          <w:rFonts w:asciiTheme="minorHAnsi" w:hAnsiTheme="minorHAnsi" w:cstheme="minorHAnsi"/>
          <w:sz w:val="24"/>
          <w:szCs w:val="24"/>
        </w:rPr>
        <w:fldChar w:fldCharType="separate"/>
      </w:r>
      <w:r w:rsidR="00EE6BF2" w:rsidRPr="00DA18B5">
        <w:rPr>
          <w:rFonts w:asciiTheme="minorHAnsi" w:hAnsiTheme="minorHAnsi" w:cstheme="minorHAnsi"/>
          <w:sz w:val="24"/>
          <w:szCs w:val="24"/>
        </w:rPr>
        <w:t>1.</w:t>
      </w:r>
      <w:r w:rsidR="00EE6BF2" w:rsidRPr="00DA18B5">
        <w:rPr>
          <w:rFonts w:asciiTheme="minorHAnsi" w:hAnsiTheme="minorHAnsi" w:cstheme="minorHAnsi"/>
          <w:sz w:val="24"/>
          <w:szCs w:val="24"/>
        </w:rPr>
        <w:tab/>
        <w:t>Barker DJP, Godfrey KM, Gluckman PD, Harding JE, Owens JA, Robinson JS (1993) Fetal nutrition and cardiovascular disease in adult life. The Lancet 341 (8850):938-941.</w:t>
      </w:r>
    </w:p>
    <w:p w14:paraId="1A78604B"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2.</w:t>
      </w:r>
      <w:r w:rsidRPr="00DA18B5">
        <w:rPr>
          <w:rFonts w:asciiTheme="minorHAnsi" w:hAnsiTheme="minorHAnsi" w:cstheme="minorHAnsi"/>
          <w:sz w:val="24"/>
          <w:szCs w:val="24"/>
        </w:rPr>
        <w:tab/>
        <w:t>Hales CN, Barker DJ (2001) The thrifty phenotype hypothesis. Br Med Bull 60:5-20.</w:t>
      </w:r>
    </w:p>
    <w:p w14:paraId="4A39BFB8"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3.</w:t>
      </w:r>
      <w:r w:rsidRPr="00DA18B5">
        <w:rPr>
          <w:rFonts w:asciiTheme="minorHAnsi" w:hAnsiTheme="minorHAnsi" w:cstheme="minorHAnsi"/>
          <w:sz w:val="24"/>
          <w:szCs w:val="24"/>
        </w:rPr>
        <w:tab/>
        <w:t>Harding JE (2001) The nutritional basis of the fetal origins of adult disease. Int J Epidemiol 30 (1):15-23.</w:t>
      </w:r>
    </w:p>
    <w:p w14:paraId="443BD039"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4.</w:t>
      </w:r>
      <w:r w:rsidRPr="00DA18B5">
        <w:rPr>
          <w:rFonts w:asciiTheme="minorHAnsi" w:hAnsiTheme="minorHAnsi" w:cstheme="minorHAnsi"/>
          <w:sz w:val="24"/>
          <w:szCs w:val="24"/>
        </w:rPr>
        <w:tab/>
        <w:t>Gluckman PD, Hanson MA, Cooper C, Thornburg KL (2008) Effect of in utero and early-life conditions on adult health and disease. N Engl J Med 359 (1):61-73.</w:t>
      </w:r>
    </w:p>
    <w:p w14:paraId="09625AC0"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5.</w:t>
      </w:r>
      <w:r w:rsidRPr="00DA18B5">
        <w:rPr>
          <w:rFonts w:asciiTheme="minorHAnsi" w:hAnsiTheme="minorHAnsi" w:cstheme="minorHAnsi"/>
          <w:sz w:val="24"/>
          <w:szCs w:val="24"/>
        </w:rPr>
        <w:tab/>
        <w:t>Godfrey K (2006) The ‘developmental origins’ hypothesis: epidemiology. In: Hanson M, Gluckman P (eds) Developmental Origins of Health and Disease. Cambridge University Press, Cambridge, pp 6-32.</w:t>
      </w:r>
    </w:p>
    <w:p w14:paraId="3C3CD2D8"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6.</w:t>
      </w:r>
      <w:r w:rsidRPr="00DA18B5">
        <w:rPr>
          <w:rFonts w:asciiTheme="minorHAnsi" w:hAnsiTheme="minorHAnsi" w:cstheme="minorHAnsi"/>
          <w:sz w:val="24"/>
          <w:szCs w:val="24"/>
        </w:rPr>
        <w:tab/>
        <w:t>Boghossian NS, Yeung EH, Lipsky LM, Poon AK, Albert PS (2013) Dietary patterns in association with postpartum weight retention. The American journal of clinical nutrition 97 (6):1338-1345.</w:t>
      </w:r>
    </w:p>
    <w:p w14:paraId="660013F7"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7.</w:t>
      </w:r>
      <w:r w:rsidRPr="00DA18B5">
        <w:rPr>
          <w:rFonts w:asciiTheme="minorHAnsi" w:hAnsiTheme="minorHAnsi" w:cstheme="minorHAnsi"/>
          <w:sz w:val="24"/>
          <w:szCs w:val="24"/>
        </w:rPr>
        <w:tab/>
        <w:t>Rong K, Yu K, Han X, Szeto IM, Qin X, Wang J, Ning Y, Wang P, Ma D (2015) Pre-pregnancy BMI, gestational weight gain and postpartum weight retention: a meta-analysis of observational studies. Public health nutrition 18 (12):2172-2182.</w:t>
      </w:r>
    </w:p>
    <w:p w14:paraId="253704C6"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8.</w:t>
      </w:r>
      <w:r w:rsidRPr="00DA18B5">
        <w:rPr>
          <w:rFonts w:asciiTheme="minorHAnsi" w:hAnsiTheme="minorHAnsi" w:cstheme="minorHAnsi"/>
          <w:sz w:val="24"/>
          <w:szCs w:val="24"/>
        </w:rPr>
        <w:tab/>
        <w:t>Endres LK, Straub H, McKinney C, Plunkett B, Minkovitz CS, Schetter CD, Ramey S, Wang C, Hobel C, Raju T, Shalowitz MU, Community Child Health Network of the Eunice Kennedy Shriver National Institute of Child H, Human D (2015) Postpartum weight retention risk factors and relationship to obesity at 1 year. Obstetrics and gynecology 125 (1):144-152.</w:t>
      </w:r>
    </w:p>
    <w:p w14:paraId="4AE7B0D4"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9.</w:t>
      </w:r>
      <w:r w:rsidRPr="00DA18B5">
        <w:rPr>
          <w:rFonts w:asciiTheme="minorHAnsi" w:hAnsiTheme="minorHAnsi" w:cstheme="minorHAnsi"/>
          <w:sz w:val="24"/>
          <w:szCs w:val="24"/>
        </w:rPr>
        <w:tab/>
        <w:t>Birch LL, Davison KK (2001) Family environmental factors influencing the developing behavioral controls of food intake and childhood overweight. Pediatric clinics of North America 48 (4):893-907.</w:t>
      </w:r>
    </w:p>
    <w:p w14:paraId="1C800531"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10.</w:t>
      </w:r>
      <w:r w:rsidRPr="00DA18B5">
        <w:rPr>
          <w:rFonts w:asciiTheme="minorHAnsi" w:hAnsiTheme="minorHAnsi" w:cstheme="minorHAnsi"/>
          <w:sz w:val="24"/>
          <w:szCs w:val="24"/>
        </w:rPr>
        <w:tab/>
        <w:t>Wansink B (2006) Nutritional gatekeepers and the 72% solution. Journal of the American Dietetic Association 106 (9):1324-1327.</w:t>
      </w:r>
    </w:p>
    <w:p w14:paraId="0E5831E0"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11.</w:t>
      </w:r>
      <w:r w:rsidRPr="00DA18B5">
        <w:rPr>
          <w:rFonts w:asciiTheme="minorHAnsi" w:hAnsiTheme="minorHAnsi" w:cstheme="minorHAnsi"/>
          <w:sz w:val="24"/>
          <w:szCs w:val="24"/>
        </w:rPr>
        <w:tab/>
        <w:t>Ventura AK, Birch LL (2008) Does parenting affect children's eating and weight status? The international journal of behavioral nutrition and physical activity 5:15.</w:t>
      </w:r>
    </w:p>
    <w:p w14:paraId="308E213C"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12.</w:t>
      </w:r>
      <w:r w:rsidRPr="00DA18B5">
        <w:rPr>
          <w:rFonts w:asciiTheme="minorHAnsi" w:hAnsiTheme="minorHAnsi" w:cstheme="minorHAnsi"/>
          <w:sz w:val="24"/>
          <w:szCs w:val="24"/>
        </w:rPr>
        <w:tab/>
        <w:t>Twisk JWR, Kemper HCG, Mellenbergh GJ (1994) Mathematical and Analytical Aspects of Tracking. Epidemiologic Reviews 16 (2):165-183.</w:t>
      </w:r>
    </w:p>
    <w:p w14:paraId="5CF622C2"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13.</w:t>
      </w:r>
      <w:r w:rsidRPr="00DA18B5">
        <w:rPr>
          <w:rFonts w:asciiTheme="minorHAnsi" w:hAnsiTheme="minorHAnsi" w:cstheme="minorHAnsi"/>
          <w:sz w:val="24"/>
          <w:szCs w:val="24"/>
        </w:rPr>
        <w:tab/>
        <w:t>Tucker KL (2010) Dietary patterns, approaches, and multicultural perspective. Appl Physiol Nutr Metab 35 (2):211-218.</w:t>
      </w:r>
    </w:p>
    <w:p w14:paraId="5D3D5424"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14.</w:t>
      </w:r>
      <w:r w:rsidRPr="00DA18B5">
        <w:rPr>
          <w:rFonts w:asciiTheme="minorHAnsi" w:hAnsiTheme="minorHAnsi" w:cstheme="minorHAnsi"/>
          <w:sz w:val="24"/>
          <w:szCs w:val="24"/>
        </w:rPr>
        <w:tab/>
        <w:t>Mikkila V, Rasanen L, Raitakari OT, Pietinen P, Viikari J (2005) Consistent dietary patterns identified from childhood to adulthood: the cardiovascular risk in Young Finns Study. The British journal of nutrition 93 (6):923-931.</w:t>
      </w:r>
    </w:p>
    <w:p w14:paraId="761098B2"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15.</w:t>
      </w:r>
      <w:r w:rsidRPr="00DA18B5">
        <w:rPr>
          <w:rFonts w:asciiTheme="minorHAnsi" w:hAnsiTheme="minorHAnsi" w:cstheme="minorHAnsi"/>
          <w:sz w:val="24"/>
          <w:szCs w:val="24"/>
        </w:rPr>
        <w:tab/>
        <w:t>Borland SE, Robinson SM, Crozier SR, Inskip HM, and the SWSSG (2008) Stability of dietary patterns in young women over a 2-year period. European Journal of Clinical Nutrition 62 (1):119-126.</w:t>
      </w:r>
    </w:p>
    <w:p w14:paraId="0A3193C7"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16.</w:t>
      </w:r>
      <w:r w:rsidRPr="00DA18B5">
        <w:rPr>
          <w:rFonts w:asciiTheme="minorHAnsi" w:hAnsiTheme="minorHAnsi" w:cstheme="minorHAnsi"/>
          <w:sz w:val="24"/>
          <w:szCs w:val="24"/>
        </w:rPr>
        <w:tab/>
        <w:t>Togo P, Osler M, Sørensen TIA, Heitmann BL (2004) A longitudinal study of food intake patterns and obesity in adult Danish men and women. International Journal of Obesity 28 (4):583-593.</w:t>
      </w:r>
    </w:p>
    <w:p w14:paraId="314A9FE9"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17.</w:t>
      </w:r>
      <w:r w:rsidRPr="00DA18B5">
        <w:rPr>
          <w:rFonts w:asciiTheme="minorHAnsi" w:hAnsiTheme="minorHAnsi" w:cstheme="minorHAnsi"/>
          <w:sz w:val="24"/>
          <w:szCs w:val="24"/>
        </w:rPr>
        <w:tab/>
        <w:t>Crozier SR, Robinson SM, Godfrey KM, Cooper C, Inskip HM (2009) Women's dietary patterns change little from before to during pregnancy. The Journal of nutrition 139 (10):1956-1963.</w:t>
      </w:r>
    </w:p>
    <w:p w14:paraId="789104F7"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18.</w:t>
      </w:r>
      <w:r w:rsidRPr="00DA18B5">
        <w:rPr>
          <w:rFonts w:asciiTheme="minorHAnsi" w:hAnsiTheme="minorHAnsi" w:cstheme="minorHAnsi"/>
          <w:sz w:val="24"/>
          <w:szCs w:val="24"/>
        </w:rPr>
        <w:tab/>
        <w:t>Movassagh EZ, Baxter-Jones ADG, Kontulainen S, Whiting SJ, Vatanparast H (2017) Tracking Dietary Patterns over 20 Years from Childhood through Adolescence into Young Adulthood: The Saskatchewan Pediatric Bone Mineral Accrual Study. Nutrients 9 (9):990.</w:t>
      </w:r>
    </w:p>
    <w:p w14:paraId="1D6D2B48"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19.</w:t>
      </w:r>
      <w:r w:rsidRPr="00DA18B5">
        <w:rPr>
          <w:rFonts w:asciiTheme="minorHAnsi" w:hAnsiTheme="minorHAnsi" w:cstheme="minorHAnsi"/>
          <w:sz w:val="24"/>
          <w:szCs w:val="24"/>
        </w:rPr>
        <w:tab/>
        <w:t>Johns DJ, Lindroos AK, Jebb SA, Sjöström L, Carlsson LMS, Ambrosini GL (2014) Tracking of a dietary pattern and its components over 10-years in the severely obese. PLoS One 9 (5):e97457-e97457.</w:t>
      </w:r>
    </w:p>
    <w:p w14:paraId="5948EECD"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20.</w:t>
      </w:r>
      <w:r w:rsidRPr="00DA18B5">
        <w:rPr>
          <w:rFonts w:asciiTheme="minorHAnsi" w:hAnsiTheme="minorHAnsi" w:cstheme="minorHAnsi"/>
          <w:sz w:val="24"/>
          <w:szCs w:val="24"/>
        </w:rPr>
        <w:tab/>
        <w:t>Lee YQ, Loh J, Ang RSE, Chong MF-F (2020) Tracking of Maternal Diet from Pregnancy to Postpregnancy: A Systematic Review of Observational Studies. Current Developments in Nutrition 4 (8).</w:t>
      </w:r>
    </w:p>
    <w:p w14:paraId="3921993B"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21.</w:t>
      </w:r>
      <w:r w:rsidRPr="00DA18B5">
        <w:rPr>
          <w:rFonts w:asciiTheme="minorHAnsi" w:hAnsiTheme="minorHAnsi" w:cstheme="minorHAnsi"/>
          <w:sz w:val="24"/>
          <w:szCs w:val="24"/>
        </w:rPr>
        <w:tab/>
        <w:t>Northstone K, Emmett PM (2008) A comparison of methods to assess changes in dietary patterns from pregnancy to 4 years post-partum obtained using principal components analysis. The British journal of nutrition 99 (5):1099-1106.</w:t>
      </w:r>
    </w:p>
    <w:p w14:paraId="62745E85"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22.</w:t>
      </w:r>
      <w:r w:rsidRPr="00DA18B5">
        <w:rPr>
          <w:rFonts w:asciiTheme="minorHAnsi" w:hAnsiTheme="minorHAnsi" w:cstheme="minorHAnsi"/>
          <w:sz w:val="24"/>
          <w:szCs w:val="24"/>
        </w:rPr>
        <w:tab/>
        <w:t>Cucó G, Fernández-Ballart J, Sala J, Viladrich C, Iranzo R, Vila J, Arija V (2006) Dietary patterns and associated lifestyles in preconception, pregnancy and postpartum. Eur J Clin Nutr 60 (3):364-371.</w:t>
      </w:r>
    </w:p>
    <w:p w14:paraId="52DDF894"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23.</w:t>
      </w:r>
      <w:r w:rsidRPr="00DA18B5">
        <w:rPr>
          <w:rFonts w:asciiTheme="minorHAnsi" w:hAnsiTheme="minorHAnsi" w:cstheme="minorHAnsi"/>
          <w:sz w:val="24"/>
          <w:szCs w:val="24"/>
        </w:rPr>
        <w:tab/>
        <w:t>Sotres-Alvarez D, Herring AH, Siega-Riz AM (2013) Latent transition models to study women's changing of dietary patterns from pregnancy to 1 year postpartum. Am J Epidemiol 177 (8):852-861.</w:t>
      </w:r>
    </w:p>
    <w:p w14:paraId="77990EED"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24.</w:t>
      </w:r>
      <w:r w:rsidRPr="00DA18B5">
        <w:rPr>
          <w:rFonts w:asciiTheme="minorHAnsi" w:hAnsiTheme="minorHAnsi" w:cstheme="minorHAnsi"/>
          <w:sz w:val="24"/>
          <w:szCs w:val="24"/>
        </w:rPr>
        <w:tab/>
        <w:t>Soh SE, Tint MT, Gluckman PD, Godfrey KM, Rifkin-Graboi A, Chan YH, Stunkel W, Holbrook JD, Kwek K, Chong YS, Saw SM (2014) Cohort profile: Growing Up in Singapore Towards healthy Outcomes (GUSTO) birth cohort study. Int J Epidemiol 43 (5):1401-1409.</w:t>
      </w:r>
    </w:p>
    <w:p w14:paraId="057C68A0"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25.</w:t>
      </w:r>
      <w:r w:rsidRPr="00DA18B5">
        <w:rPr>
          <w:rFonts w:asciiTheme="minorHAnsi" w:hAnsiTheme="minorHAnsi" w:cstheme="minorHAnsi"/>
          <w:sz w:val="24"/>
          <w:szCs w:val="24"/>
        </w:rPr>
        <w:tab/>
        <w:t>Soh SE, Chong YS, Kwek K, Saw SM, Meaney MJ, Gluckman PD, Holbrook JD, Godfrey KM (2014) Insights from the Growing Up in Singapore Towards Healthy Outcomes (GUSTO) Cohort Study. Annals of Nutrition and Metabolism 64 (3-4):218-225.</w:t>
      </w:r>
    </w:p>
    <w:p w14:paraId="03E29604"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26.</w:t>
      </w:r>
      <w:r w:rsidRPr="00DA18B5">
        <w:rPr>
          <w:rFonts w:asciiTheme="minorHAnsi" w:hAnsiTheme="minorHAnsi" w:cstheme="minorHAnsi"/>
          <w:sz w:val="24"/>
          <w:szCs w:val="24"/>
        </w:rPr>
        <w:tab/>
        <w:t>Alberti KG, Zimmet PZ (1998) Definition, diagnosis and classification of diabetes mellitus and its complications. Part 1: diagnosis and classification of diabetes mellitus provisional report of a WHO consultation. Diabet Med 15 (7):539-553.</w:t>
      </w:r>
    </w:p>
    <w:p w14:paraId="40A8D8DF"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27.</w:t>
      </w:r>
      <w:r w:rsidRPr="00DA18B5">
        <w:rPr>
          <w:rFonts w:asciiTheme="minorHAnsi" w:hAnsiTheme="minorHAnsi" w:cstheme="minorHAnsi"/>
          <w:sz w:val="24"/>
          <w:szCs w:val="24"/>
        </w:rPr>
        <w:tab/>
        <w:t>Institute of Medicine (1990) Nutrition during pregnancy: part I, weight gain: part II, nutrient supplements. Natl Academy Pr.</w:t>
      </w:r>
    </w:p>
    <w:p w14:paraId="6D43272F"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28.</w:t>
      </w:r>
      <w:r w:rsidRPr="00DA18B5">
        <w:rPr>
          <w:rFonts w:asciiTheme="minorHAnsi" w:hAnsiTheme="minorHAnsi" w:cstheme="minorHAnsi"/>
          <w:sz w:val="24"/>
          <w:szCs w:val="24"/>
        </w:rPr>
        <w:tab/>
        <w:t>Cheung YB (2013) Statistical analysis of human growth and development. CRC Press.</w:t>
      </w:r>
    </w:p>
    <w:p w14:paraId="682EE236"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29.</w:t>
      </w:r>
      <w:r w:rsidRPr="00DA18B5">
        <w:rPr>
          <w:rFonts w:asciiTheme="minorHAnsi" w:hAnsiTheme="minorHAnsi" w:cstheme="minorHAnsi"/>
          <w:sz w:val="24"/>
          <w:szCs w:val="24"/>
        </w:rPr>
        <w:tab/>
        <w:t>Gunderson EP (2009) Childbearing and obesity in women: weight before, during, and after pregnancy. Obstet Gynecol Clin North Am 36 (2):317-332, ix.</w:t>
      </w:r>
    </w:p>
    <w:p w14:paraId="48786807"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30.</w:t>
      </w:r>
      <w:r w:rsidRPr="00DA18B5">
        <w:rPr>
          <w:rFonts w:asciiTheme="minorHAnsi" w:hAnsiTheme="minorHAnsi" w:cstheme="minorHAnsi"/>
          <w:sz w:val="24"/>
          <w:szCs w:val="24"/>
        </w:rPr>
        <w:tab/>
        <w:t>Chen L-W, Soh SE, Tint M-T, Loy SL, Yap F, Tan KH, Lee YS, Shek LP-C, Godfrey KM, Gluckman PD, Eriksson JG, Chong Y-S, Chan S-Y (2021) Combined analysis of gestational diabetes and maternal weight status from pre-pregnancy through post-delivery in future development of type 2 diabetes. Scientific Reports 11 (1):5021.</w:t>
      </w:r>
    </w:p>
    <w:p w14:paraId="3C128D2D" w14:textId="0FA85B0A"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31.</w:t>
      </w:r>
      <w:r w:rsidRPr="00DA18B5">
        <w:rPr>
          <w:rFonts w:asciiTheme="minorHAnsi" w:hAnsiTheme="minorHAnsi" w:cstheme="minorHAnsi"/>
          <w:sz w:val="24"/>
          <w:szCs w:val="24"/>
        </w:rPr>
        <w:tab/>
        <w:t xml:space="preserve">Health Promotion Board (2021) Healthier Choice Symbol (HCS). </w:t>
      </w:r>
      <w:hyperlink r:id="rId9" w:history="1">
        <w:r w:rsidRPr="00DA18B5">
          <w:rPr>
            <w:rStyle w:val="Hyperlink"/>
            <w:rFonts w:asciiTheme="minorHAnsi" w:hAnsiTheme="minorHAnsi" w:cstheme="minorHAnsi"/>
            <w:sz w:val="24"/>
            <w:szCs w:val="24"/>
          </w:rPr>
          <w:t>https://www.hpb.gov.sg/food-beverage/healthier-choice-symbol</w:t>
        </w:r>
      </w:hyperlink>
      <w:r w:rsidRPr="00DA18B5">
        <w:rPr>
          <w:rFonts w:asciiTheme="minorHAnsi" w:hAnsiTheme="minorHAnsi" w:cstheme="minorHAnsi"/>
          <w:sz w:val="24"/>
          <w:szCs w:val="24"/>
        </w:rPr>
        <w:t xml:space="preserve">. Accessed Accessed on 11/01/2021 </w:t>
      </w:r>
    </w:p>
    <w:p w14:paraId="2BB58F51"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32.</w:t>
      </w:r>
      <w:r w:rsidRPr="00DA18B5">
        <w:rPr>
          <w:rFonts w:asciiTheme="minorHAnsi" w:hAnsiTheme="minorHAnsi" w:cstheme="minorHAnsi"/>
          <w:sz w:val="24"/>
          <w:szCs w:val="24"/>
        </w:rPr>
        <w:tab/>
        <w:t>Padmapriya N, Shen L, Soh SE, Shen Z, Kwek K, Godfrey KM, Gluckman PD, Chong YS, Saw SM, Müller-Riemenschneider F (2015) Physical Activity and Sedentary Behavior Patterns Before and During Pregnancy in a Multi-ethnic Sample of Asian Women in Singapore. Matern Child Health J 19 (11):2523-2535.</w:t>
      </w:r>
    </w:p>
    <w:p w14:paraId="34A5A037"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33.</w:t>
      </w:r>
      <w:r w:rsidRPr="00DA18B5">
        <w:rPr>
          <w:rFonts w:asciiTheme="minorHAnsi" w:hAnsiTheme="minorHAnsi" w:cstheme="minorHAnsi"/>
          <w:sz w:val="24"/>
          <w:szCs w:val="24"/>
        </w:rPr>
        <w:tab/>
        <w:t>American Diabetes A (2009) Diagnosis and classification of diabetes mellitus. Diabetes Care 32 Suppl 1 (Suppl 1):S62-S67.</w:t>
      </w:r>
    </w:p>
    <w:p w14:paraId="0A2DAD2D"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34.</w:t>
      </w:r>
      <w:r w:rsidRPr="00DA18B5">
        <w:rPr>
          <w:rFonts w:asciiTheme="minorHAnsi" w:hAnsiTheme="minorHAnsi" w:cstheme="minorHAnsi"/>
          <w:sz w:val="24"/>
          <w:szCs w:val="24"/>
        </w:rPr>
        <w:tab/>
        <w:t>Chong MF, Chia AR, Colega M, Tint MT, Aris IM, Chong YS, Gluckman P, Godfrey KM, Kwek K, Saw SM, Yap F, van Dam RM, Lee YS (2015) Maternal Protein Intake during Pregnancy Is Not Associated with Offspring Birth Weight in a Multiethnic Asian Population. The Journal of nutrition 145 (6):1303-1310.</w:t>
      </w:r>
    </w:p>
    <w:p w14:paraId="2CE6F2FA"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35.</w:t>
      </w:r>
      <w:r w:rsidRPr="00DA18B5">
        <w:rPr>
          <w:rFonts w:asciiTheme="minorHAnsi" w:hAnsiTheme="minorHAnsi" w:cstheme="minorHAnsi"/>
          <w:sz w:val="24"/>
          <w:szCs w:val="24"/>
        </w:rPr>
        <w:tab/>
        <w:t>Chen LW, Tint MT, Fortier MV, Aris IM, Bernard JY, Colega M, Gluckman PD, Saw SM, Chong YS, Yap F, Godfrey KM, Kramer MS, van Dam RM, Chong MF, Lee YS (2016) Maternal Macronutrient Intake during Pregnancy Is Associated with Neonatal Abdominal Adiposity: The Growing Up in Singapore Towards healthy Outcomes (GUSTO) Study. The Journal of nutrition 146 (8):1571-1579.</w:t>
      </w:r>
    </w:p>
    <w:p w14:paraId="673968B4"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36.</w:t>
      </w:r>
      <w:r w:rsidRPr="00DA18B5">
        <w:rPr>
          <w:rFonts w:asciiTheme="minorHAnsi" w:hAnsiTheme="minorHAnsi" w:cstheme="minorHAnsi"/>
          <w:sz w:val="24"/>
          <w:szCs w:val="24"/>
        </w:rPr>
        <w:tab/>
        <w:t>Deurenberg-Yap M, Li T, Tan WL, van Staveren WA, Deurenberg P (2000) Validation of a semiquantitative food frequency questionnaire for estimation of intakes of energy, fats and cholesterol among Singaporeans. Asia Pac J Clin Nutr 9 (4):282-288.</w:t>
      </w:r>
    </w:p>
    <w:p w14:paraId="4A02D0DF"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37.</w:t>
      </w:r>
      <w:r w:rsidRPr="00DA18B5">
        <w:rPr>
          <w:rFonts w:asciiTheme="minorHAnsi" w:hAnsiTheme="minorHAnsi" w:cstheme="minorHAnsi"/>
          <w:sz w:val="24"/>
          <w:szCs w:val="24"/>
        </w:rPr>
        <w:tab/>
        <w:t>Neelakantan N, Whitton C, Seah S, Koh H, Rebello SA, Lim JY, Chen S, Chan MF, Chew L, van Dam RM (2016) Development of a Semi-Quantitative Food Frequency Questionnaire to Assess the Dietary Intake of a Multi-Ethnic Urban Asian Population. Nutrients 8 (9).</w:t>
      </w:r>
    </w:p>
    <w:p w14:paraId="7D64ED29"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38.</w:t>
      </w:r>
      <w:r w:rsidRPr="00DA18B5">
        <w:rPr>
          <w:rFonts w:asciiTheme="minorHAnsi" w:hAnsiTheme="minorHAnsi" w:cstheme="minorHAnsi"/>
          <w:sz w:val="24"/>
          <w:szCs w:val="24"/>
        </w:rPr>
        <w:tab/>
        <w:t>Ocké MC (2013) Evaluation of methodologies for assessing the overall diet: dietary quality scores and dietary pattern analysis. Proceedings of the Nutrition Society 72 (2):191-199.</w:t>
      </w:r>
    </w:p>
    <w:p w14:paraId="116F85A1"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39.</w:t>
      </w:r>
      <w:r w:rsidRPr="00DA18B5">
        <w:rPr>
          <w:rFonts w:asciiTheme="minorHAnsi" w:hAnsiTheme="minorHAnsi" w:cstheme="minorHAnsi"/>
          <w:sz w:val="24"/>
          <w:szCs w:val="24"/>
        </w:rPr>
        <w:tab/>
        <w:t>Kline P (1994) An Easy Guide to Factor Analysis. London: Routledge.</w:t>
      </w:r>
    </w:p>
    <w:p w14:paraId="46BD50C0"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40.</w:t>
      </w:r>
      <w:r w:rsidRPr="00DA18B5">
        <w:rPr>
          <w:rFonts w:asciiTheme="minorHAnsi" w:hAnsiTheme="minorHAnsi" w:cstheme="minorHAnsi"/>
          <w:sz w:val="24"/>
          <w:szCs w:val="24"/>
        </w:rPr>
        <w:tab/>
        <w:t>Moeller SM, Reedy J, Millen AE, Dixon LB, Newby PK, Tucker KL, Krebs-Smith SM, Guenther PM (2007) Dietary Patterns: Challenges and Opportunities in Dietary Patterns Research: An Experimental Biology Workshop, April 1, 2006. Journal of the American Dietetic Association 107 (7):1233-1239.</w:t>
      </w:r>
    </w:p>
    <w:p w14:paraId="3D279E81"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41.</w:t>
      </w:r>
      <w:r w:rsidRPr="00DA18B5">
        <w:rPr>
          <w:rFonts w:asciiTheme="minorHAnsi" w:hAnsiTheme="minorHAnsi" w:cstheme="minorHAnsi"/>
          <w:sz w:val="24"/>
          <w:szCs w:val="24"/>
        </w:rPr>
        <w:tab/>
        <w:t>Fransen HP, Fransen HP, May AM, Stricker MD, Boer JMA (2014) A Posteriori Dietary Patterns: How Many Patterns to Retain? The Journal of nutrition 144 (8):1274-1282.</w:t>
      </w:r>
    </w:p>
    <w:p w14:paraId="00ED428B"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42.</w:t>
      </w:r>
      <w:r w:rsidRPr="00DA18B5">
        <w:rPr>
          <w:rFonts w:asciiTheme="minorHAnsi" w:hAnsiTheme="minorHAnsi" w:cstheme="minorHAnsi"/>
          <w:sz w:val="24"/>
          <w:szCs w:val="24"/>
        </w:rPr>
        <w:tab/>
        <w:t>Schulze MB, Hoffmann K, Kroke A, Boeing H (2003) An approach to construct simplified measures of dietary patterns from exploratory factor analysis. British Journal of Nutrition 89 (3):409-418.</w:t>
      </w:r>
    </w:p>
    <w:p w14:paraId="11BDA706"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43.</w:t>
      </w:r>
      <w:r w:rsidRPr="00DA18B5">
        <w:rPr>
          <w:rFonts w:asciiTheme="minorHAnsi" w:hAnsiTheme="minorHAnsi" w:cstheme="minorHAnsi"/>
          <w:sz w:val="24"/>
          <w:szCs w:val="24"/>
        </w:rPr>
        <w:tab/>
        <w:t>Wrigley CF, Neuhaus JO (1955) The matching of two sets of factors. Am Psychol 10, 418–419.</w:t>
      </w:r>
    </w:p>
    <w:p w14:paraId="170CC6B2"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44.</w:t>
      </w:r>
      <w:r w:rsidRPr="00DA18B5">
        <w:rPr>
          <w:rFonts w:asciiTheme="minorHAnsi" w:hAnsiTheme="minorHAnsi" w:cstheme="minorHAnsi"/>
          <w:sz w:val="24"/>
          <w:szCs w:val="24"/>
        </w:rPr>
        <w:tab/>
        <w:t>Tucker LR (1951) A Method for Synthesis of Factor Analysis Studies. Personal Research Section Report No 984, Department of the Army: Washington, DC.</w:t>
      </w:r>
    </w:p>
    <w:p w14:paraId="1145D338"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45.</w:t>
      </w:r>
      <w:r w:rsidRPr="00DA18B5">
        <w:rPr>
          <w:rFonts w:asciiTheme="minorHAnsi" w:hAnsiTheme="minorHAnsi" w:cstheme="minorHAnsi"/>
          <w:sz w:val="24"/>
          <w:szCs w:val="24"/>
        </w:rPr>
        <w:tab/>
        <w:t>Lorenzo-Seva U, Berge JMFt (2006) Tucker's Congruence Coefficient as a Meaningful Index of Factor Similarity. Methodology 2 (2):57-64.</w:t>
      </w:r>
    </w:p>
    <w:p w14:paraId="1A7985A4"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46.</w:t>
      </w:r>
      <w:r w:rsidRPr="00DA18B5">
        <w:rPr>
          <w:rFonts w:asciiTheme="minorHAnsi" w:hAnsiTheme="minorHAnsi" w:cstheme="minorHAnsi"/>
          <w:sz w:val="24"/>
          <w:szCs w:val="24"/>
        </w:rPr>
        <w:tab/>
        <w:t>Akoglu H (2018) User's guide to correlation coefficients. Turk J Emerg Med 18 (3):91-93.</w:t>
      </w:r>
    </w:p>
    <w:p w14:paraId="3E95620A"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47.</w:t>
      </w:r>
      <w:r w:rsidRPr="00DA18B5">
        <w:rPr>
          <w:rFonts w:asciiTheme="minorHAnsi" w:hAnsiTheme="minorHAnsi" w:cstheme="minorHAnsi"/>
          <w:sz w:val="24"/>
          <w:szCs w:val="24"/>
        </w:rPr>
        <w:tab/>
        <w:t>Cohen J (1968) Weighted kappa: nominal scale agreement with provision for scaled disagreement or partial credit. Psychol Bull 70 (4):213-220.</w:t>
      </w:r>
    </w:p>
    <w:p w14:paraId="353AEC7C"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48.</w:t>
      </w:r>
      <w:r w:rsidRPr="00DA18B5">
        <w:rPr>
          <w:rFonts w:asciiTheme="minorHAnsi" w:hAnsiTheme="minorHAnsi" w:cstheme="minorHAnsi"/>
          <w:sz w:val="24"/>
          <w:szCs w:val="24"/>
        </w:rPr>
        <w:tab/>
        <w:t>Landis JR, Koch GG (1977) The measurement of observer agreement for categorical data. Biometrics 33 (1):159-174.</w:t>
      </w:r>
    </w:p>
    <w:p w14:paraId="7DFD28B0"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49.</w:t>
      </w:r>
      <w:r w:rsidRPr="00DA18B5">
        <w:rPr>
          <w:rFonts w:asciiTheme="minorHAnsi" w:hAnsiTheme="minorHAnsi" w:cstheme="minorHAnsi"/>
          <w:sz w:val="24"/>
          <w:szCs w:val="24"/>
        </w:rPr>
        <w:tab/>
        <w:t>Jakobsen JC, Gluud C, Wetterslev J, Winkel P (2017) When and how should multiple imputation be used for handling missing data in randomised clinical trials – a practical guide with flowcharts. BMC Medical Research Methodology 17 (1):162.</w:t>
      </w:r>
    </w:p>
    <w:p w14:paraId="796B5027"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50.</w:t>
      </w:r>
      <w:r w:rsidRPr="00DA18B5">
        <w:rPr>
          <w:rFonts w:asciiTheme="minorHAnsi" w:hAnsiTheme="minorHAnsi" w:cstheme="minorHAnsi"/>
          <w:sz w:val="24"/>
          <w:szCs w:val="24"/>
        </w:rPr>
        <w:tab/>
        <w:t>Rubin DB, Schenker N (1991) Multiple imputation in health-care databases: an overview and some applications. Stat Med 10 (4):585-598.</w:t>
      </w:r>
    </w:p>
    <w:p w14:paraId="4FCB2E9B"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51.</w:t>
      </w:r>
      <w:r w:rsidRPr="00DA18B5">
        <w:rPr>
          <w:rFonts w:asciiTheme="minorHAnsi" w:hAnsiTheme="minorHAnsi" w:cstheme="minorHAnsi"/>
          <w:sz w:val="24"/>
          <w:szCs w:val="24"/>
        </w:rPr>
        <w:tab/>
        <w:t>Khani BR, Ye W, Terry P, Wolk A (2004) Reproducibility and validity of major dietary patterns among Swedish women assessed with a food-frequency questionnaire. The Journal of nutrition 134 (6):1541-1545.</w:t>
      </w:r>
    </w:p>
    <w:p w14:paraId="4EB3AB18"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52.</w:t>
      </w:r>
      <w:r w:rsidRPr="00DA18B5">
        <w:rPr>
          <w:rFonts w:asciiTheme="minorHAnsi" w:hAnsiTheme="minorHAnsi" w:cstheme="minorHAnsi"/>
          <w:sz w:val="24"/>
          <w:szCs w:val="24"/>
        </w:rPr>
        <w:tab/>
        <w:t>Hu FB, Rimm E, Smith-Warner SA, Feskanich D, Stampfer MJ, Ascherio A, Sampson L, Willett WC (1999) Reproducibility and validity of dietary patterns assessed with a food-frequency questionnaire. The American Journal of Clinical Nutrition 69 (2):243-249.</w:t>
      </w:r>
    </w:p>
    <w:p w14:paraId="653B596C"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53.</w:t>
      </w:r>
      <w:r w:rsidRPr="00DA18B5">
        <w:rPr>
          <w:rFonts w:asciiTheme="minorHAnsi" w:hAnsiTheme="minorHAnsi" w:cstheme="minorHAnsi"/>
          <w:sz w:val="24"/>
          <w:szCs w:val="24"/>
        </w:rPr>
        <w:tab/>
        <w:t>Newby PK, Tucker KL (2004) Empirically derived eating patterns using factor or cluster analysis: a review. Nutr Rev 62 (5):177-203.</w:t>
      </w:r>
    </w:p>
    <w:p w14:paraId="4FEF63EA"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54.</w:t>
      </w:r>
      <w:r w:rsidRPr="00DA18B5">
        <w:rPr>
          <w:rFonts w:asciiTheme="minorHAnsi" w:hAnsiTheme="minorHAnsi" w:cstheme="minorHAnsi"/>
          <w:sz w:val="24"/>
          <w:szCs w:val="24"/>
        </w:rPr>
        <w:tab/>
        <w:t>Hillier SE, Olander EK (2017) Women's dietary changes before and during pregnancy: A systematic review. Midwifery 49:19-31.</w:t>
      </w:r>
    </w:p>
    <w:p w14:paraId="575A5FBF"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55.</w:t>
      </w:r>
      <w:r w:rsidRPr="00DA18B5">
        <w:rPr>
          <w:rFonts w:asciiTheme="minorHAnsi" w:hAnsiTheme="minorHAnsi" w:cstheme="minorHAnsi"/>
          <w:sz w:val="24"/>
          <w:szCs w:val="24"/>
        </w:rPr>
        <w:tab/>
        <w:t>Faria-Schützer DB, Surita FG, Rodrigues L, Turato ER (2018) Eating Behaviors in Postpartum: A Qualitative Study of Women with Obesity. Nutrients 10 (7).</w:t>
      </w:r>
    </w:p>
    <w:p w14:paraId="776BB9C5"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56.</w:t>
      </w:r>
      <w:r w:rsidRPr="00DA18B5">
        <w:rPr>
          <w:rFonts w:asciiTheme="minorHAnsi" w:hAnsiTheme="minorHAnsi" w:cstheme="minorHAnsi"/>
          <w:sz w:val="24"/>
          <w:szCs w:val="24"/>
        </w:rPr>
        <w:tab/>
        <w:t>Ding D, Rogers K, van der Ploeg H, Stamatakis E, Bauman AE (2015) Traditional and Emerging Lifestyle Risk Behaviors and All-Cause Mortality in Middle-Aged and Older Adults: Evidence from a Large Population-Based Australian Cohort. PLOS Medicine 12 (12):e1001917.</w:t>
      </w:r>
    </w:p>
    <w:p w14:paraId="18ACAA1C"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57.</w:t>
      </w:r>
      <w:r w:rsidRPr="00DA18B5">
        <w:rPr>
          <w:rFonts w:asciiTheme="minorHAnsi" w:hAnsiTheme="minorHAnsi" w:cstheme="minorHAnsi"/>
          <w:sz w:val="24"/>
          <w:szCs w:val="24"/>
        </w:rPr>
        <w:tab/>
        <w:t>Loef M, Walach H (2012) The combined effects of healthy lifestyle behaviors on all cause mortality: a systematic review and meta-analysis. Prev Med 55 (3):163-170.</w:t>
      </w:r>
    </w:p>
    <w:p w14:paraId="4D7E3E78"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58.</w:t>
      </w:r>
      <w:r w:rsidRPr="00DA18B5">
        <w:rPr>
          <w:rFonts w:asciiTheme="minorHAnsi" w:hAnsiTheme="minorHAnsi" w:cstheme="minorHAnsi"/>
          <w:sz w:val="24"/>
          <w:szCs w:val="24"/>
        </w:rPr>
        <w:tab/>
        <w:t>Dennison RA, Ward RJ, Griffin SJ, Usher-Smith JA (2019) Women's views on lifestyle changes to reduce the risk of developing Type 2 diabetes after gestational diabetes: a systematic review, qualitative synthesis and recommendations for practice. Diabetic Medicine 36 (6):702-717.</w:t>
      </w:r>
    </w:p>
    <w:p w14:paraId="031E2851"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59.</w:t>
      </w:r>
      <w:r w:rsidRPr="00DA18B5">
        <w:rPr>
          <w:rFonts w:asciiTheme="minorHAnsi" w:hAnsiTheme="minorHAnsi" w:cstheme="minorHAnsi"/>
          <w:sz w:val="24"/>
          <w:szCs w:val="24"/>
        </w:rPr>
        <w:tab/>
        <w:t>Vounzoulaki E, Khunti K, Abner SC, Tan BK, Davies MJ, Gillies CL (2020) Progression to type 2 diabetes in women with a known history of gestational diabetes: systematic review and meta-analysis. BMJ 369:m1361.</w:t>
      </w:r>
    </w:p>
    <w:p w14:paraId="6B64D409"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60.</w:t>
      </w:r>
      <w:r w:rsidRPr="00DA18B5">
        <w:rPr>
          <w:rFonts w:asciiTheme="minorHAnsi" w:hAnsiTheme="minorHAnsi" w:cstheme="minorHAnsi"/>
          <w:sz w:val="24"/>
          <w:szCs w:val="24"/>
        </w:rPr>
        <w:tab/>
        <w:t>Krompa K, Sebbah S, Baudry C, Cosson E, Bihan H (2020) Postpartum lifestyle modifications for women with gestational diabetes: A qualitative study. European Journal of Obstetrics &amp; Gynecology and Reproductive Biology 252:105-111.</w:t>
      </w:r>
    </w:p>
    <w:p w14:paraId="43DD14C9"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61.</w:t>
      </w:r>
      <w:r w:rsidRPr="00DA18B5">
        <w:rPr>
          <w:rFonts w:asciiTheme="minorHAnsi" w:hAnsiTheme="minorHAnsi" w:cstheme="minorHAnsi"/>
          <w:sz w:val="24"/>
          <w:szCs w:val="24"/>
        </w:rPr>
        <w:tab/>
        <w:t>Svensson L, Nielsen KK, Maindal HT (2018) What is the postpartum experience of Danish women following gestational diabetes? A qualitative exploration. Scandinavian Journal of Caring Sciences 32 (2):756-764.</w:t>
      </w:r>
    </w:p>
    <w:p w14:paraId="0CC7D43C"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62.</w:t>
      </w:r>
      <w:r w:rsidRPr="00DA18B5">
        <w:rPr>
          <w:rFonts w:asciiTheme="minorHAnsi" w:hAnsiTheme="minorHAnsi" w:cstheme="minorHAnsi"/>
          <w:sz w:val="24"/>
          <w:szCs w:val="24"/>
        </w:rPr>
        <w:tab/>
        <w:t>Zulfiqar T, Lithander FE, Banwell C, Young R, Boisseau L, Ingle M, Nolan CJ (2017) Barriers to a healthy lifestyle post gestational-diabetes: An Australian qualitative study. Women and Birth 30 (4):319-324.</w:t>
      </w:r>
    </w:p>
    <w:p w14:paraId="6FAE96EB"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63.</w:t>
      </w:r>
      <w:r w:rsidRPr="00DA18B5">
        <w:rPr>
          <w:rFonts w:asciiTheme="minorHAnsi" w:hAnsiTheme="minorHAnsi" w:cstheme="minorHAnsi"/>
          <w:sz w:val="24"/>
          <w:szCs w:val="24"/>
        </w:rPr>
        <w:tab/>
        <w:t>Lie MLS, Hayes L, Lewis-Barned NJ, May C, White M, Bell R (2013) Preventing Type 2 diabetes after gestational diabetes: women's experiences and implications for diabetes prevention interventions. Diabetic Medicine 30 (8):986-993.</w:t>
      </w:r>
    </w:p>
    <w:p w14:paraId="68A6FF81"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64.</w:t>
      </w:r>
      <w:r w:rsidRPr="00DA18B5">
        <w:rPr>
          <w:rFonts w:asciiTheme="minorHAnsi" w:hAnsiTheme="minorHAnsi" w:cstheme="minorHAnsi"/>
          <w:sz w:val="24"/>
          <w:szCs w:val="24"/>
        </w:rPr>
        <w:tab/>
        <w:t>Giskes K, Avendano M, Brug J, Kunst AE (2010) A systematic review of studies on socioeconomic inequalities in dietary intakes associated with weight gain and overweight/obesity conducted among European adults. Obes Rev 11 (6):413-429.</w:t>
      </w:r>
    </w:p>
    <w:p w14:paraId="76C80D20"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65.</w:t>
      </w:r>
      <w:r w:rsidRPr="00DA18B5">
        <w:rPr>
          <w:rFonts w:asciiTheme="minorHAnsi" w:hAnsiTheme="minorHAnsi" w:cstheme="minorHAnsi"/>
          <w:sz w:val="24"/>
          <w:szCs w:val="24"/>
        </w:rPr>
        <w:tab/>
        <w:t>Darmon N, Drewnowski A (2008) Does social class predict diet quality? Am J Clin Nutr 87 (5):1107-1117.</w:t>
      </w:r>
    </w:p>
    <w:p w14:paraId="395D1D1B"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66.</w:t>
      </w:r>
      <w:r w:rsidRPr="00DA18B5">
        <w:rPr>
          <w:rFonts w:asciiTheme="minorHAnsi" w:hAnsiTheme="minorHAnsi" w:cstheme="minorHAnsi"/>
          <w:sz w:val="24"/>
          <w:szCs w:val="24"/>
        </w:rPr>
        <w:tab/>
        <w:t>Appelhans BM, Milliron BJ, Woolf K, Johnson TJ, Pagoto SL, Schneider KL, Whited MC, Ventrelle JC (2012) Socioeconomic status, energy cost, and nutrient content of supermarket food purchases. Am J Prev Med 42 (4):398-402.</w:t>
      </w:r>
    </w:p>
    <w:p w14:paraId="716D5736"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67.</w:t>
      </w:r>
      <w:r w:rsidRPr="00DA18B5">
        <w:rPr>
          <w:rFonts w:asciiTheme="minorHAnsi" w:hAnsiTheme="minorHAnsi" w:cstheme="minorHAnsi"/>
          <w:sz w:val="24"/>
          <w:szCs w:val="24"/>
        </w:rPr>
        <w:tab/>
        <w:t>Pechey R, Monsivais P (2016) Socioeconomic inequalities in the healthiness of food choices: Exploring the contributions of food expenditures. Preventive Medicine 88:203-209.</w:t>
      </w:r>
    </w:p>
    <w:p w14:paraId="6FE9E4A6"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68.</w:t>
      </w:r>
      <w:r w:rsidRPr="00DA18B5">
        <w:rPr>
          <w:rFonts w:asciiTheme="minorHAnsi" w:hAnsiTheme="minorHAnsi" w:cstheme="minorHAnsi"/>
          <w:sz w:val="24"/>
          <w:szCs w:val="24"/>
        </w:rPr>
        <w:tab/>
        <w:t>Pechey R, Jebb SA, Kelly MP, Almiron-Roig E, Conde S, Nakamura R, Shemilt I, Suhrcke M, Marteau TM (2013) Socioeconomic differences in purchases of more vs. less healthy foods and beverages: analysis of over 25,000 British households in 2010. Social science &amp; medicine (1982) 92 (100):22-26.</w:t>
      </w:r>
    </w:p>
    <w:p w14:paraId="5E9CF703"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69.</w:t>
      </w:r>
      <w:r w:rsidRPr="00DA18B5">
        <w:rPr>
          <w:rFonts w:asciiTheme="minorHAnsi" w:hAnsiTheme="minorHAnsi" w:cstheme="minorHAnsi"/>
          <w:sz w:val="24"/>
          <w:szCs w:val="24"/>
        </w:rPr>
        <w:tab/>
        <w:t>Arabshahi S, Lahmann PH, Williams GM, Marks GC, van der Pols JC (2011) Longitudinal change in diet quality in Australian adults varies by demographic, socio-economic, and lifestyle characteristics. The Journal of nutrition 141 (10):1871-1879.</w:t>
      </w:r>
    </w:p>
    <w:p w14:paraId="094E0E2C"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70.</w:t>
      </w:r>
      <w:r w:rsidRPr="00DA18B5">
        <w:rPr>
          <w:rFonts w:asciiTheme="minorHAnsi" w:hAnsiTheme="minorHAnsi" w:cstheme="minorHAnsi"/>
          <w:sz w:val="24"/>
          <w:szCs w:val="24"/>
        </w:rPr>
        <w:tab/>
        <w:t>Nguyen HH, Wu F, Oddy WH, Wills K, Brennan-Olsen SL, Jones G, Winzenberg T (2019) Dietary patterns and their associations with socio-demographic and lifestyle factors in Tasmanian older adults: a longitudinal cohort study. Eur J Clin Nutr 73 (5):714-723.</w:t>
      </w:r>
    </w:p>
    <w:p w14:paraId="03E32296"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71.</w:t>
      </w:r>
      <w:r w:rsidRPr="00DA18B5">
        <w:rPr>
          <w:rFonts w:asciiTheme="minorHAnsi" w:hAnsiTheme="minorHAnsi" w:cstheme="minorHAnsi"/>
          <w:sz w:val="24"/>
          <w:szCs w:val="24"/>
        </w:rPr>
        <w:tab/>
        <w:t>Prevost AT, Whichelow MJ, Cox BD (1997) Longitudinal dietary changes between 1984-5 and 1991-2 in British adults: association with socio-demographic, lifestyle and health factors. The British journal of nutrition 78 (6):873-888.</w:t>
      </w:r>
    </w:p>
    <w:p w14:paraId="49EEF416"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72.</w:t>
      </w:r>
      <w:r w:rsidRPr="00DA18B5">
        <w:rPr>
          <w:rFonts w:asciiTheme="minorHAnsi" w:hAnsiTheme="minorHAnsi" w:cstheme="minorHAnsi"/>
          <w:sz w:val="24"/>
          <w:szCs w:val="24"/>
        </w:rPr>
        <w:tab/>
        <w:t>Kant AK (2004) Dietary patterns and health outcomes. Journal of the American Dietetic Association 104 (4):615-635.</w:t>
      </w:r>
    </w:p>
    <w:p w14:paraId="4213713C"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73.</w:t>
      </w:r>
      <w:r w:rsidRPr="00DA18B5">
        <w:rPr>
          <w:rFonts w:asciiTheme="minorHAnsi" w:hAnsiTheme="minorHAnsi" w:cstheme="minorHAnsi"/>
          <w:sz w:val="24"/>
          <w:szCs w:val="24"/>
        </w:rPr>
        <w:tab/>
        <w:t>Thorpe MG, Milte CM, Crawford D, McNaughton SA (2019) Education and lifestyle predict change in dietary patterns and diet quality of adults 55 years and over. Nutrition journal 18 (1):67.</w:t>
      </w:r>
    </w:p>
    <w:p w14:paraId="5B8899F2"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74.</w:t>
      </w:r>
      <w:r w:rsidRPr="00DA18B5">
        <w:rPr>
          <w:rFonts w:asciiTheme="minorHAnsi" w:hAnsiTheme="minorHAnsi" w:cstheme="minorHAnsi"/>
          <w:sz w:val="24"/>
          <w:szCs w:val="24"/>
        </w:rPr>
        <w:tab/>
        <w:t>Han CY, Colega M, Quah EPL, Chan YH, Godfrey KM, Kwek K, Saw S-M, Gluckman PD, Chong Y-S, Chong MF-F, on behalf of the Gsg (2015) A healthy eating index to measure diet quality in pregnant women in Singapore: a cross-sectional study. BMC Nutrition 1 (1):39.</w:t>
      </w:r>
    </w:p>
    <w:p w14:paraId="0BE5B849"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75.</w:t>
      </w:r>
      <w:r w:rsidRPr="00DA18B5">
        <w:rPr>
          <w:rFonts w:asciiTheme="minorHAnsi" w:hAnsiTheme="minorHAnsi" w:cstheme="minorHAnsi"/>
          <w:sz w:val="24"/>
          <w:szCs w:val="24"/>
        </w:rPr>
        <w:tab/>
        <w:t>Finger JD, Tylleskär T, Lampert T, Mensink GBM (2013) Dietary Behaviour and Socioeconomic Position: The Role of Physical Activity Patterns. PLoS One 8 (11):e78390.</w:t>
      </w:r>
    </w:p>
    <w:p w14:paraId="708C5E54"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76.</w:t>
      </w:r>
      <w:r w:rsidRPr="00DA18B5">
        <w:rPr>
          <w:rFonts w:asciiTheme="minorHAnsi" w:hAnsiTheme="minorHAnsi" w:cstheme="minorHAnsi"/>
          <w:sz w:val="24"/>
          <w:szCs w:val="24"/>
        </w:rPr>
        <w:tab/>
        <w:t>Inskip H, Baird J, Barker M, Briley AL, D'Angelo S, Grote V, Koletzko B, Lawrence W, Manios Y, Moschonis G, Chrousos GP, Poston L, Godfrey K (2014) Influences on Adherence to Diet and Physical Activity Recommendations in Women and Children: Insights from Six European Studies. Annals of Nutrition and Metabolism 64 (3-4):332-339.</w:t>
      </w:r>
    </w:p>
    <w:p w14:paraId="25A1048C"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77.</w:t>
      </w:r>
      <w:r w:rsidRPr="00DA18B5">
        <w:rPr>
          <w:rFonts w:asciiTheme="minorHAnsi" w:hAnsiTheme="minorHAnsi" w:cstheme="minorHAnsi"/>
          <w:sz w:val="24"/>
          <w:szCs w:val="24"/>
        </w:rPr>
        <w:tab/>
        <w:t>Konttinen H, Sarlio-Lähteenkorva S, Silventoinen K, Männistö S, Haukkala A (2013) Socio-economic disparities in the consumption of vegetables, fruit and energy-dense foods: the role of motive priorities. Public health nutrition 16 (5):873-882.</w:t>
      </w:r>
    </w:p>
    <w:p w14:paraId="2B7BEB61"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78.</w:t>
      </w:r>
      <w:r w:rsidRPr="00DA18B5">
        <w:rPr>
          <w:rFonts w:asciiTheme="minorHAnsi" w:hAnsiTheme="minorHAnsi" w:cstheme="minorHAnsi"/>
          <w:sz w:val="24"/>
          <w:szCs w:val="24"/>
        </w:rPr>
        <w:tab/>
        <w:t>Giskes K, Turrell G, Patterson C, Newman B (2002) Socio-economic differences in fruit and vegetable consumption among Australian adolescents and adults. Public health nutrition 5 (5):663-669.</w:t>
      </w:r>
    </w:p>
    <w:p w14:paraId="08A1D45F"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79.</w:t>
      </w:r>
      <w:r w:rsidRPr="00DA18B5">
        <w:rPr>
          <w:rFonts w:asciiTheme="minorHAnsi" w:hAnsiTheme="minorHAnsi" w:cstheme="minorHAnsi"/>
          <w:sz w:val="24"/>
          <w:szCs w:val="24"/>
        </w:rPr>
        <w:tab/>
        <w:t>Chatzi L, Mendez M, Garcia R, Roumeliotaki T, Ibarluzea J, Tardón A, Amiano P, Lertxundi A, Iñiguez C, Vioque J, Kogevinas M, Sunyer J (2012) Mediterranean diet adherence during pregnancy and fetal growth: INMA (Spain) and RHEA (Greece) mother-child cohort studies. The British journal of nutrition 107 (1):135-145.</w:t>
      </w:r>
    </w:p>
    <w:p w14:paraId="52CE0374"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80.</w:t>
      </w:r>
      <w:r w:rsidRPr="00DA18B5">
        <w:rPr>
          <w:rFonts w:asciiTheme="minorHAnsi" w:hAnsiTheme="minorHAnsi" w:cstheme="minorHAnsi"/>
          <w:sz w:val="24"/>
          <w:szCs w:val="24"/>
        </w:rPr>
        <w:tab/>
        <w:t>Hillesund ER, Bere E, Haugen M, Øverby NC (2014) Development of a New Nordic Diet score and its association with gestational weight gain and fetal growth - a study performed in the Norwegian Mother and Child Cohort Study (MoBa). Public health nutrition 17 (9):1909-1918.</w:t>
      </w:r>
    </w:p>
    <w:p w14:paraId="622C3998"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81.</w:t>
      </w:r>
      <w:r w:rsidRPr="00DA18B5">
        <w:rPr>
          <w:rFonts w:asciiTheme="minorHAnsi" w:hAnsiTheme="minorHAnsi" w:cstheme="minorHAnsi"/>
          <w:sz w:val="24"/>
          <w:szCs w:val="24"/>
        </w:rPr>
        <w:tab/>
        <w:t>Fowles ER, Bryant M, Kim S, Walker LO, Ruiz RJ, Timmerman GM, Brown A (2011) Predictors of dietary quality in low-income pregnant women: a path analysis. Nurs Res 60 (5):286-294.</w:t>
      </w:r>
    </w:p>
    <w:p w14:paraId="42425DD1"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82.</w:t>
      </w:r>
      <w:r w:rsidRPr="00DA18B5">
        <w:rPr>
          <w:rFonts w:asciiTheme="minorHAnsi" w:hAnsiTheme="minorHAnsi" w:cstheme="minorHAnsi"/>
          <w:sz w:val="24"/>
          <w:szCs w:val="24"/>
        </w:rPr>
        <w:tab/>
        <w:t>Rifas-Shiman SL, Rich-Edwards JW, Kleinman KP, Oken E, Gillman MW (2009) Dietary quality during pregnancy varies by maternal characteristics in Project Viva: a US cohort. Journal of the American Dietetic Association 109 (6):1004-1011.</w:t>
      </w:r>
    </w:p>
    <w:p w14:paraId="6F5C0062"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83.</w:t>
      </w:r>
      <w:r w:rsidRPr="00DA18B5">
        <w:rPr>
          <w:rFonts w:asciiTheme="minorHAnsi" w:hAnsiTheme="minorHAnsi" w:cstheme="minorHAnsi"/>
          <w:sz w:val="24"/>
          <w:szCs w:val="24"/>
        </w:rPr>
        <w:tab/>
        <w:t>Bodnar LM, Siega-Riz AM (2002) A Diet Quality Index for Pregnancy detects variation in diet and differences by sociodemographic factors. Public health nutrition 5 (6):801-809.</w:t>
      </w:r>
    </w:p>
    <w:p w14:paraId="021A3BCA"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84.</w:t>
      </w:r>
      <w:r w:rsidRPr="00DA18B5">
        <w:rPr>
          <w:rFonts w:asciiTheme="minorHAnsi" w:hAnsiTheme="minorHAnsi" w:cstheme="minorHAnsi"/>
          <w:sz w:val="24"/>
          <w:szCs w:val="24"/>
        </w:rPr>
        <w:tab/>
        <w:t>Bassett-Gunter RL, Levy-Milne R, Naylor PJ, Symons Downs D, Benoit C, Warburton DE, Blanchard CM, Rhodes RE (2013) Oh baby! Motivation for healthy eating during parenthood transitions: a longitudinal examination with a theory of planned behavior perspective. The international journal of behavioral nutrition and physical activity 10:88.</w:t>
      </w:r>
    </w:p>
    <w:p w14:paraId="62D29F54"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85.</w:t>
      </w:r>
      <w:r w:rsidRPr="00DA18B5">
        <w:rPr>
          <w:rFonts w:asciiTheme="minorHAnsi" w:hAnsiTheme="minorHAnsi" w:cstheme="minorHAnsi"/>
          <w:sz w:val="24"/>
          <w:szCs w:val="24"/>
        </w:rPr>
        <w:tab/>
        <w:t>Patrick H, Nicklas TA (2005) A review of family and social determinants of children's eating patterns and diet quality. J Am Coll Nutr 24 (2):83-92.</w:t>
      </w:r>
    </w:p>
    <w:p w14:paraId="29F1C61E"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86.</w:t>
      </w:r>
      <w:r w:rsidRPr="00DA18B5">
        <w:rPr>
          <w:rFonts w:asciiTheme="minorHAnsi" w:hAnsiTheme="minorHAnsi" w:cstheme="minorHAnsi"/>
          <w:sz w:val="24"/>
          <w:szCs w:val="24"/>
        </w:rPr>
        <w:tab/>
        <w:t>van der Velde LA, Schuilenburg LA, Thrivikraman JK, Numans ME, Kiefte-de Jong JC (2019) Needs and perceptions regarding healthy eating among people at risk of food insecurity: a qualitative analysis. International Journal for Equity in Health 18 (1):184.</w:t>
      </w:r>
    </w:p>
    <w:p w14:paraId="635D2C00"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87.</w:t>
      </w:r>
      <w:r w:rsidRPr="00DA18B5">
        <w:rPr>
          <w:rFonts w:asciiTheme="minorHAnsi" w:hAnsiTheme="minorHAnsi" w:cstheme="minorHAnsi"/>
          <w:sz w:val="24"/>
          <w:szCs w:val="24"/>
        </w:rPr>
        <w:tab/>
        <w:t>Bellows-Riecken KH, Rhodes RE (2008) A birth of inactivity? A review of physical activity and parenthood. Prev Med 46 (2):99-110.</w:t>
      </w:r>
    </w:p>
    <w:p w14:paraId="7D3D9666"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88.</w:t>
      </w:r>
      <w:r w:rsidRPr="00DA18B5">
        <w:rPr>
          <w:rFonts w:asciiTheme="minorHAnsi" w:hAnsiTheme="minorHAnsi" w:cstheme="minorHAnsi"/>
          <w:sz w:val="24"/>
          <w:szCs w:val="24"/>
        </w:rPr>
        <w:tab/>
        <w:t>Olson CM (2005) Tracking of Food Choices across the Transition to Motherhood. Journal of nutrition education and behavior 37 (3):129-136.</w:t>
      </w:r>
    </w:p>
    <w:p w14:paraId="7DE3DC68"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89.</w:t>
      </w:r>
      <w:r w:rsidRPr="00DA18B5">
        <w:rPr>
          <w:rFonts w:asciiTheme="minorHAnsi" w:hAnsiTheme="minorHAnsi" w:cstheme="minorHAnsi"/>
          <w:sz w:val="24"/>
          <w:szCs w:val="24"/>
        </w:rPr>
        <w:tab/>
        <w:t>Darvill R, Skirton H, Farrand P (2010) Psychological factors that impact on women's experiences of first-time motherhood: a qualitative study of the transition. Midwifery 26 (3):357-366.</w:t>
      </w:r>
    </w:p>
    <w:p w14:paraId="17813183"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90.</w:t>
      </w:r>
      <w:r w:rsidRPr="00DA18B5">
        <w:rPr>
          <w:rFonts w:asciiTheme="minorHAnsi" w:hAnsiTheme="minorHAnsi" w:cstheme="minorHAnsi"/>
          <w:sz w:val="24"/>
          <w:szCs w:val="24"/>
        </w:rPr>
        <w:tab/>
        <w:t>Chen LW, Low YL, Fok D, Han WM, Chong YS, Gluckman P, Godfrey K, Kwek K, Saw SM, Soh SE, Tan KH, Chong MF, van Dam RM (2014) Dietary changes during pregnancy and the postpartum period in Singaporean Chinese, Malay and Indian women: the GUSTO birth cohort study. Public health nutrition 17 (9):1930-1938.</w:t>
      </w:r>
    </w:p>
    <w:p w14:paraId="5D4F15B9"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91.</w:t>
      </w:r>
      <w:r w:rsidRPr="00DA18B5">
        <w:rPr>
          <w:rFonts w:asciiTheme="minorHAnsi" w:hAnsiTheme="minorHAnsi" w:cstheme="minorHAnsi"/>
          <w:sz w:val="24"/>
          <w:szCs w:val="24"/>
        </w:rPr>
        <w:tab/>
        <w:t>Lynch J, Smith GD (2005) A life course approach to chronic disease epidemiology. Annual review of public health 26:1-35.</w:t>
      </w:r>
    </w:p>
    <w:p w14:paraId="208757C0"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92.</w:t>
      </w:r>
      <w:r w:rsidRPr="00DA18B5">
        <w:rPr>
          <w:rFonts w:asciiTheme="minorHAnsi" w:hAnsiTheme="minorHAnsi" w:cstheme="minorHAnsi"/>
          <w:sz w:val="24"/>
          <w:szCs w:val="24"/>
        </w:rPr>
        <w:tab/>
        <w:t>Marchioni DML, Latorre MdRDdO, Eluf-Neto J, Wünsch-Filho V, Fisberg RM (2005) Identification of dietary patterns using factor analysis in an epidemiological study in São Paulo. Sao Paulo Med J 123 (3):124-127.</w:t>
      </w:r>
    </w:p>
    <w:p w14:paraId="03E4D558"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93.</w:t>
      </w:r>
      <w:r w:rsidRPr="00DA18B5">
        <w:rPr>
          <w:rFonts w:asciiTheme="minorHAnsi" w:hAnsiTheme="minorHAnsi" w:cstheme="minorHAnsi"/>
          <w:sz w:val="24"/>
          <w:szCs w:val="24"/>
        </w:rPr>
        <w:tab/>
        <w:t>Hebert JR, Clemow L, Pbert L, Ockene IS, Ockene JK (1995) Social desirability bias in dietary self-report may compromise the validity of dietary intake measures. Int J Epidemiol 24 (2):389-398.</w:t>
      </w:r>
    </w:p>
    <w:p w14:paraId="3BD9A35E" w14:textId="77777777" w:rsidR="00EE6BF2" w:rsidRPr="00DA18B5" w:rsidRDefault="00EE6BF2" w:rsidP="00DA18B5">
      <w:pPr>
        <w:pStyle w:val="EndNoteBibliography"/>
        <w:spacing w:after="0"/>
        <w:jc w:val="both"/>
        <w:rPr>
          <w:rFonts w:asciiTheme="minorHAnsi" w:hAnsiTheme="minorHAnsi" w:cstheme="minorHAnsi"/>
          <w:sz w:val="24"/>
          <w:szCs w:val="24"/>
        </w:rPr>
      </w:pPr>
      <w:r w:rsidRPr="00DA18B5">
        <w:rPr>
          <w:rFonts w:asciiTheme="minorHAnsi" w:hAnsiTheme="minorHAnsi" w:cstheme="minorHAnsi"/>
          <w:sz w:val="24"/>
          <w:szCs w:val="24"/>
        </w:rPr>
        <w:t>94.</w:t>
      </w:r>
      <w:r w:rsidRPr="00DA18B5">
        <w:rPr>
          <w:rFonts w:asciiTheme="minorHAnsi" w:hAnsiTheme="minorHAnsi" w:cstheme="minorHAnsi"/>
          <w:sz w:val="24"/>
          <w:szCs w:val="24"/>
        </w:rPr>
        <w:tab/>
        <w:t>Santiago SE, Park GH, Huffman KJ (2013) Consumption habits of pregnant women and implications for developmental biology: a survey of predominantly Hispanic women in California. Nutrition journal 12 (1):91.</w:t>
      </w:r>
    </w:p>
    <w:p w14:paraId="52C7A247" w14:textId="77777777" w:rsidR="00EE6BF2" w:rsidRPr="00DA18B5" w:rsidRDefault="00EE6BF2" w:rsidP="00DA18B5">
      <w:pPr>
        <w:pStyle w:val="EndNoteBibliography"/>
        <w:jc w:val="both"/>
        <w:rPr>
          <w:rFonts w:asciiTheme="minorHAnsi" w:hAnsiTheme="minorHAnsi" w:cstheme="minorHAnsi"/>
          <w:sz w:val="24"/>
          <w:szCs w:val="24"/>
        </w:rPr>
      </w:pPr>
      <w:r w:rsidRPr="00DA18B5">
        <w:rPr>
          <w:rFonts w:asciiTheme="minorHAnsi" w:hAnsiTheme="minorHAnsi" w:cstheme="minorHAnsi"/>
          <w:sz w:val="24"/>
          <w:szCs w:val="24"/>
        </w:rPr>
        <w:t>95.</w:t>
      </w:r>
      <w:r w:rsidRPr="00DA18B5">
        <w:rPr>
          <w:rFonts w:asciiTheme="minorHAnsi" w:hAnsiTheme="minorHAnsi" w:cstheme="minorHAnsi"/>
          <w:sz w:val="24"/>
          <w:szCs w:val="24"/>
        </w:rPr>
        <w:tab/>
        <w:t>McGowan CA, McAuliffe FM (2012) Maternal nutrient intakes and levels of energy underreporting during early pregnancy. Eur J Clin Nutr 66 (8):906-913.</w:t>
      </w:r>
    </w:p>
    <w:p w14:paraId="4E77F9FB" w14:textId="3EC9216C" w:rsidR="00166CD7" w:rsidRPr="008B513B" w:rsidRDefault="00AE6604" w:rsidP="00DA18B5">
      <w:pPr>
        <w:spacing w:after="0" w:line="240" w:lineRule="auto"/>
        <w:jc w:val="both"/>
        <w:rPr>
          <w:rFonts w:cstheme="minorHAnsi"/>
          <w:sz w:val="24"/>
          <w:szCs w:val="24"/>
        </w:rPr>
      </w:pPr>
      <w:r w:rsidRPr="00DA18B5">
        <w:rPr>
          <w:rFonts w:cstheme="minorHAnsi"/>
          <w:sz w:val="24"/>
          <w:szCs w:val="24"/>
        </w:rPr>
        <w:fldChar w:fldCharType="end"/>
      </w:r>
    </w:p>
    <w:sectPr w:rsidR="00166CD7" w:rsidRPr="008B513B" w:rsidSect="005A5ACC">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529EEE" w14:textId="77777777" w:rsidR="006D23C5" w:rsidRDefault="006D23C5" w:rsidP="0001121C">
      <w:pPr>
        <w:spacing w:after="0" w:line="240" w:lineRule="auto"/>
      </w:pPr>
      <w:r>
        <w:separator/>
      </w:r>
    </w:p>
  </w:endnote>
  <w:endnote w:type="continuationSeparator" w:id="0">
    <w:p w14:paraId="6BCB3B80" w14:textId="77777777" w:rsidR="006D23C5" w:rsidRDefault="006D23C5" w:rsidP="000112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4974284"/>
      <w:docPartObj>
        <w:docPartGallery w:val="Page Numbers (Bottom of Page)"/>
        <w:docPartUnique/>
      </w:docPartObj>
    </w:sdtPr>
    <w:sdtEndPr>
      <w:rPr>
        <w:noProof/>
      </w:rPr>
    </w:sdtEndPr>
    <w:sdtContent>
      <w:p w14:paraId="4BE0D059" w14:textId="271B7B62" w:rsidR="006D35B3" w:rsidRDefault="006D35B3">
        <w:pPr>
          <w:pStyle w:val="Footer"/>
          <w:jc w:val="right"/>
        </w:pPr>
        <w:r>
          <w:fldChar w:fldCharType="begin"/>
        </w:r>
        <w:r>
          <w:instrText xml:space="preserve"> PAGE   \* MERGEFORMAT </w:instrText>
        </w:r>
        <w:r>
          <w:fldChar w:fldCharType="separate"/>
        </w:r>
        <w:r w:rsidR="00E80878">
          <w:rPr>
            <w:noProof/>
          </w:rPr>
          <w:t>1</w:t>
        </w:r>
        <w:r>
          <w:rPr>
            <w:noProof/>
          </w:rPr>
          <w:fldChar w:fldCharType="end"/>
        </w:r>
      </w:p>
    </w:sdtContent>
  </w:sdt>
  <w:p w14:paraId="0AA5B503" w14:textId="77777777" w:rsidR="006D35B3" w:rsidRDefault="006D35B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96F098" w14:textId="77777777" w:rsidR="006D23C5" w:rsidRDefault="006D23C5" w:rsidP="0001121C">
      <w:pPr>
        <w:spacing w:after="0" w:line="240" w:lineRule="auto"/>
      </w:pPr>
      <w:r>
        <w:separator/>
      </w:r>
    </w:p>
  </w:footnote>
  <w:footnote w:type="continuationSeparator" w:id="0">
    <w:p w14:paraId="0897F924" w14:textId="77777777" w:rsidR="006D23C5" w:rsidRDefault="006D23C5" w:rsidP="000112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A07BA"/>
    <w:multiLevelType w:val="hybridMultilevel"/>
    <w:tmpl w:val="AB3A3F7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60D426D"/>
    <w:multiLevelType w:val="hybridMultilevel"/>
    <w:tmpl w:val="AC1E8BD4"/>
    <w:lvl w:ilvl="0" w:tplc="F056C2B8">
      <w:start w:val="4"/>
      <w:numFmt w:val="bullet"/>
      <w:lvlText w:val="-"/>
      <w:lvlJc w:val="left"/>
      <w:pPr>
        <w:ind w:left="720" w:hanging="360"/>
      </w:pPr>
      <w:rPr>
        <w:rFonts w:ascii="Calibri" w:eastAsia="Times New Roman"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0CC04AB0"/>
    <w:multiLevelType w:val="hybridMultilevel"/>
    <w:tmpl w:val="2E90D326"/>
    <w:lvl w:ilvl="0" w:tplc="216C7594">
      <w:start w:val="391"/>
      <w:numFmt w:val="bullet"/>
      <w:lvlText w:val="-"/>
      <w:lvlJc w:val="left"/>
      <w:pPr>
        <w:ind w:left="720" w:hanging="360"/>
      </w:pPr>
      <w:rPr>
        <w:rFonts w:ascii="Calibri" w:eastAsia="Times New Roman"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20C02711"/>
    <w:multiLevelType w:val="hybridMultilevel"/>
    <w:tmpl w:val="5C72F3F0"/>
    <w:lvl w:ilvl="0" w:tplc="80FA608C">
      <w:start w:val="4"/>
      <w:numFmt w:val="bullet"/>
      <w:lvlText w:val="-"/>
      <w:lvlJc w:val="left"/>
      <w:pPr>
        <w:ind w:left="720" w:hanging="360"/>
      </w:pPr>
      <w:rPr>
        <w:rFonts w:ascii="Calibri" w:eastAsia="Times New Roman"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285B7003"/>
    <w:multiLevelType w:val="hybridMultilevel"/>
    <w:tmpl w:val="B184A0AE"/>
    <w:lvl w:ilvl="0" w:tplc="07C46C14">
      <w:numFmt w:val="bullet"/>
      <w:lvlText w:val="-"/>
      <w:lvlJc w:val="left"/>
      <w:pPr>
        <w:ind w:left="720" w:hanging="360"/>
      </w:pPr>
      <w:rPr>
        <w:rFonts w:ascii="Calibri" w:eastAsia="Times New Roman"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300730DF"/>
    <w:multiLevelType w:val="multilevel"/>
    <w:tmpl w:val="0DA6D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EB68A2"/>
    <w:multiLevelType w:val="hybridMultilevel"/>
    <w:tmpl w:val="63A65F78"/>
    <w:lvl w:ilvl="0" w:tplc="978ECFEE">
      <w:start w:val="4"/>
      <w:numFmt w:val="bullet"/>
      <w:lvlText w:val="-"/>
      <w:lvlJc w:val="left"/>
      <w:pPr>
        <w:ind w:left="720" w:hanging="360"/>
      </w:pPr>
      <w:rPr>
        <w:rFonts w:ascii="Calibri" w:eastAsia="Times New Roman"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357B0039"/>
    <w:multiLevelType w:val="hybridMultilevel"/>
    <w:tmpl w:val="B4E66FA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35D44F2B"/>
    <w:multiLevelType w:val="hybridMultilevel"/>
    <w:tmpl w:val="D5C6C752"/>
    <w:lvl w:ilvl="0" w:tplc="7C80C388">
      <w:start w:val="1"/>
      <w:numFmt w:val="decimal"/>
      <w:lvlText w:val="%1."/>
      <w:lvlJc w:val="left"/>
      <w:pPr>
        <w:ind w:left="1080" w:hanging="360"/>
      </w:pPr>
      <w:rPr>
        <w:rFonts w:hint="default"/>
        <w:b/>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9" w15:restartNumberingAfterBreak="0">
    <w:nsid w:val="38E72F66"/>
    <w:multiLevelType w:val="hybridMultilevel"/>
    <w:tmpl w:val="1952A81A"/>
    <w:lvl w:ilvl="0" w:tplc="65FE4046">
      <w:start w:val="4"/>
      <w:numFmt w:val="bullet"/>
      <w:lvlText w:val="-"/>
      <w:lvlJc w:val="left"/>
      <w:pPr>
        <w:ind w:left="720" w:hanging="360"/>
      </w:pPr>
      <w:rPr>
        <w:rFonts w:ascii="Calibri" w:eastAsia="Times New Roman"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44D14B18"/>
    <w:multiLevelType w:val="hybridMultilevel"/>
    <w:tmpl w:val="805EFA7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4E333DA0"/>
    <w:multiLevelType w:val="multilevel"/>
    <w:tmpl w:val="CDFE2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1B97088"/>
    <w:multiLevelType w:val="hybridMultilevel"/>
    <w:tmpl w:val="71683BAE"/>
    <w:lvl w:ilvl="0" w:tplc="941EBB70">
      <w:start w:val="1"/>
      <w:numFmt w:val="bullet"/>
      <w:lvlText w:val="-"/>
      <w:lvlJc w:val="left"/>
      <w:pPr>
        <w:ind w:left="720" w:hanging="360"/>
      </w:pPr>
      <w:rPr>
        <w:rFonts w:ascii="Calibri" w:eastAsia="Times New Roman"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3" w15:restartNumberingAfterBreak="0">
    <w:nsid w:val="54160A2B"/>
    <w:multiLevelType w:val="hybridMultilevel"/>
    <w:tmpl w:val="0488176C"/>
    <w:lvl w:ilvl="0" w:tplc="B2CCCE76">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8C83D8F"/>
    <w:multiLevelType w:val="hybridMultilevel"/>
    <w:tmpl w:val="535EC28E"/>
    <w:lvl w:ilvl="0" w:tplc="4210C258">
      <w:start w:val="4"/>
      <w:numFmt w:val="bullet"/>
      <w:lvlText w:val="-"/>
      <w:lvlJc w:val="left"/>
      <w:pPr>
        <w:ind w:left="720" w:hanging="360"/>
      </w:pPr>
      <w:rPr>
        <w:rFonts w:ascii="Calibri" w:eastAsia="Times New Roman"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5995653B"/>
    <w:multiLevelType w:val="hybridMultilevel"/>
    <w:tmpl w:val="A2D2ECD0"/>
    <w:lvl w:ilvl="0" w:tplc="EFC2797A">
      <w:start w:val="1"/>
      <w:numFmt w:val="decimal"/>
      <w:lvlText w:val="%1."/>
      <w:lvlJc w:val="left"/>
      <w:pPr>
        <w:ind w:left="720" w:hanging="360"/>
      </w:pPr>
      <w:rPr>
        <w:rFonts w:hint="default"/>
        <w:b/>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5B6610AF"/>
    <w:multiLevelType w:val="hybridMultilevel"/>
    <w:tmpl w:val="87183A1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5C462FE6"/>
    <w:multiLevelType w:val="multilevel"/>
    <w:tmpl w:val="72800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FFB789D"/>
    <w:multiLevelType w:val="hybridMultilevel"/>
    <w:tmpl w:val="41BE7C48"/>
    <w:lvl w:ilvl="0" w:tplc="81E46B14">
      <w:start w:val="4"/>
      <w:numFmt w:val="bullet"/>
      <w:lvlText w:val="-"/>
      <w:lvlJc w:val="left"/>
      <w:pPr>
        <w:ind w:left="720" w:hanging="360"/>
      </w:pPr>
      <w:rPr>
        <w:rFonts w:ascii="Calibri" w:eastAsia="Times New Roman"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9" w15:restartNumberingAfterBreak="0">
    <w:nsid w:val="669706DC"/>
    <w:multiLevelType w:val="hybridMultilevel"/>
    <w:tmpl w:val="0CDEECA2"/>
    <w:lvl w:ilvl="0" w:tplc="0C02F27C">
      <w:start w:val="4"/>
      <w:numFmt w:val="bullet"/>
      <w:lvlText w:val="-"/>
      <w:lvlJc w:val="left"/>
      <w:pPr>
        <w:ind w:left="720" w:hanging="360"/>
      </w:pPr>
      <w:rPr>
        <w:rFonts w:ascii="Calibri" w:eastAsia="Times New Roman"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0" w15:restartNumberingAfterBreak="0">
    <w:nsid w:val="6C694746"/>
    <w:multiLevelType w:val="hybridMultilevel"/>
    <w:tmpl w:val="AC20EC6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13"/>
  </w:num>
  <w:num w:numId="2">
    <w:abstractNumId w:val="0"/>
  </w:num>
  <w:num w:numId="3">
    <w:abstractNumId w:val="4"/>
  </w:num>
  <w:num w:numId="4">
    <w:abstractNumId w:val="15"/>
  </w:num>
  <w:num w:numId="5">
    <w:abstractNumId w:val="8"/>
  </w:num>
  <w:num w:numId="6">
    <w:abstractNumId w:val="2"/>
  </w:num>
  <w:num w:numId="7">
    <w:abstractNumId w:val="20"/>
  </w:num>
  <w:num w:numId="8">
    <w:abstractNumId w:val="10"/>
  </w:num>
  <w:num w:numId="9">
    <w:abstractNumId w:val="16"/>
  </w:num>
  <w:num w:numId="10">
    <w:abstractNumId w:val="7"/>
  </w:num>
  <w:num w:numId="11">
    <w:abstractNumId w:val="12"/>
  </w:num>
  <w:num w:numId="12">
    <w:abstractNumId w:val="1"/>
  </w:num>
  <w:num w:numId="13">
    <w:abstractNumId w:val="18"/>
  </w:num>
  <w:num w:numId="14">
    <w:abstractNumId w:val="9"/>
  </w:num>
  <w:num w:numId="15">
    <w:abstractNumId w:val="6"/>
  </w:num>
  <w:num w:numId="16">
    <w:abstractNumId w:val="14"/>
  </w:num>
  <w:num w:numId="17">
    <w:abstractNumId w:val="19"/>
  </w:num>
  <w:num w:numId="18">
    <w:abstractNumId w:val="3"/>
  </w:num>
  <w:num w:numId="19">
    <w:abstractNumId w:val="17"/>
  </w:num>
  <w:num w:numId="20">
    <w:abstractNumId w:val="11"/>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5wzpfd7v0wv1ezef4xaaafawxprps0v9dd&quot;&gt;Correlation mother n child diet-Converted&lt;record-ids&gt;&lt;item&gt;2&lt;/item&gt;&lt;item&gt;3&lt;/item&gt;&lt;item&gt;4&lt;/item&gt;&lt;item&gt;13&lt;/item&gt;&lt;item&gt;30&lt;/item&gt;&lt;item&gt;31&lt;/item&gt;&lt;item&gt;32&lt;/item&gt;&lt;item&gt;33&lt;/item&gt;&lt;item&gt;34&lt;/item&gt;&lt;item&gt;35&lt;/item&gt;&lt;item&gt;36&lt;/item&gt;&lt;item&gt;37&lt;/item&gt;&lt;item&gt;39&lt;/item&gt;&lt;item&gt;42&lt;/item&gt;&lt;item&gt;43&lt;/item&gt;&lt;item&gt;44&lt;/item&gt;&lt;item&gt;45&lt;/item&gt;&lt;item&gt;46&lt;/item&gt;&lt;item&gt;47&lt;/item&gt;&lt;item&gt;48&lt;/item&gt;&lt;item&gt;51&lt;/item&gt;&lt;item&gt;52&lt;/item&gt;&lt;item&gt;53&lt;/item&gt;&lt;item&gt;56&lt;/item&gt;&lt;item&gt;57&lt;/item&gt;&lt;item&gt;58&lt;/item&gt;&lt;item&gt;59&lt;/item&gt;&lt;item&gt;60&lt;/item&gt;&lt;item&gt;61&lt;/item&gt;&lt;item&gt;62&lt;/item&gt;&lt;item&gt;63&lt;/item&gt;&lt;item&gt;69&lt;/item&gt;&lt;item&gt;75&lt;/item&gt;&lt;item&gt;76&lt;/item&gt;&lt;item&gt;77&lt;/item&gt;&lt;item&gt;81&lt;/item&gt;&lt;item&gt;83&lt;/item&gt;&lt;item&gt;85&lt;/item&gt;&lt;item&gt;88&lt;/item&gt;&lt;item&gt;89&lt;/item&gt;&lt;item&gt;102&lt;/item&gt;&lt;item&gt;104&lt;/item&gt;&lt;item&gt;106&lt;/item&gt;&lt;item&gt;107&lt;/item&gt;&lt;item&gt;109&lt;/item&gt;&lt;item&gt;110&lt;/item&gt;&lt;item&gt;111&lt;/item&gt;&lt;item&gt;112&lt;/item&gt;&lt;item&gt;115&lt;/item&gt;&lt;item&gt;116&lt;/item&gt;&lt;item&gt;117&lt;/item&gt;&lt;item&gt;120&lt;/item&gt;&lt;item&gt;121&lt;/item&gt;&lt;item&gt;122&lt;/item&gt;&lt;item&gt;128&lt;/item&gt;&lt;item&gt;129&lt;/item&gt;&lt;item&gt;130&lt;/item&gt;&lt;item&gt;131&lt;/item&gt;&lt;item&gt;132&lt;/item&gt;&lt;item&gt;133&lt;/item&gt;&lt;item&gt;134&lt;/item&gt;&lt;item&gt;135&lt;/item&gt;&lt;item&gt;136&lt;/item&gt;&lt;item&gt;137&lt;/item&gt;&lt;item&gt;138&lt;/item&gt;&lt;item&gt;139&lt;/item&gt;&lt;item&gt;141&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60&lt;/item&gt;&lt;item&gt;161&lt;/item&gt;&lt;item&gt;162&lt;/item&gt;&lt;item&gt;163&lt;/item&gt;&lt;item&gt;165&lt;/item&gt;&lt;item&gt;166&lt;/item&gt;&lt;item&gt;167&lt;/item&gt;&lt;item&gt;169&lt;/item&gt;&lt;item&gt;171&lt;/item&gt;&lt;item&gt;172&lt;/item&gt;&lt;item&gt;173&lt;/item&gt;&lt;item&gt;174&lt;/item&gt;&lt;item&gt;176&lt;/item&gt;&lt;/record-ids&gt;&lt;/item&gt;&lt;/Libraries&gt;"/>
  </w:docVars>
  <w:rsids>
    <w:rsidRoot w:val="00390AE0"/>
    <w:rsid w:val="00001032"/>
    <w:rsid w:val="000011FB"/>
    <w:rsid w:val="00002C06"/>
    <w:rsid w:val="0000307F"/>
    <w:rsid w:val="0000457D"/>
    <w:rsid w:val="00005288"/>
    <w:rsid w:val="00006F60"/>
    <w:rsid w:val="000078D6"/>
    <w:rsid w:val="0001121C"/>
    <w:rsid w:val="00011343"/>
    <w:rsid w:val="00011680"/>
    <w:rsid w:val="00011753"/>
    <w:rsid w:val="00011955"/>
    <w:rsid w:val="00011ADA"/>
    <w:rsid w:val="00011D58"/>
    <w:rsid w:val="00012913"/>
    <w:rsid w:val="000137E2"/>
    <w:rsid w:val="0001475C"/>
    <w:rsid w:val="0001685B"/>
    <w:rsid w:val="00016A77"/>
    <w:rsid w:val="00020397"/>
    <w:rsid w:val="0002248B"/>
    <w:rsid w:val="00023097"/>
    <w:rsid w:val="000233C7"/>
    <w:rsid w:val="00023AFC"/>
    <w:rsid w:val="00023E1F"/>
    <w:rsid w:val="00024D62"/>
    <w:rsid w:val="00024FB6"/>
    <w:rsid w:val="00025405"/>
    <w:rsid w:val="0002799A"/>
    <w:rsid w:val="00030D23"/>
    <w:rsid w:val="00031B32"/>
    <w:rsid w:val="00032128"/>
    <w:rsid w:val="000323C8"/>
    <w:rsid w:val="00032644"/>
    <w:rsid w:val="00032DAE"/>
    <w:rsid w:val="00033D32"/>
    <w:rsid w:val="0003431F"/>
    <w:rsid w:val="000354ED"/>
    <w:rsid w:val="00035AB7"/>
    <w:rsid w:val="00036267"/>
    <w:rsid w:val="00036950"/>
    <w:rsid w:val="000376C2"/>
    <w:rsid w:val="000378FC"/>
    <w:rsid w:val="000402E9"/>
    <w:rsid w:val="0004100F"/>
    <w:rsid w:val="00042543"/>
    <w:rsid w:val="00044967"/>
    <w:rsid w:val="00044F32"/>
    <w:rsid w:val="000460FD"/>
    <w:rsid w:val="0004647E"/>
    <w:rsid w:val="000467ED"/>
    <w:rsid w:val="00050662"/>
    <w:rsid w:val="000515F2"/>
    <w:rsid w:val="00053116"/>
    <w:rsid w:val="00053607"/>
    <w:rsid w:val="0005450A"/>
    <w:rsid w:val="000559D6"/>
    <w:rsid w:val="00056B55"/>
    <w:rsid w:val="00057105"/>
    <w:rsid w:val="000578B9"/>
    <w:rsid w:val="00057A5A"/>
    <w:rsid w:val="00060217"/>
    <w:rsid w:val="000602DD"/>
    <w:rsid w:val="000602FD"/>
    <w:rsid w:val="0006048B"/>
    <w:rsid w:val="00062AB1"/>
    <w:rsid w:val="00062FA6"/>
    <w:rsid w:val="00064237"/>
    <w:rsid w:val="00064481"/>
    <w:rsid w:val="00064654"/>
    <w:rsid w:val="000659F5"/>
    <w:rsid w:val="00066087"/>
    <w:rsid w:val="0007322D"/>
    <w:rsid w:val="000748D1"/>
    <w:rsid w:val="00076C38"/>
    <w:rsid w:val="00077146"/>
    <w:rsid w:val="00077661"/>
    <w:rsid w:val="00081F2D"/>
    <w:rsid w:val="00082EAC"/>
    <w:rsid w:val="00082EB4"/>
    <w:rsid w:val="00083070"/>
    <w:rsid w:val="00083329"/>
    <w:rsid w:val="0008488D"/>
    <w:rsid w:val="00086D14"/>
    <w:rsid w:val="00087CEE"/>
    <w:rsid w:val="00090505"/>
    <w:rsid w:val="000905C3"/>
    <w:rsid w:val="00090D75"/>
    <w:rsid w:val="000910F0"/>
    <w:rsid w:val="00091643"/>
    <w:rsid w:val="00094A31"/>
    <w:rsid w:val="00094EC5"/>
    <w:rsid w:val="00095233"/>
    <w:rsid w:val="0009524D"/>
    <w:rsid w:val="0009724D"/>
    <w:rsid w:val="00097415"/>
    <w:rsid w:val="000978CB"/>
    <w:rsid w:val="00097E93"/>
    <w:rsid w:val="000A01C5"/>
    <w:rsid w:val="000A0B06"/>
    <w:rsid w:val="000A1661"/>
    <w:rsid w:val="000A1937"/>
    <w:rsid w:val="000A254E"/>
    <w:rsid w:val="000A3CA2"/>
    <w:rsid w:val="000A4D94"/>
    <w:rsid w:val="000A5BAA"/>
    <w:rsid w:val="000A5EAA"/>
    <w:rsid w:val="000A67DC"/>
    <w:rsid w:val="000A7805"/>
    <w:rsid w:val="000B01A6"/>
    <w:rsid w:val="000B1127"/>
    <w:rsid w:val="000B498D"/>
    <w:rsid w:val="000B60E8"/>
    <w:rsid w:val="000B79D1"/>
    <w:rsid w:val="000C0325"/>
    <w:rsid w:val="000C12EE"/>
    <w:rsid w:val="000C1474"/>
    <w:rsid w:val="000C312E"/>
    <w:rsid w:val="000C32BE"/>
    <w:rsid w:val="000C3DA1"/>
    <w:rsid w:val="000C5A6A"/>
    <w:rsid w:val="000C5B77"/>
    <w:rsid w:val="000C682D"/>
    <w:rsid w:val="000C7763"/>
    <w:rsid w:val="000D0375"/>
    <w:rsid w:val="000D03ED"/>
    <w:rsid w:val="000D2343"/>
    <w:rsid w:val="000D258C"/>
    <w:rsid w:val="000D3371"/>
    <w:rsid w:val="000D3BA9"/>
    <w:rsid w:val="000D4467"/>
    <w:rsid w:val="000D4748"/>
    <w:rsid w:val="000D4AFA"/>
    <w:rsid w:val="000D51FF"/>
    <w:rsid w:val="000D540D"/>
    <w:rsid w:val="000D57FB"/>
    <w:rsid w:val="000D60E7"/>
    <w:rsid w:val="000D6329"/>
    <w:rsid w:val="000D6F88"/>
    <w:rsid w:val="000E04AF"/>
    <w:rsid w:val="000E0AFB"/>
    <w:rsid w:val="000E29F3"/>
    <w:rsid w:val="000E4B39"/>
    <w:rsid w:val="000E5315"/>
    <w:rsid w:val="000E569C"/>
    <w:rsid w:val="000E5FEB"/>
    <w:rsid w:val="000E762C"/>
    <w:rsid w:val="000E7AF5"/>
    <w:rsid w:val="000E7FC4"/>
    <w:rsid w:val="000F11D6"/>
    <w:rsid w:val="000F1FA0"/>
    <w:rsid w:val="000F2931"/>
    <w:rsid w:val="000F2BBD"/>
    <w:rsid w:val="000F2EA9"/>
    <w:rsid w:val="000F5768"/>
    <w:rsid w:val="000F5FE5"/>
    <w:rsid w:val="00100306"/>
    <w:rsid w:val="001006D3"/>
    <w:rsid w:val="00101AA3"/>
    <w:rsid w:val="00101B88"/>
    <w:rsid w:val="0010208A"/>
    <w:rsid w:val="0010272E"/>
    <w:rsid w:val="00102B67"/>
    <w:rsid w:val="001032C2"/>
    <w:rsid w:val="00105A08"/>
    <w:rsid w:val="00107E4A"/>
    <w:rsid w:val="00110CF8"/>
    <w:rsid w:val="0011206C"/>
    <w:rsid w:val="0011322D"/>
    <w:rsid w:val="0011347E"/>
    <w:rsid w:val="00114236"/>
    <w:rsid w:val="00114398"/>
    <w:rsid w:val="00116F0F"/>
    <w:rsid w:val="00120253"/>
    <w:rsid w:val="00120282"/>
    <w:rsid w:val="00120E2A"/>
    <w:rsid w:val="00122409"/>
    <w:rsid w:val="00122D4C"/>
    <w:rsid w:val="00122E9A"/>
    <w:rsid w:val="00123113"/>
    <w:rsid w:val="00123618"/>
    <w:rsid w:val="00123A97"/>
    <w:rsid w:val="00123DF5"/>
    <w:rsid w:val="001242C1"/>
    <w:rsid w:val="001263E5"/>
    <w:rsid w:val="00126984"/>
    <w:rsid w:val="00127ECC"/>
    <w:rsid w:val="00130C67"/>
    <w:rsid w:val="00130FCA"/>
    <w:rsid w:val="001316D1"/>
    <w:rsid w:val="001333D8"/>
    <w:rsid w:val="00134134"/>
    <w:rsid w:val="00134D69"/>
    <w:rsid w:val="001359AC"/>
    <w:rsid w:val="00136271"/>
    <w:rsid w:val="00136614"/>
    <w:rsid w:val="0013663B"/>
    <w:rsid w:val="00140DDC"/>
    <w:rsid w:val="0014172A"/>
    <w:rsid w:val="00146D56"/>
    <w:rsid w:val="00146D64"/>
    <w:rsid w:val="0015165C"/>
    <w:rsid w:val="0015279B"/>
    <w:rsid w:val="00152922"/>
    <w:rsid w:val="00152D15"/>
    <w:rsid w:val="00154EF5"/>
    <w:rsid w:val="00156A12"/>
    <w:rsid w:val="00156F4F"/>
    <w:rsid w:val="00160E36"/>
    <w:rsid w:val="00160EDD"/>
    <w:rsid w:val="00161AC9"/>
    <w:rsid w:val="0016211E"/>
    <w:rsid w:val="00162280"/>
    <w:rsid w:val="001627F2"/>
    <w:rsid w:val="00162D79"/>
    <w:rsid w:val="001637D1"/>
    <w:rsid w:val="00163D11"/>
    <w:rsid w:val="0016507C"/>
    <w:rsid w:val="0016527D"/>
    <w:rsid w:val="0016583A"/>
    <w:rsid w:val="00165A89"/>
    <w:rsid w:val="0016663E"/>
    <w:rsid w:val="00166CD7"/>
    <w:rsid w:val="00171D40"/>
    <w:rsid w:val="00172EB8"/>
    <w:rsid w:val="001742E5"/>
    <w:rsid w:val="00175C96"/>
    <w:rsid w:val="00177973"/>
    <w:rsid w:val="0018253A"/>
    <w:rsid w:val="00182816"/>
    <w:rsid w:val="00182AB6"/>
    <w:rsid w:val="00183962"/>
    <w:rsid w:val="00184655"/>
    <w:rsid w:val="00186890"/>
    <w:rsid w:val="001877B6"/>
    <w:rsid w:val="00187808"/>
    <w:rsid w:val="00190D22"/>
    <w:rsid w:val="00191773"/>
    <w:rsid w:val="00191CB0"/>
    <w:rsid w:val="001923B9"/>
    <w:rsid w:val="00192F79"/>
    <w:rsid w:val="001932E5"/>
    <w:rsid w:val="00193990"/>
    <w:rsid w:val="00193C85"/>
    <w:rsid w:val="001948D4"/>
    <w:rsid w:val="00194A92"/>
    <w:rsid w:val="00195097"/>
    <w:rsid w:val="00195A85"/>
    <w:rsid w:val="00195EF3"/>
    <w:rsid w:val="00196A39"/>
    <w:rsid w:val="00197AB6"/>
    <w:rsid w:val="001A276A"/>
    <w:rsid w:val="001A3B72"/>
    <w:rsid w:val="001A5048"/>
    <w:rsid w:val="001A6C01"/>
    <w:rsid w:val="001B0CE4"/>
    <w:rsid w:val="001B0F11"/>
    <w:rsid w:val="001B1127"/>
    <w:rsid w:val="001B121D"/>
    <w:rsid w:val="001B14A6"/>
    <w:rsid w:val="001B2CA6"/>
    <w:rsid w:val="001B4C9B"/>
    <w:rsid w:val="001B54DE"/>
    <w:rsid w:val="001B6A09"/>
    <w:rsid w:val="001B78E4"/>
    <w:rsid w:val="001C0159"/>
    <w:rsid w:val="001C0245"/>
    <w:rsid w:val="001C0B26"/>
    <w:rsid w:val="001C0F65"/>
    <w:rsid w:val="001C2B8B"/>
    <w:rsid w:val="001C33B3"/>
    <w:rsid w:val="001C3C1E"/>
    <w:rsid w:val="001C5B4A"/>
    <w:rsid w:val="001C6EC5"/>
    <w:rsid w:val="001C6F89"/>
    <w:rsid w:val="001C735F"/>
    <w:rsid w:val="001D0B0C"/>
    <w:rsid w:val="001D0B65"/>
    <w:rsid w:val="001D0C20"/>
    <w:rsid w:val="001D0DC8"/>
    <w:rsid w:val="001D1B32"/>
    <w:rsid w:val="001D2B68"/>
    <w:rsid w:val="001D393A"/>
    <w:rsid w:val="001D3A22"/>
    <w:rsid w:val="001D43EC"/>
    <w:rsid w:val="001D5590"/>
    <w:rsid w:val="001D5D3E"/>
    <w:rsid w:val="001D6654"/>
    <w:rsid w:val="001D703D"/>
    <w:rsid w:val="001D7F2A"/>
    <w:rsid w:val="001E069C"/>
    <w:rsid w:val="001E099B"/>
    <w:rsid w:val="001E0C52"/>
    <w:rsid w:val="001E1468"/>
    <w:rsid w:val="001E1D72"/>
    <w:rsid w:val="001E22A3"/>
    <w:rsid w:val="001E2B0D"/>
    <w:rsid w:val="001E306A"/>
    <w:rsid w:val="001E30BF"/>
    <w:rsid w:val="001E424A"/>
    <w:rsid w:val="001E4A10"/>
    <w:rsid w:val="001E5044"/>
    <w:rsid w:val="001E695B"/>
    <w:rsid w:val="001E6C97"/>
    <w:rsid w:val="001E7071"/>
    <w:rsid w:val="001E78F2"/>
    <w:rsid w:val="001F08A4"/>
    <w:rsid w:val="001F093C"/>
    <w:rsid w:val="001F1E40"/>
    <w:rsid w:val="001F23B4"/>
    <w:rsid w:val="001F401C"/>
    <w:rsid w:val="001F4F26"/>
    <w:rsid w:val="001F59AD"/>
    <w:rsid w:val="00203369"/>
    <w:rsid w:val="00203D18"/>
    <w:rsid w:val="0020407F"/>
    <w:rsid w:val="00204DD7"/>
    <w:rsid w:val="00205005"/>
    <w:rsid w:val="0020545E"/>
    <w:rsid w:val="00205CC2"/>
    <w:rsid w:val="00207484"/>
    <w:rsid w:val="00210F72"/>
    <w:rsid w:val="0021322C"/>
    <w:rsid w:val="002136F1"/>
    <w:rsid w:val="00213BE9"/>
    <w:rsid w:val="00214DCA"/>
    <w:rsid w:val="00215986"/>
    <w:rsid w:val="0021674C"/>
    <w:rsid w:val="00216D4E"/>
    <w:rsid w:val="0021764B"/>
    <w:rsid w:val="00217CAB"/>
    <w:rsid w:val="00217E01"/>
    <w:rsid w:val="00220432"/>
    <w:rsid w:val="00221320"/>
    <w:rsid w:val="002226E7"/>
    <w:rsid w:val="00222B10"/>
    <w:rsid w:val="00223CD6"/>
    <w:rsid w:val="00226CC2"/>
    <w:rsid w:val="002303FF"/>
    <w:rsid w:val="002319D9"/>
    <w:rsid w:val="00231D48"/>
    <w:rsid w:val="00232A28"/>
    <w:rsid w:val="0023432A"/>
    <w:rsid w:val="0023515D"/>
    <w:rsid w:val="002376FA"/>
    <w:rsid w:val="0023793A"/>
    <w:rsid w:val="00237A08"/>
    <w:rsid w:val="00237DED"/>
    <w:rsid w:val="00237E48"/>
    <w:rsid w:val="00243A66"/>
    <w:rsid w:val="00243A72"/>
    <w:rsid w:val="00247844"/>
    <w:rsid w:val="00247CFF"/>
    <w:rsid w:val="00247D34"/>
    <w:rsid w:val="00250F24"/>
    <w:rsid w:val="00250F6A"/>
    <w:rsid w:val="002518FF"/>
    <w:rsid w:val="00251CBF"/>
    <w:rsid w:val="0025272D"/>
    <w:rsid w:val="00252F09"/>
    <w:rsid w:val="002532D7"/>
    <w:rsid w:val="00254E1C"/>
    <w:rsid w:val="002550F0"/>
    <w:rsid w:val="002562A3"/>
    <w:rsid w:val="00260DF8"/>
    <w:rsid w:val="00261F9F"/>
    <w:rsid w:val="00263799"/>
    <w:rsid w:val="002637F1"/>
    <w:rsid w:val="002646A8"/>
    <w:rsid w:val="00270A82"/>
    <w:rsid w:val="00273F5A"/>
    <w:rsid w:val="00274B01"/>
    <w:rsid w:val="002754DA"/>
    <w:rsid w:val="00275C8F"/>
    <w:rsid w:val="00275F32"/>
    <w:rsid w:val="0028062B"/>
    <w:rsid w:val="00280980"/>
    <w:rsid w:val="00280BDC"/>
    <w:rsid w:val="00284490"/>
    <w:rsid w:val="00284D81"/>
    <w:rsid w:val="00286233"/>
    <w:rsid w:val="00287568"/>
    <w:rsid w:val="002918E3"/>
    <w:rsid w:val="00291CFD"/>
    <w:rsid w:val="00293837"/>
    <w:rsid w:val="00293DB2"/>
    <w:rsid w:val="00293EFE"/>
    <w:rsid w:val="00294E65"/>
    <w:rsid w:val="002953BA"/>
    <w:rsid w:val="00295975"/>
    <w:rsid w:val="002972A7"/>
    <w:rsid w:val="0029791A"/>
    <w:rsid w:val="002A0844"/>
    <w:rsid w:val="002A0F0A"/>
    <w:rsid w:val="002A1B09"/>
    <w:rsid w:val="002A317F"/>
    <w:rsid w:val="002A4DED"/>
    <w:rsid w:val="002A52A5"/>
    <w:rsid w:val="002A5477"/>
    <w:rsid w:val="002A5BE7"/>
    <w:rsid w:val="002A6041"/>
    <w:rsid w:val="002A6153"/>
    <w:rsid w:val="002A6C9D"/>
    <w:rsid w:val="002A6F5B"/>
    <w:rsid w:val="002A76C0"/>
    <w:rsid w:val="002B0629"/>
    <w:rsid w:val="002B06D7"/>
    <w:rsid w:val="002B1060"/>
    <w:rsid w:val="002B1D47"/>
    <w:rsid w:val="002B20DA"/>
    <w:rsid w:val="002B286C"/>
    <w:rsid w:val="002B2F70"/>
    <w:rsid w:val="002B372D"/>
    <w:rsid w:val="002B37D8"/>
    <w:rsid w:val="002B4353"/>
    <w:rsid w:val="002B478C"/>
    <w:rsid w:val="002B7021"/>
    <w:rsid w:val="002B74AE"/>
    <w:rsid w:val="002B7713"/>
    <w:rsid w:val="002B7BA4"/>
    <w:rsid w:val="002C0677"/>
    <w:rsid w:val="002C1F85"/>
    <w:rsid w:val="002C2328"/>
    <w:rsid w:val="002C3F96"/>
    <w:rsid w:val="002C4C97"/>
    <w:rsid w:val="002C716E"/>
    <w:rsid w:val="002D025C"/>
    <w:rsid w:val="002D058D"/>
    <w:rsid w:val="002D0859"/>
    <w:rsid w:val="002D17D3"/>
    <w:rsid w:val="002D17E0"/>
    <w:rsid w:val="002D1A89"/>
    <w:rsid w:val="002D3AA2"/>
    <w:rsid w:val="002D3B91"/>
    <w:rsid w:val="002D4D60"/>
    <w:rsid w:val="002D4E8F"/>
    <w:rsid w:val="002D5169"/>
    <w:rsid w:val="002D598D"/>
    <w:rsid w:val="002D6960"/>
    <w:rsid w:val="002D73BE"/>
    <w:rsid w:val="002E1469"/>
    <w:rsid w:val="002E2882"/>
    <w:rsid w:val="002E2FF1"/>
    <w:rsid w:val="002E37C6"/>
    <w:rsid w:val="002E3C6E"/>
    <w:rsid w:val="002E45B4"/>
    <w:rsid w:val="002E666A"/>
    <w:rsid w:val="002E6CE1"/>
    <w:rsid w:val="002F1C72"/>
    <w:rsid w:val="002F1E08"/>
    <w:rsid w:val="002F224A"/>
    <w:rsid w:val="002F2261"/>
    <w:rsid w:val="002F2902"/>
    <w:rsid w:val="002F3F8C"/>
    <w:rsid w:val="002F40F7"/>
    <w:rsid w:val="002F4EBA"/>
    <w:rsid w:val="002F6411"/>
    <w:rsid w:val="002F6911"/>
    <w:rsid w:val="002F7663"/>
    <w:rsid w:val="00300298"/>
    <w:rsid w:val="0030093E"/>
    <w:rsid w:val="00301BD5"/>
    <w:rsid w:val="0030258E"/>
    <w:rsid w:val="0030270C"/>
    <w:rsid w:val="00303820"/>
    <w:rsid w:val="003049CA"/>
    <w:rsid w:val="00304EFA"/>
    <w:rsid w:val="00305029"/>
    <w:rsid w:val="003054A5"/>
    <w:rsid w:val="00305AB5"/>
    <w:rsid w:val="00305CFE"/>
    <w:rsid w:val="003068E1"/>
    <w:rsid w:val="00311912"/>
    <w:rsid w:val="00312334"/>
    <w:rsid w:val="00312DB9"/>
    <w:rsid w:val="00312FA7"/>
    <w:rsid w:val="00312FE0"/>
    <w:rsid w:val="00314353"/>
    <w:rsid w:val="00315745"/>
    <w:rsid w:val="003160EB"/>
    <w:rsid w:val="00320047"/>
    <w:rsid w:val="003203F1"/>
    <w:rsid w:val="00320D3B"/>
    <w:rsid w:val="003210BF"/>
    <w:rsid w:val="00321EE9"/>
    <w:rsid w:val="003222E7"/>
    <w:rsid w:val="0032253A"/>
    <w:rsid w:val="00322906"/>
    <w:rsid w:val="00322DE8"/>
    <w:rsid w:val="003233A5"/>
    <w:rsid w:val="00324AC5"/>
    <w:rsid w:val="00324FC8"/>
    <w:rsid w:val="003252DC"/>
    <w:rsid w:val="00325615"/>
    <w:rsid w:val="00325D22"/>
    <w:rsid w:val="003271C6"/>
    <w:rsid w:val="00327CCD"/>
    <w:rsid w:val="00327D11"/>
    <w:rsid w:val="0033008B"/>
    <w:rsid w:val="003310E8"/>
    <w:rsid w:val="00331150"/>
    <w:rsid w:val="003323C7"/>
    <w:rsid w:val="00332BB9"/>
    <w:rsid w:val="00334111"/>
    <w:rsid w:val="00335BAB"/>
    <w:rsid w:val="00336FAB"/>
    <w:rsid w:val="003372B8"/>
    <w:rsid w:val="003375E5"/>
    <w:rsid w:val="0033789C"/>
    <w:rsid w:val="00337B8B"/>
    <w:rsid w:val="00337BBF"/>
    <w:rsid w:val="00337F0E"/>
    <w:rsid w:val="003400C3"/>
    <w:rsid w:val="0034023A"/>
    <w:rsid w:val="00340803"/>
    <w:rsid w:val="00340DD4"/>
    <w:rsid w:val="00344BCA"/>
    <w:rsid w:val="0034580C"/>
    <w:rsid w:val="00345E57"/>
    <w:rsid w:val="00347D16"/>
    <w:rsid w:val="003523DC"/>
    <w:rsid w:val="0035359E"/>
    <w:rsid w:val="00353C31"/>
    <w:rsid w:val="00354B2B"/>
    <w:rsid w:val="00356C07"/>
    <w:rsid w:val="003579BC"/>
    <w:rsid w:val="00362131"/>
    <w:rsid w:val="003623B8"/>
    <w:rsid w:val="00364FA4"/>
    <w:rsid w:val="00365222"/>
    <w:rsid w:val="00365C6D"/>
    <w:rsid w:val="00366616"/>
    <w:rsid w:val="00370A53"/>
    <w:rsid w:val="0037232B"/>
    <w:rsid w:val="00374F20"/>
    <w:rsid w:val="00375CF2"/>
    <w:rsid w:val="00376020"/>
    <w:rsid w:val="00377060"/>
    <w:rsid w:val="0037743A"/>
    <w:rsid w:val="00383F41"/>
    <w:rsid w:val="003849AA"/>
    <w:rsid w:val="00384A8C"/>
    <w:rsid w:val="00386F1D"/>
    <w:rsid w:val="00387B21"/>
    <w:rsid w:val="00390196"/>
    <w:rsid w:val="00390AE0"/>
    <w:rsid w:val="003910FA"/>
    <w:rsid w:val="00391C54"/>
    <w:rsid w:val="003929F0"/>
    <w:rsid w:val="0039487C"/>
    <w:rsid w:val="00394FBF"/>
    <w:rsid w:val="00395F40"/>
    <w:rsid w:val="00396D52"/>
    <w:rsid w:val="003978E7"/>
    <w:rsid w:val="00397A4B"/>
    <w:rsid w:val="003A17E9"/>
    <w:rsid w:val="003A1C3B"/>
    <w:rsid w:val="003A1E46"/>
    <w:rsid w:val="003A2903"/>
    <w:rsid w:val="003A2AC8"/>
    <w:rsid w:val="003A34F2"/>
    <w:rsid w:val="003A35CC"/>
    <w:rsid w:val="003A3937"/>
    <w:rsid w:val="003A4655"/>
    <w:rsid w:val="003A47BD"/>
    <w:rsid w:val="003B0655"/>
    <w:rsid w:val="003B08EE"/>
    <w:rsid w:val="003B18E2"/>
    <w:rsid w:val="003B25C1"/>
    <w:rsid w:val="003B25DF"/>
    <w:rsid w:val="003B29E3"/>
    <w:rsid w:val="003B30DB"/>
    <w:rsid w:val="003B33EA"/>
    <w:rsid w:val="003B4CC7"/>
    <w:rsid w:val="003B568F"/>
    <w:rsid w:val="003B5E49"/>
    <w:rsid w:val="003B60E0"/>
    <w:rsid w:val="003C00F6"/>
    <w:rsid w:val="003C0342"/>
    <w:rsid w:val="003C04A9"/>
    <w:rsid w:val="003C05F0"/>
    <w:rsid w:val="003C06A9"/>
    <w:rsid w:val="003C0E03"/>
    <w:rsid w:val="003C2321"/>
    <w:rsid w:val="003C268B"/>
    <w:rsid w:val="003C30D0"/>
    <w:rsid w:val="003C4F1D"/>
    <w:rsid w:val="003C5863"/>
    <w:rsid w:val="003C5F23"/>
    <w:rsid w:val="003C63B7"/>
    <w:rsid w:val="003C699C"/>
    <w:rsid w:val="003C762A"/>
    <w:rsid w:val="003D12A7"/>
    <w:rsid w:val="003D31C1"/>
    <w:rsid w:val="003D3640"/>
    <w:rsid w:val="003D38FF"/>
    <w:rsid w:val="003D3D0B"/>
    <w:rsid w:val="003D5697"/>
    <w:rsid w:val="003D5DB7"/>
    <w:rsid w:val="003D6CDD"/>
    <w:rsid w:val="003D74BE"/>
    <w:rsid w:val="003D74F2"/>
    <w:rsid w:val="003D7658"/>
    <w:rsid w:val="003E0354"/>
    <w:rsid w:val="003E0E36"/>
    <w:rsid w:val="003E2AAE"/>
    <w:rsid w:val="003E6CCF"/>
    <w:rsid w:val="003F0DDA"/>
    <w:rsid w:val="003F1ED6"/>
    <w:rsid w:val="003F3D8F"/>
    <w:rsid w:val="003F57D0"/>
    <w:rsid w:val="003F6A66"/>
    <w:rsid w:val="003F70E1"/>
    <w:rsid w:val="00400958"/>
    <w:rsid w:val="00400BE7"/>
    <w:rsid w:val="004016EA"/>
    <w:rsid w:val="00401E5A"/>
    <w:rsid w:val="00402B06"/>
    <w:rsid w:val="00404360"/>
    <w:rsid w:val="00406D51"/>
    <w:rsid w:val="00407988"/>
    <w:rsid w:val="00407D72"/>
    <w:rsid w:val="0041185B"/>
    <w:rsid w:val="00414356"/>
    <w:rsid w:val="004144E7"/>
    <w:rsid w:val="00415A6A"/>
    <w:rsid w:val="00415FF6"/>
    <w:rsid w:val="004161EB"/>
    <w:rsid w:val="0041683A"/>
    <w:rsid w:val="00417735"/>
    <w:rsid w:val="00417FA3"/>
    <w:rsid w:val="00421D1C"/>
    <w:rsid w:val="004231B6"/>
    <w:rsid w:val="00423353"/>
    <w:rsid w:val="00424FB6"/>
    <w:rsid w:val="004264E3"/>
    <w:rsid w:val="004267AD"/>
    <w:rsid w:val="00426E36"/>
    <w:rsid w:val="0042757B"/>
    <w:rsid w:val="00431FD7"/>
    <w:rsid w:val="00432036"/>
    <w:rsid w:val="00433743"/>
    <w:rsid w:val="00435ED8"/>
    <w:rsid w:val="00437BED"/>
    <w:rsid w:val="00437CA1"/>
    <w:rsid w:val="00437DAC"/>
    <w:rsid w:val="004403A9"/>
    <w:rsid w:val="00440A37"/>
    <w:rsid w:val="00440EB4"/>
    <w:rsid w:val="0044253D"/>
    <w:rsid w:val="00444C93"/>
    <w:rsid w:val="00445254"/>
    <w:rsid w:val="00445DD1"/>
    <w:rsid w:val="00446052"/>
    <w:rsid w:val="0044614A"/>
    <w:rsid w:val="00446AB5"/>
    <w:rsid w:val="004471F2"/>
    <w:rsid w:val="004473C0"/>
    <w:rsid w:val="0044788F"/>
    <w:rsid w:val="00447A3E"/>
    <w:rsid w:val="004512D4"/>
    <w:rsid w:val="00451AD7"/>
    <w:rsid w:val="00451B50"/>
    <w:rsid w:val="00453444"/>
    <w:rsid w:val="00457B0B"/>
    <w:rsid w:val="00461166"/>
    <w:rsid w:val="004628E2"/>
    <w:rsid w:val="00463461"/>
    <w:rsid w:val="00463567"/>
    <w:rsid w:val="0046401E"/>
    <w:rsid w:val="00464A4F"/>
    <w:rsid w:val="00465211"/>
    <w:rsid w:val="004652B8"/>
    <w:rsid w:val="004665C2"/>
    <w:rsid w:val="00466A2F"/>
    <w:rsid w:val="00467D38"/>
    <w:rsid w:val="00470464"/>
    <w:rsid w:val="00470A1D"/>
    <w:rsid w:val="004715F9"/>
    <w:rsid w:val="00471928"/>
    <w:rsid w:val="004738CB"/>
    <w:rsid w:val="004746B9"/>
    <w:rsid w:val="004751C4"/>
    <w:rsid w:val="0047529D"/>
    <w:rsid w:val="004771B7"/>
    <w:rsid w:val="00480A92"/>
    <w:rsid w:val="004831FC"/>
    <w:rsid w:val="004842D9"/>
    <w:rsid w:val="004850C0"/>
    <w:rsid w:val="004856CA"/>
    <w:rsid w:val="00486250"/>
    <w:rsid w:val="004862D9"/>
    <w:rsid w:val="004870C0"/>
    <w:rsid w:val="00487E4D"/>
    <w:rsid w:val="004909D5"/>
    <w:rsid w:val="00491146"/>
    <w:rsid w:val="004915D0"/>
    <w:rsid w:val="00492F27"/>
    <w:rsid w:val="00493504"/>
    <w:rsid w:val="00494EC3"/>
    <w:rsid w:val="004950DE"/>
    <w:rsid w:val="00495684"/>
    <w:rsid w:val="004960A9"/>
    <w:rsid w:val="004972A3"/>
    <w:rsid w:val="00497988"/>
    <w:rsid w:val="004A06EB"/>
    <w:rsid w:val="004A194C"/>
    <w:rsid w:val="004A2A01"/>
    <w:rsid w:val="004A32AC"/>
    <w:rsid w:val="004A3CC8"/>
    <w:rsid w:val="004A5740"/>
    <w:rsid w:val="004A62AB"/>
    <w:rsid w:val="004A6472"/>
    <w:rsid w:val="004A7762"/>
    <w:rsid w:val="004A7A64"/>
    <w:rsid w:val="004B0DEB"/>
    <w:rsid w:val="004B113F"/>
    <w:rsid w:val="004B19E1"/>
    <w:rsid w:val="004B2B8B"/>
    <w:rsid w:val="004B402B"/>
    <w:rsid w:val="004B41D3"/>
    <w:rsid w:val="004B432F"/>
    <w:rsid w:val="004B44EC"/>
    <w:rsid w:val="004B559E"/>
    <w:rsid w:val="004B5A8A"/>
    <w:rsid w:val="004C0869"/>
    <w:rsid w:val="004C146F"/>
    <w:rsid w:val="004C1797"/>
    <w:rsid w:val="004C1FD4"/>
    <w:rsid w:val="004C32E5"/>
    <w:rsid w:val="004C3524"/>
    <w:rsid w:val="004C3A72"/>
    <w:rsid w:val="004C632C"/>
    <w:rsid w:val="004D10F9"/>
    <w:rsid w:val="004D1AB7"/>
    <w:rsid w:val="004D1ACD"/>
    <w:rsid w:val="004D1B9F"/>
    <w:rsid w:val="004D1EEE"/>
    <w:rsid w:val="004D3912"/>
    <w:rsid w:val="004D5DEF"/>
    <w:rsid w:val="004D6569"/>
    <w:rsid w:val="004E14D8"/>
    <w:rsid w:val="004E1B40"/>
    <w:rsid w:val="004E2789"/>
    <w:rsid w:val="004E295C"/>
    <w:rsid w:val="004E2D3B"/>
    <w:rsid w:val="004E31F9"/>
    <w:rsid w:val="004E396A"/>
    <w:rsid w:val="004E3CE1"/>
    <w:rsid w:val="004E3D33"/>
    <w:rsid w:val="004F108B"/>
    <w:rsid w:val="004F2330"/>
    <w:rsid w:val="004F2B18"/>
    <w:rsid w:val="004F3293"/>
    <w:rsid w:val="004F3579"/>
    <w:rsid w:val="004F4A02"/>
    <w:rsid w:val="004F4DA1"/>
    <w:rsid w:val="004F5860"/>
    <w:rsid w:val="004F6157"/>
    <w:rsid w:val="004F652F"/>
    <w:rsid w:val="004F705C"/>
    <w:rsid w:val="00502071"/>
    <w:rsid w:val="005044D9"/>
    <w:rsid w:val="005048D1"/>
    <w:rsid w:val="00504983"/>
    <w:rsid w:val="005049B8"/>
    <w:rsid w:val="00505FE4"/>
    <w:rsid w:val="0050610D"/>
    <w:rsid w:val="005063EB"/>
    <w:rsid w:val="00507AC0"/>
    <w:rsid w:val="0051000F"/>
    <w:rsid w:val="005108D7"/>
    <w:rsid w:val="00510E28"/>
    <w:rsid w:val="00510FBA"/>
    <w:rsid w:val="005118F5"/>
    <w:rsid w:val="00511A35"/>
    <w:rsid w:val="00513701"/>
    <w:rsid w:val="00513794"/>
    <w:rsid w:val="005137A8"/>
    <w:rsid w:val="00514434"/>
    <w:rsid w:val="00515BCE"/>
    <w:rsid w:val="0051697B"/>
    <w:rsid w:val="00517338"/>
    <w:rsid w:val="005201E9"/>
    <w:rsid w:val="005222C6"/>
    <w:rsid w:val="00522E15"/>
    <w:rsid w:val="005245CA"/>
    <w:rsid w:val="005247EF"/>
    <w:rsid w:val="00524806"/>
    <w:rsid w:val="00525035"/>
    <w:rsid w:val="00526E8F"/>
    <w:rsid w:val="00526FFF"/>
    <w:rsid w:val="00527354"/>
    <w:rsid w:val="00527B5A"/>
    <w:rsid w:val="00527E7F"/>
    <w:rsid w:val="0053030F"/>
    <w:rsid w:val="00531A4D"/>
    <w:rsid w:val="00532517"/>
    <w:rsid w:val="005327C7"/>
    <w:rsid w:val="005327E3"/>
    <w:rsid w:val="00533679"/>
    <w:rsid w:val="00533D02"/>
    <w:rsid w:val="0053411E"/>
    <w:rsid w:val="00534D5C"/>
    <w:rsid w:val="00535C7F"/>
    <w:rsid w:val="00536596"/>
    <w:rsid w:val="00536F73"/>
    <w:rsid w:val="00537B3F"/>
    <w:rsid w:val="00537DD5"/>
    <w:rsid w:val="00537E5E"/>
    <w:rsid w:val="00540107"/>
    <w:rsid w:val="0054079D"/>
    <w:rsid w:val="00540C42"/>
    <w:rsid w:val="0054256A"/>
    <w:rsid w:val="005431DC"/>
    <w:rsid w:val="00543447"/>
    <w:rsid w:val="0054369E"/>
    <w:rsid w:val="00545A3E"/>
    <w:rsid w:val="005460C1"/>
    <w:rsid w:val="005466C9"/>
    <w:rsid w:val="005475E5"/>
    <w:rsid w:val="00550BF4"/>
    <w:rsid w:val="00550FD2"/>
    <w:rsid w:val="0055142F"/>
    <w:rsid w:val="00551621"/>
    <w:rsid w:val="00551F6C"/>
    <w:rsid w:val="00552A7A"/>
    <w:rsid w:val="00552B0A"/>
    <w:rsid w:val="00553403"/>
    <w:rsid w:val="00553AF4"/>
    <w:rsid w:val="00553B26"/>
    <w:rsid w:val="00554659"/>
    <w:rsid w:val="00555008"/>
    <w:rsid w:val="00555C24"/>
    <w:rsid w:val="005560B9"/>
    <w:rsid w:val="005568D2"/>
    <w:rsid w:val="0056068A"/>
    <w:rsid w:val="00560A5C"/>
    <w:rsid w:val="005610D4"/>
    <w:rsid w:val="00562350"/>
    <w:rsid w:val="00563F9F"/>
    <w:rsid w:val="0056614B"/>
    <w:rsid w:val="00566B63"/>
    <w:rsid w:val="00567546"/>
    <w:rsid w:val="00570CC6"/>
    <w:rsid w:val="005714AE"/>
    <w:rsid w:val="00571626"/>
    <w:rsid w:val="00571912"/>
    <w:rsid w:val="00571D5D"/>
    <w:rsid w:val="00572246"/>
    <w:rsid w:val="00572521"/>
    <w:rsid w:val="00572ABD"/>
    <w:rsid w:val="00572E31"/>
    <w:rsid w:val="00574EA5"/>
    <w:rsid w:val="00576BF6"/>
    <w:rsid w:val="00576D49"/>
    <w:rsid w:val="00577FAC"/>
    <w:rsid w:val="0058296B"/>
    <w:rsid w:val="00582C64"/>
    <w:rsid w:val="00583927"/>
    <w:rsid w:val="00583F00"/>
    <w:rsid w:val="00584825"/>
    <w:rsid w:val="005849F6"/>
    <w:rsid w:val="00584DE7"/>
    <w:rsid w:val="00584F3A"/>
    <w:rsid w:val="00585109"/>
    <w:rsid w:val="00585A39"/>
    <w:rsid w:val="00585DB7"/>
    <w:rsid w:val="0058636D"/>
    <w:rsid w:val="005867CF"/>
    <w:rsid w:val="00586BFD"/>
    <w:rsid w:val="00586CDF"/>
    <w:rsid w:val="0058787C"/>
    <w:rsid w:val="00587A10"/>
    <w:rsid w:val="00587ED0"/>
    <w:rsid w:val="005904BD"/>
    <w:rsid w:val="0059150F"/>
    <w:rsid w:val="0059269B"/>
    <w:rsid w:val="00594B11"/>
    <w:rsid w:val="00594B5A"/>
    <w:rsid w:val="00595C0E"/>
    <w:rsid w:val="0059647F"/>
    <w:rsid w:val="005973C3"/>
    <w:rsid w:val="005A0508"/>
    <w:rsid w:val="005A0F94"/>
    <w:rsid w:val="005A116F"/>
    <w:rsid w:val="005A141B"/>
    <w:rsid w:val="005A1A04"/>
    <w:rsid w:val="005A2316"/>
    <w:rsid w:val="005A2621"/>
    <w:rsid w:val="005A2700"/>
    <w:rsid w:val="005A2D70"/>
    <w:rsid w:val="005A4084"/>
    <w:rsid w:val="005A4B0A"/>
    <w:rsid w:val="005A54FF"/>
    <w:rsid w:val="005A5A68"/>
    <w:rsid w:val="005A5ACC"/>
    <w:rsid w:val="005A5CBF"/>
    <w:rsid w:val="005A61A5"/>
    <w:rsid w:val="005A645D"/>
    <w:rsid w:val="005A7131"/>
    <w:rsid w:val="005A7A64"/>
    <w:rsid w:val="005A7EF2"/>
    <w:rsid w:val="005B08BC"/>
    <w:rsid w:val="005B167A"/>
    <w:rsid w:val="005B2797"/>
    <w:rsid w:val="005B41B1"/>
    <w:rsid w:val="005B42BE"/>
    <w:rsid w:val="005B5164"/>
    <w:rsid w:val="005B51F4"/>
    <w:rsid w:val="005B5BA1"/>
    <w:rsid w:val="005B5FCC"/>
    <w:rsid w:val="005B6383"/>
    <w:rsid w:val="005B63D5"/>
    <w:rsid w:val="005B7991"/>
    <w:rsid w:val="005B7A3C"/>
    <w:rsid w:val="005C0B67"/>
    <w:rsid w:val="005C11E7"/>
    <w:rsid w:val="005C19CD"/>
    <w:rsid w:val="005C2403"/>
    <w:rsid w:val="005C335C"/>
    <w:rsid w:val="005C35A8"/>
    <w:rsid w:val="005C3CD2"/>
    <w:rsid w:val="005C68A1"/>
    <w:rsid w:val="005C7237"/>
    <w:rsid w:val="005C72FF"/>
    <w:rsid w:val="005C7603"/>
    <w:rsid w:val="005C7720"/>
    <w:rsid w:val="005D0EAB"/>
    <w:rsid w:val="005D1DA7"/>
    <w:rsid w:val="005D2C6B"/>
    <w:rsid w:val="005D339A"/>
    <w:rsid w:val="005D395A"/>
    <w:rsid w:val="005D4657"/>
    <w:rsid w:val="005D4A00"/>
    <w:rsid w:val="005D5671"/>
    <w:rsid w:val="005D5CBD"/>
    <w:rsid w:val="005D6655"/>
    <w:rsid w:val="005D671C"/>
    <w:rsid w:val="005D6F01"/>
    <w:rsid w:val="005D7B32"/>
    <w:rsid w:val="005E1E5E"/>
    <w:rsid w:val="005E22CA"/>
    <w:rsid w:val="005E2732"/>
    <w:rsid w:val="005E2DDB"/>
    <w:rsid w:val="005E3690"/>
    <w:rsid w:val="005E3FCE"/>
    <w:rsid w:val="005E406E"/>
    <w:rsid w:val="005E48C3"/>
    <w:rsid w:val="005E4B32"/>
    <w:rsid w:val="005E4E1B"/>
    <w:rsid w:val="005E5D58"/>
    <w:rsid w:val="005E70BB"/>
    <w:rsid w:val="005F1084"/>
    <w:rsid w:val="005F171E"/>
    <w:rsid w:val="005F35CA"/>
    <w:rsid w:val="005F5CE3"/>
    <w:rsid w:val="005F6F19"/>
    <w:rsid w:val="006000D6"/>
    <w:rsid w:val="00600B22"/>
    <w:rsid w:val="00602622"/>
    <w:rsid w:val="00602E0D"/>
    <w:rsid w:val="006059B1"/>
    <w:rsid w:val="0060633F"/>
    <w:rsid w:val="0060695F"/>
    <w:rsid w:val="00607E30"/>
    <w:rsid w:val="00611AFC"/>
    <w:rsid w:val="00612A4B"/>
    <w:rsid w:val="00613527"/>
    <w:rsid w:val="006140B7"/>
    <w:rsid w:val="00614EAE"/>
    <w:rsid w:val="006152AE"/>
    <w:rsid w:val="006152B5"/>
    <w:rsid w:val="006152F6"/>
    <w:rsid w:val="00615944"/>
    <w:rsid w:val="00616673"/>
    <w:rsid w:val="00617F90"/>
    <w:rsid w:val="00621FEE"/>
    <w:rsid w:val="006230BB"/>
    <w:rsid w:val="0062362C"/>
    <w:rsid w:val="00623E2C"/>
    <w:rsid w:val="006246DD"/>
    <w:rsid w:val="0062472E"/>
    <w:rsid w:val="0062473F"/>
    <w:rsid w:val="00624AE1"/>
    <w:rsid w:val="00624EA9"/>
    <w:rsid w:val="006250F2"/>
    <w:rsid w:val="00627200"/>
    <w:rsid w:val="0063045E"/>
    <w:rsid w:val="006319EE"/>
    <w:rsid w:val="00632A7B"/>
    <w:rsid w:val="0063334A"/>
    <w:rsid w:val="006337ED"/>
    <w:rsid w:val="00633B42"/>
    <w:rsid w:val="00633F63"/>
    <w:rsid w:val="00634C6B"/>
    <w:rsid w:val="00634E96"/>
    <w:rsid w:val="006351C0"/>
    <w:rsid w:val="0063704F"/>
    <w:rsid w:val="006408D4"/>
    <w:rsid w:val="00640D13"/>
    <w:rsid w:val="00641A25"/>
    <w:rsid w:val="0064215F"/>
    <w:rsid w:val="0064277C"/>
    <w:rsid w:val="006431E7"/>
    <w:rsid w:val="00643CA1"/>
    <w:rsid w:val="00644934"/>
    <w:rsid w:val="00645B15"/>
    <w:rsid w:val="00645C3B"/>
    <w:rsid w:val="0064614C"/>
    <w:rsid w:val="00646CE7"/>
    <w:rsid w:val="00646D9E"/>
    <w:rsid w:val="006476B6"/>
    <w:rsid w:val="00647856"/>
    <w:rsid w:val="0065040A"/>
    <w:rsid w:val="00651471"/>
    <w:rsid w:val="006528D4"/>
    <w:rsid w:val="00652DFA"/>
    <w:rsid w:val="00653F22"/>
    <w:rsid w:val="0065400A"/>
    <w:rsid w:val="0065430B"/>
    <w:rsid w:val="00656BE9"/>
    <w:rsid w:val="00657076"/>
    <w:rsid w:val="00661346"/>
    <w:rsid w:val="006617A9"/>
    <w:rsid w:val="00661A1E"/>
    <w:rsid w:val="00662FDA"/>
    <w:rsid w:val="0066550D"/>
    <w:rsid w:val="006658A8"/>
    <w:rsid w:val="00665C8B"/>
    <w:rsid w:val="00665F38"/>
    <w:rsid w:val="00667BED"/>
    <w:rsid w:val="00667ED7"/>
    <w:rsid w:val="00670941"/>
    <w:rsid w:val="00671D6F"/>
    <w:rsid w:val="006722D9"/>
    <w:rsid w:val="0067286B"/>
    <w:rsid w:val="00672A69"/>
    <w:rsid w:val="00673AA5"/>
    <w:rsid w:val="00675875"/>
    <w:rsid w:val="00675EF5"/>
    <w:rsid w:val="00676137"/>
    <w:rsid w:val="00676C10"/>
    <w:rsid w:val="00676D82"/>
    <w:rsid w:val="00677B22"/>
    <w:rsid w:val="00680180"/>
    <w:rsid w:val="00681140"/>
    <w:rsid w:val="00681535"/>
    <w:rsid w:val="0068418A"/>
    <w:rsid w:val="006842CF"/>
    <w:rsid w:val="00684D9C"/>
    <w:rsid w:val="00686532"/>
    <w:rsid w:val="00691452"/>
    <w:rsid w:val="0069179E"/>
    <w:rsid w:val="0069289A"/>
    <w:rsid w:val="00693A3D"/>
    <w:rsid w:val="00693DB8"/>
    <w:rsid w:val="0069423F"/>
    <w:rsid w:val="00694794"/>
    <w:rsid w:val="00695B3A"/>
    <w:rsid w:val="0069628C"/>
    <w:rsid w:val="006965EE"/>
    <w:rsid w:val="00696C44"/>
    <w:rsid w:val="00696C9E"/>
    <w:rsid w:val="006A07BC"/>
    <w:rsid w:val="006A0DC3"/>
    <w:rsid w:val="006A0EA5"/>
    <w:rsid w:val="006A1C03"/>
    <w:rsid w:val="006A2677"/>
    <w:rsid w:val="006A2F6C"/>
    <w:rsid w:val="006A3A70"/>
    <w:rsid w:val="006A4007"/>
    <w:rsid w:val="006A5AFA"/>
    <w:rsid w:val="006A5B8E"/>
    <w:rsid w:val="006A5E9B"/>
    <w:rsid w:val="006B13A2"/>
    <w:rsid w:val="006B2347"/>
    <w:rsid w:val="006B2C40"/>
    <w:rsid w:val="006B33AD"/>
    <w:rsid w:val="006B58C5"/>
    <w:rsid w:val="006B60EC"/>
    <w:rsid w:val="006B6623"/>
    <w:rsid w:val="006B6649"/>
    <w:rsid w:val="006B6935"/>
    <w:rsid w:val="006B6B50"/>
    <w:rsid w:val="006C004E"/>
    <w:rsid w:val="006C109D"/>
    <w:rsid w:val="006C1BEF"/>
    <w:rsid w:val="006C1F6F"/>
    <w:rsid w:val="006C2D26"/>
    <w:rsid w:val="006C50FB"/>
    <w:rsid w:val="006C5BBA"/>
    <w:rsid w:val="006C5E13"/>
    <w:rsid w:val="006C5F15"/>
    <w:rsid w:val="006C6571"/>
    <w:rsid w:val="006C7B49"/>
    <w:rsid w:val="006D11BF"/>
    <w:rsid w:val="006D1259"/>
    <w:rsid w:val="006D23C5"/>
    <w:rsid w:val="006D24F1"/>
    <w:rsid w:val="006D35B3"/>
    <w:rsid w:val="006D39F6"/>
    <w:rsid w:val="006D3B72"/>
    <w:rsid w:val="006D3B8C"/>
    <w:rsid w:val="006D444E"/>
    <w:rsid w:val="006D4596"/>
    <w:rsid w:val="006D498E"/>
    <w:rsid w:val="006D64F2"/>
    <w:rsid w:val="006E00FA"/>
    <w:rsid w:val="006E06FB"/>
    <w:rsid w:val="006E1D58"/>
    <w:rsid w:val="006E260A"/>
    <w:rsid w:val="006E2AFF"/>
    <w:rsid w:val="006E2D38"/>
    <w:rsid w:val="006E358E"/>
    <w:rsid w:val="006E3E77"/>
    <w:rsid w:val="006E5C3F"/>
    <w:rsid w:val="006E6593"/>
    <w:rsid w:val="006E6691"/>
    <w:rsid w:val="006E6BA7"/>
    <w:rsid w:val="006E775C"/>
    <w:rsid w:val="006F0EF0"/>
    <w:rsid w:val="006F197D"/>
    <w:rsid w:val="006F1EA6"/>
    <w:rsid w:val="006F2C44"/>
    <w:rsid w:val="006F382D"/>
    <w:rsid w:val="006F4E07"/>
    <w:rsid w:val="006F509A"/>
    <w:rsid w:val="006F6359"/>
    <w:rsid w:val="00700096"/>
    <w:rsid w:val="007010E1"/>
    <w:rsid w:val="00701280"/>
    <w:rsid w:val="00701B5D"/>
    <w:rsid w:val="0070270F"/>
    <w:rsid w:val="00702DD1"/>
    <w:rsid w:val="00702FAF"/>
    <w:rsid w:val="00703175"/>
    <w:rsid w:val="00704062"/>
    <w:rsid w:val="00704FAC"/>
    <w:rsid w:val="00704FF4"/>
    <w:rsid w:val="00705943"/>
    <w:rsid w:val="0070594B"/>
    <w:rsid w:val="00706882"/>
    <w:rsid w:val="00707094"/>
    <w:rsid w:val="007074B5"/>
    <w:rsid w:val="00710016"/>
    <w:rsid w:val="00710031"/>
    <w:rsid w:val="00710406"/>
    <w:rsid w:val="007104F9"/>
    <w:rsid w:val="00710CF5"/>
    <w:rsid w:val="00710E00"/>
    <w:rsid w:val="00711364"/>
    <w:rsid w:val="007114E5"/>
    <w:rsid w:val="00712B1B"/>
    <w:rsid w:val="00714788"/>
    <w:rsid w:val="00714EAE"/>
    <w:rsid w:val="007151F7"/>
    <w:rsid w:val="00715E19"/>
    <w:rsid w:val="007166DD"/>
    <w:rsid w:val="00717BD8"/>
    <w:rsid w:val="007214EC"/>
    <w:rsid w:val="007223E1"/>
    <w:rsid w:val="0072322F"/>
    <w:rsid w:val="007235B0"/>
    <w:rsid w:val="0072427B"/>
    <w:rsid w:val="00724B5E"/>
    <w:rsid w:val="007268D3"/>
    <w:rsid w:val="007273EC"/>
    <w:rsid w:val="00735950"/>
    <w:rsid w:val="007371FE"/>
    <w:rsid w:val="00740A14"/>
    <w:rsid w:val="00740C62"/>
    <w:rsid w:val="00740D9F"/>
    <w:rsid w:val="00743730"/>
    <w:rsid w:val="00746232"/>
    <w:rsid w:val="007470D1"/>
    <w:rsid w:val="0075177F"/>
    <w:rsid w:val="007517BE"/>
    <w:rsid w:val="00752A03"/>
    <w:rsid w:val="00752D76"/>
    <w:rsid w:val="00753BC2"/>
    <w:rsid w:val="00754C9B"/>
    <w:rsid w:val="00755376"/>
    <w:rsid w:val="007561AB"/>
    <w:rsid w:val="00756346"/>
    <w:rsid w:val="00756CC1"/>
    <w:rsid w:val="007571CF"/>
    <w:rsid w:val="0076003F"/>
    <w:rsid w:val="00760235"/>
    <w:rsid w:val="00760EE0"/>
    <w:rsid w:val="00760FAC"/>
    <w:rsid w:val="00761472"/>
    <w:rsid w:val="00761E06"/>
    <w:rsid w:val="00762283"/>
    <w:rsid w:val="00762916"/>
    <w:rsid w:val="00762CC7"/>
    <w:rsid w:val="0077071A"/>
    <w:rsid w:val="007731E0"/>
    <w:rsid w:val="0077462B"/>
    <w:rsid w:val="00774CF6"/>
    <w:rsid w:val="007753E7"/>
    <w:rsid w:val="007759B2"/>
    <w:rsid w:val="007759F3"/>
    <w:rsid w:val="0077638D"/>
    <w:rsid w:val="00776841"/>
    <w:rsid w:val="007774EA"/>
    <w:rsid w:val="00780863"/>
    <w:rsid w:val="0078099A"/>
    <w:rsid w:val="00781F29"/>
    <w:rsid w:val="00783496"/>
    <w:rsid w:val="007838CA"/>
    <w:rsid w:val="0078481F"/>
    <w:rsid w:val="007857D8"/>
    <w:rsid w:val="00785A99"/>
    <w:rsid w:val="00785B03"/>
    <w:rsid w:val="007867D2"/>
    <w:rsid w:val="007878C5"/>
    <w:rsid w:val="00791A68"/>
    <w:rsid w:val="00791EF7"/>
    <w:rsid w:val="00793500"/>
    <w:rsid w:val="00793F7F"/>
    <w:rsid w:val="0079451D"/>
    <w:rsid w:val="00794EBB"/>
    <w:rsid w:val="00795507"/>
    <w:rsid w:val="007955A2"/>
    <w:rsid w:val="00795EC9"/>
    <w:rsid w:val="00796179"/>
    <w:rsid w:val="007963ED"/>
    <w:rsid w:val="007A0078"/>
    <w:rsid w:val="007A10B4"/>
    <w:rsid w:val="007A16C9"/>
    <w:rsid w:val="007A1ABF"/>
    <w:rsid w:val="007A2E9D"/>
    <w:rsid w:val="007A3753"/>
    <w:rsid w:val="007A58C1"/>
    <w:rsid w:val="007A6064"/>
    <w:rsid w:val="007A6114"/>
    <w:rsid w:val="007A6E9D"/>
    <w:rsid w:val="007A7F35"/>
    <w:rsid w:val="007B2913"/>
    <w:rsid w:val="007B2E76"/>
    <w:rsid w:val="007B37D5"/>
    <w:rsid w:val="007B3D86"/>
    <w:rsid w:val="007B3E74"/>
    <w:rsid w:val="007C010C"/>
    <w:rsid w:val="007C0241"/>
    <w:rsid w:val="007C0655"/>
    <w:rsid w:val="007C0F23"/>
    <w:rsid w:val="007C1159"/>
    <w:rsid w:val="007C23D7"/>
    <w:rsid w:val="007C26BB"/>
    <w:rsid w:val="007C3324"/>
    <w:rsid w:val="007C41C2"/>
    <w:rsid w:val="007C4DD1"/>
    <w:rsid w:val="007C64E6"/>
    <w:rsid w:val="007C7134"/>
    <w:rsid w:val="007C7BCE"/>
    <w:rsid w:val="007C7FBE"/>
    <w:rsid w:val="007D0282"/>
    <w:rsid w:val="007D0D01"/>
    <w:rsid w:val="007D1372"/>
    <w:rsid w:val="007D1BAF"/>
    <w:rsid w:val="007D30EA"/>
    <w:rsid w:val="007D3B92"/>
    <w:rsid w:val="007D4D61"/>
    <w:rsid w:val="007D56A5"/>
    <w:rsid w:val="007D5959"/>
    <w:rsid w:val="007D62D2"/>
    <w:rsid w:val="007D7383"/>
    <w:rsid w:val="007D78DA"/>
    <w:rsid w:val="007E16CF"/>
    <w:rsid w:val="007E1B39"/>
    <w:rsid w:val="007E248D"/>
    <w:rsid w:val="007E46A7"/>
    <w:rsid w:val="007E4C94"/>
    <w:rsid w:val="007E5F6F"/>
    <w:rsid w:val="007E7179"/>
    <w:rsid w:val="007F027B"/>
    <w:rsid w:val="007F1565"/>
    <w:rsid w:val="007F15B7"/>
    <w:rsid w:val="007F1883"/>
    <w:rsid w:val="007F198B"/>
    <w:rsid w:val="007F199C"/>
    <w:rsid w:val="007F2779"/>
    <w:rsid w:val="007F3059"/>
    <w:rsid w:val="007F3346"/>
    <w:rsid w:val="007F4992"/>
    <w:rsid w:val="007F5961"/>
    <w:rsid w:val="007F674A"/>
    <w:rsid w:val="007F7961"/>
    <w:rsid w:val="0080137A"/>
    <w:rsid w:val="008021C9"/>
    <w:rsid w:val="00802730"/>
    <w:rsid w:val="00803714"/>
    <w:rsid w:val="00804320"/>
    <w:rsid w:val="008053A9"/>
    <w:rsid w:val="00805AAC"/>
    <w:rsid w:val="00805C0C"/>
    <w:rsid w:val="00806558"/>
    <w:rsid w:val="00806C46"/>
    <w:rsid w:val="00807C89"/>
    <w:rsid w:val="00807CCE"/>
    <w:rsid w:val="0081298A"/>
    <w:rsid w:val="00813031"/>
    <w:rsid w:val="00813902"/>
    <w:rsid w:val="008156C9"/>
    <w:rsid w:val="00816375"/>
    <w:rsid w:val="0081684E"/>
    <w:rsid w:val="008173CC"/>
    <w:rsid w:val="008178EB"/>
    <w:rsid w:val="0082007E"/>
    <w:rsid w:val="00820505"/>
    <w:rsid w:val="00820911"/>
    <w:rsid w:val="00821E15"/>
    <w:rsid w:val="00822981"/>
    <w:rsid w:val="00823364"/>
    <w:rsid w:val="00823DA2"/>
    <w:rsid w:val="00825970"/>
    <w:rsid w:val="00826243"/>
    <w:rsid w:val="008267D1"/>
    <w:rsid w:val="00827723"/>
    <w:rsid w:val="008278C1"/>
    <w:rsid w:val="00832A8C"/>
    <w:rsid w:val="00833336"/>
    <w:rsid w:val="008333E5"/>
    <w:rsid w:val="00834464"/>
    <w:rsid w:val="00834F4F"/>
    <w:rsid w:val="008366E3"/>
    <w:rsid w:val="00840DD9"/>
    <w:rsid w:val="008413C7"/>
    <w:rsid w:val="00841569"/>
    <w:rsid w:val="00841AB7"/>
    <w:rsid w:val="00841B44"/>
    <w:rsid w:val="00842546"/>
    <w:rsid w:val="008431DB"/>
    <w:rsid w:val="00846515"/>
    <w:rsid w:val="00850330"/>
    <w:rsid w:val="00850993"/>
    <w:rsid w:val="0085262B"/>
    <w:rsid w:val="008526B9"/>
    <w:rsid w:val="0085294D"/>
    <w:rsid w:val="00852EAE"/>
    <w:rsid w:val="00853304"/>
    <w:rsid w:val="00854B64"/>
    <w:rsid w:val="00855AD6"/>
    <w:rsid w:val="00856367"/>
    <w:rsid w:val="00856CB7"/>
    <w:rsid w:val="00856E83"/>
    <w:rsid w:val="008579DF"/>
    <w:rsid w:val="00857B99"/>
    <w:rsid w:val="00861760"/>
    <w:rsid w:val="008617F4"/>
    <w:rsid w:val="00862474"/>
    <w:rsid w:val="008631A7"/>
    <w:rsid w:val="00863791"/>
    <w:rsid w:val="00863A30"/>
    <w:rsid w:val="008644B1"/>
    <w:rsid w:val="00864E8A"/>
    <w:rsid w:val="0086501E"/>
    <w:rsid w:val="0086598E"/>
    <w:rsid w:val="008670CD"/>
    <w:rsid w:val="0086751C"/>
    <w:rsid w:val="0087017F"/>
    <w:rsid w:val="0087026B"/>
    <w:rsid w:val="0087336C"/>
    <w:rsid w:val="00873539"/>
    <w:rsid w:val="008749D5"/>
    <w:rsid w:val="00874BB0"/>
    <w:rsid w:val="00875E68"/>
    <w:rsid w:val="00876B4A"/>
    <w:rsid w:val="00877F9C"/>
    <w:rsid w:val="008809C2"/>
    <w:rsid w:val="0088145A"/>
    <w:rsid w:val="00881831"/>
    <w:rsid w:val="00883639"/>
    <w:rsid w:val="008836C8"/>
    <w:rsid w:val="00883E58"/>
    <w:rsid w:val="00884A07"/>
    <w:rsid w:val="00885893"/>
    <w:rsid w:val="00885D34"/>
    <w:rsid w:val="0088611D"/>
    <w:rsid w:val="00887259"/>
    <w:rsid w:val="00887D59"/>
    <w:rsid w:val="00891A76"/>
    <w:rsid w:val="00892F84"/>
    <w:rsid w:val="00893011"/>
    <w:rsid w:val="00893C29"/>
    <w:rsid w:val="00893DF2"/>
    <w:rsid w:val="00894B67"/>
    <w:rsid w:val="00894D82"/>
    <w:rsid w:val="00895211"/>
    <w:rsid w:val="00895421"/>
    <w:rsid w:val="00895D52"/>
    <w:rsid w:val="00896329"/>
    <w:rsid w:val="008A01CF"/>
    <w:rsid w:val="008A068F"/>
    <w:rsid w:val="008A0745"/>
    <w:rsid w:val="008A0B2B"/>
    <w:rsid w:val="008A18C1"/>
    <w:rsid w:val="008A1F9F"/>
    <w:rsid w:val="008A361D"/>
    <w:rsid w:val="008A46BA"/>
    <w:rsid w:val="008B06AA"/>
    <w:rsid w:val="008B1DB8"/>
    <w:rsid w:val="008B234A"/>
    <w:rsid w:val="008B309B"/>
    <w:rsid w:val="008B46C6"/>
    <w:rsid w:val="008B513B"/>
    <w:rsid w:val="008B5D4A"/>
    <w:rsid w:val="008B5DC4"/>
    <w:rsid w:val="008B6F89"/>
    <w:rsid w:val="008B707E"/>
    <w:rsid w:val="008B7CD0"/>
    <w:rsid w:val="008C12C9"/>
    <w:rsid w:val="008C14BB"/>
    <w:rsid w:val="008C19FA"/>
    <w:rsid w:val="008C1AF7"/>
    <w:rsid w:val="008C2B8E"/>
    <w:rsid w:val="008C2E11"/>
    <w:rsid w:val="008C5BDB"/>
    <w:rsid w:val="008C5EE8"/>
    <w:rsid w:val="008C6464"/>
    <w:rsid w:val="008C6CBC"/>
    <w:rsid w:val="008C7093"/>
    <w:rsid w:val="008D16BF"/>
    <w:rsid w:val="008D1F0E"/>
    <w:rsid w:val="008D3487"/>
    <w:rsid w:val="008D41A7"/>
    <w:rsid w:val="008D4941"/>
    <w:rsid w:val="008D508F"/>
    <w:rsid w:val="008D5A41"/>
    <w:rsid w:val="008D61DE"/>
    <w:rsid w:val="008D776C"/>
    <w:rsid w:val="008D797A"/>
    <w:rsid w:val="008D7A81"/>
    <w:rsid w:val="008E0754"/>
    <w:rsid w:val="008E0DE5"/>
    <w:rsid w:val="008E1EA7"/>
    <w:rsid w:val="008E2F35"/>
    <w:rsid w:val="008E439C"/>
    <w:rsid w:val="008E4963"/>
    <w:rsid w:val="008E4EDD"/>
    <w:rsid w:val="008E5852"/>
    <w:rsid w:val="008E59FF"/>
    <w:rsid w:val="008E61D3"/>
    <w:rsid w:val="008E66BC"/>
    <w:rsid w:val="008E78F2"/>
    <w:rsid w:val="008F0AD4"/>
    <w:rsid w:val="008F0E40"/>
    <w:rsid w:val="008F201F"/>
    <w:rsid w:val="008F2A54"/>
    <w:rsid w:val="008F50A4"/>
    <w:rsid w:val="008F590A"/>
    <w:rsid w:val="008F5D1F"/>
    <w:rsid w:val="008F5E3B"/>
    <w:rsid w:val="009005AF"/>
    <w:rsid w:val="00900E28"/>
    <w:rsid w:val="009038A7"/>
    <w:rsid w:val="00904D80"/>
    <w:rsid w:val="00904F68"/>
    <w:rsid w:val="00905594"/>
    <w:rsid w:val="00905607"/>
    <w:rsid w:val="00905FEC"/>
    <w:rsid w:val="00906016"/>
    <w:rsid w:val="00907005"/>
    <w:rsid w:val="0090744C"/>
    <w:rsid w:val="009079BC"/>
    <w:rsid w:val="00907EAB"/>
    <w:rsid w:val="00910D25"/>
    <w:rsid w:val="00912773"/>
    <w:rsid w:val="009128E1"/>
    <w:rsid w:val="0091448C"/>
    <w:rsid w:val="00914AC4"/>
    <w:rsid w:val="00914EC9"/>
    <w:rsid w:val="00915BC6"/>
    <w:rsid w:val="009200ED"/>
    <w:rsid w:val="0092137E"/>
    <w:rsid w:val="00921D13"/>
    <w:rsid w:val="0092511A"/>
    <w:rsid w:val="00925664"/>
    <w:rsid w:val="00925A93"/>
    <w:rsid w:val="009270FA"/>
    <w:rsid w:val="009274F3"/>
    <w:rsid w:val="00930827"/>
    <w:rsid w:val="00931847"/>
    <w:rsid w:val="009323C7"/>
    <w:rsid w:val="00932479"/>
    <w:rsid w:val="009325E0"/>
    <w:rsid w:val="00932703"/>
    <w:rsid w:val="00932ACD"/>
    <w:rsid w:val="009342B7"/>
    <w:rsid w:val="00935B51"/>
    <w:rsid w:val="00935FD6"/>
    <w:rsid w:val="00937D64"/>
    <w:rsid w:val="00940F2A"/>
    <w:rsid w:val="009412E6"/>
    <w:rsid w:val="009416B6"/>
    <w:rsid w:val="00945C41"/>
    <w:rsid w:val="00950250"/>
    <w:rsid w:val="0095168C"/>
    <w:rsid w:val="00952E94"/>
    <w:rsid w:val="00952EA3"/>
    <w:rsid w:val="009546FC"/>
    <w:rsid w:val="00954993"/>
    <w:rsid w:val="00955506"/>
    <w:rsid w:val="00955B43"/>
    <w:rsid w:val="009560F8"/>
    <w:rsid w:val="009566CE"/>
    <w:rsid w:val="00956914"/>
    <w:rsid w:val="00956AAD"/>
    <w:rsid w:val="00961093"/>
    <w:rsid w:val="009610EB"/>
    <w:rsid w:val="009617B2"/>
    <w:rsid w:val="00961A3D"/>
    <w:rsid w:val="00961DF6"/>
    <w:rsid w:val="0096220C"/>
    <w:rsid w:val="0096415F"/>
    <w:rsid w:val="00964338"/>
    <w:rsid w:val="00966821"/>
    <w:rsid w:val="00971BC0"/>
    <w:rsid w:val="00974401"/>
    <w:rsid w:val="009802D2"/>
    <w:rsid w:val="00980BAC"/>
    <w:rsid w:val="00982FCC"/>
    <w:rsid w:val="00983B1D"/>
    <w:rsid w:val="00984C2C"/>
    <w:rsid w:val="00984D7C"/>
    <w:rsid w:val="00986A94"/>
    <w:rsid w:val="00986FA7"/>
    <w:rsid w:val="009879DB"/>
    <w:rsid w:val="00990119"/>
    <w:rsid w:val="009904FA"/>
    <w:rsid w:val="00990D28"/>
    <w:rsid w:val="00991BE3"/>
    <w:rsid w:val="009920ED"/>
    <w:rsid w:val="0099287E"/>
    <w:rsid w:val="00992A9A"/>
    <w:rsid w:val="00995162"/>
    <w:rsid w:val="009958BB"/>
    <w:rsid w:val="00996B6C"/>
    <w:rsid w:val="009A0EC1"/>
    <w:rsid w:val="009A17D4"/>
    <w:rsid w:val="009A1E78"/>
    <w:rsid w:val="009A1F26"/>
    <w:rsid w:val="009A44A2"/>
    <w:rsid w:val="009A6563"/>
    <w:rsid w:val="009A70D1"/>
    <w:rsid w:val="009B08F5"/>
    <w:rsid w:val="009B0D3B"/>
    <w:rsid w:val="009B1BEA"/>
    <w:rsid w:val="009B1E4B"/>
    <w:rsid w:val="009B1E55"/>
    <w:rsid w:val="009B3DAF"/>
    <w:rsid w:val="009B4292"/>
    <w:rsid w:val="009B4BCC"/>
    <w:rsid w:val="009B606E"/>
    <w:rsid w:val="009B6487"/>
    <w:rsid w:val="009B67DA"/>
    <w:rsid w:val="009B6BA8"/>
    <w:rsid w:val="009B73DB"/>
    <w:rsid w:val="009B7599"/>
    <w:rsid w:val="009C05C4"/>
    <w:rsid w:val="009C1756"/>
    <w:rsid w:val="009C1CBF"/>
    <w:rsid w:val="009C32AE"/>
    <w:rsid w:val="009C33DB"/>
    <w:rsid w:val="009C35F8"/>
    <w:rsid w:val="009C3747"/>
    <w:rsid w:val="009C4112"/>
    <w:rsid w:val="009C43F0"/>
    <w:rsid w:val="009C48BB"/>
    <w:rsid w:val="009C74E7"/>
    <w:rsid w:val="009C771B"/>
    <w:rsid w:val="009C7808"/>
    <w:rsid w:val="009C7958"/>
    <w:rsid w:val="009D0FD2"/>
    <w:rsid w:val="009D46EC"/>
    <w:rsid w:val="009D559F"/>
    <w:rsid w:val="009E1296"/>
    <w:rsid w:val="009E2371"/>
    <w:rsid w:val="009E43CB"/>
    <w:rsid w:val="009E49A2"/>
    <w:rsid w:val="009E4AF8"/>
    <w:rsid w:val="009E4F30"/>
    <w:rsid w:val="009E520F"/>
    <w:rsid w:val="009E730A"/>
    <w:rsid w:val="009E7972"/>
    <w:rsid w:val="009F0C7F"/>
    <w:rsid w:val="009F0F4D"/>
    <w:rsid w:val="009F1401"/>
    <w:rsid w:val="009F154A"/>
    <w:rsid w:val="009F1F00"/>
    <w:rsid w:val="009F22DA"/>
    <w:rsid w:val="009F2350"/>
    <w:rsid w:val="009F3C8C"/>
    <w:rsid w:val="009F450D"/>
    <w:rsid w:val="009F5059"/>
    <w:rsid w:val="009F6243"/>
    <w:rsid w:val="009F7022"/>
    <w:rsid w:val="009F7113"/>
    <w:rsid w:val="009F7117"/>
    <w:rsid w:val="009F7781"/>
    <w:rsid w:val="00A00B43"/>
    <w:rsid w:val="00A01E4C"/>
    <w:rsid w:val="00A026E9"/>
    <w:rsid w:val="00A05E10"/>
    <w:rsid w:val="00A06170"/>
    <w:rsid w:val="00A06ED4"/>
    <w:rsid w:val="00A073A7"/>
    <w:rsid w:val="00A10EB8"/>
    <w:rsid w:val="00A11B20"/>
    <w:rsid w:val="00A122D1"/>
    <w:rsid w:val="00A13FE1"/>
    <w:rsid w:val="00A15015"/>
    <w:rsid w:val="00A15A0C"/>
    <w:rsid w:val="00A15CA6"/>
    <w:rsid w:val="00A163BB"/>
    <w:rsid w:val="00A17E6D"/>
    <w:rsid w:val="00A20B04"/>
    <w:rsid w:val="00A20E0A"/>
    <w:rsid w:val="00A21536"/>
    <w:rsid w:val="00A21CD5"/>
    <w:rsid w:val="00A22554"/>
    <w:rsid w:val="00A245E4"/>
    <w:rsid w:val="00A24B68"/>
    <w:rsid w:val="00A24C68"/>
    <w:rsid w:val="00A326EE"/>
    <w:rsid w:val="00A34320"/>
    <w:rsid w:val="00A347D1"/>
    <w:rsid w:val="00A34B3A"/>
    <w:rsid w:val="00A35014"/>
    <w:rsid w:val="00A3517D"/>
    <w:rsid w:val="00A35586"/>
    <w:rsid w:val="00A364B7"/>
    <w:rsid w:val="00A3775D"/>
    <w:rsid w:val="00A400BA"/>
    <w:rsid w:val="00A404B1"/>
    <w:rsid w:val="00A404EA"/>
    <w:rsid w:val="00A4136D"/>
    <w:rsid w:val="00A42905"/>
    <w:rsid w:val="00A43095"/>
    <w:rsid w:val="00A449AF"/>
    <w:rsid w:val="00A44B90"/>
    <w:rsid w:val="00A46411"/>
    <w:rsid w:val="00A4788B"/>
    <w:rsid w:val="00A47B0B"/>
    <w:rsid w:val="00A47DC9"/>
    <w:rsid w:val="00A47F8F"/>
    <w:rsid w:val="00A50410"/>
    <w:rsid w:val="00A5235D"/>
    <w:rsid w:val="00A52919"/>
    <w:rsid w:val="00A54CD1"/>
    <w:rsid w:val="00A550CE"/>
    <w:rsid w:val="00A55207"/>
    <w:rsid w:val="00A572BA"/>
    <w:rsid w:val="00A57DE8"/>
    <w:rsid w:val="00A57E09"/>
    <w:rsid w:val="00A60C81"/>
    <w:rsid w:val="00A611AA"/>
    <w:rsid w:val="00A6158D"/>
    <w:rsid w:val="00A6218D"/>
    <w:rsid w:val="00A63D4C"/>
    <w:rsid w:val="00A63E1E"/>
    <w:rsid w:val="00A65929"/>
    <w:rsid w:val="00A6610A"/>
    <w:rsid w:val="00A66E75"/>
    <w:rsid w:val="00A70381"/>
    <w:rsid w:val="00A7049B"/>
    <w:rsid w:val="00A70565"/>
    <w:rsid w:val="00A70B3D"/>
    <w:rsid w:val="00A70C68"/>
    <w:rsid w:val="00A719E1"/>
    <w:rsid w:val="00A723EB"/>
    <w:rsid w:val="00A7389F"/>
    <w:rsid w:val="00A7400F"/>
    <w:rsid w:val="00A7478A"/>
    <w:rsid w:val="00A7530E"/>
    <w:rsid w:val="00A75678"/>
    <w:rsid w:val="00A7591B"/>
    <w:rsid w:val="00A75B57"/>
    <w:rsid w:val="00A75B7A"/>
    <w:rsid w:val="00A76AFB"/>
    <w:rsid w:val="00A76D37"/>
    <w:rsid w:val="00A76EA4"/>
    <w:rsid w:val="00A814AE"/>
    <w:rsid w:val="00A816BF"/>
    <w:rsid w:val="00A81C4A"/>
    <w:rsid w:val="00A83722"/>
    <w:rsid w:val="00A84BF5"/>
    <w:rsid w:val="00A85480"/>
    <w:rsid w:val="00A85F79"/>
    <w:rsid w:val="00A860E0"/>
    <w:rsid w:val="00A87A9B"/>
    <w:rsid w:val="00A91110"/>
    <w:rsid w:val="00A917E1"/>
    <w:rsid w:val="00A9188F"/>
    <w:rsid w:val="00A91A7E"/>
    <w:rsid w:val="00A9224E"/>
    <w:rsid w:val="00A928D8"/>
    <w:rsid w:val="00A935F0"/>
    <w:rsid w:val="00A937BA"/>
    <w:rsid w:val="00A945B8"/>
    <w:rsid w:val="00A95E31"/>
    <w:rsid w:val="00A95F82"/>
    <w:rsid w:val="00A961A3"/>
    <w:rsid w:val="00A967F8"/>
    <w:rsid w:val="00A9798E"/>
    <w:rsid w:val="00A97991"/>
    <w:rsid w:val="00A97A4F"/>
    <w:rsid w:val="00A97F7F"/>
    <w:rsid w:val="00AA1B08"/>
    <w:rsid w:val="00AA1E14"/>
    <w:rsid w:val="00AA268D"/>
    <w:rsid w:val="00AA26E9"/>
    <w:rsid w:val="00AA34EB"/>
    <w:rsid w:val="00AA60E3"/>
    <w:rsid w:val="00AB2073"/>
    <w:rsid w:val="00AB2893"/>
    <w:rsid w:val="00AB380C"/>
    <w:rsid w:val="00AB403E"/>
    <w:rsid w:val="00AB4162"/>
    <w:rsid w:val="00AB5719"/>
    <w:rsid w:val="00AB6799"/>
    <w:rsid w:val="00AB72A2"/>
    <w:rsid w:val="00AB7BD6"/>
    <w:rsid w:val="00AC13B2"/>
    <w:rsid w:val="00AC16D5"/>
    <w:rsid w:val="00AC1ED6"/>
    <w:rsid w:val="00AC2CD7"/>
    <w:rsid w:val="00AC3648"/>
    <w:rsid w:val="00AC3677"/>
    <w:rsid w:val="00AC47E1"/>
    <w:rsid w:val="00AC4D46"/>
    <w:rsid w:val="00AC7ED1"/>
    <w:rsid w:val="00AD0120"/>
    <w:rsid w:val="00AD067E"/>
    <w:rsid w:val="00AD1A43"/>
    <w:rsid w:val="00AD44CB"/>
    <w:rsid w:val="00AD4576"/>
    <w:rsid w:val="00AD4B00"/>
    <w:rsid w:val="00AD4E72"/>
    <w:rsid w:val="00AD64CA"/>
    <w:rsid w:val="00AD6F0B"/>
    <w:rsid w:val="00AD70EB"/>
    <w:rsid w:val="00AE00AF"/>
    <w:rsid w:val="00AE1210"/>
    <w:rsid w:val="00AE1647"/>
    <w:rsid w:val="00AE20CD"/>
    <w:rsid w:val="00AE3CE0"/>
    <w:rsid w:val="00AE5FFF"/>
    <w:rsid w:val="00AE6604"/>
    <w:rsid w:val="00AE6858"/>
    <w:rsid w:val="00AE7264"/>
    <w:rsid w:val="00AF18DD"/>
    <w:rsid w:val="00AF1B84"/>
    <w:rsid w:val="00AF1D69"/>
    <w:rsid w:val="00AF29CB"/>
    <w:rsid w:val="00AF2AEC"/>
    <w:rsid w:val="00AF37C4"/>
    <w:rsid w:val="00AF398E"/>
    <w:rsid w:val="00AF3B22"/>
    <w:rsid w:val="00AF46BC"/>
    <w:rsid w:val="00AF4705"/>
    <w:rsid w:val="00AF4A5C"/>
    <w:rsid w:val="00AF4E77"/>
    <w:rsid w:val="00AF4F89"/>
    <w:rsid w:val="00AF5969"/>
    <w:rsid w:val="00AF6703"/>
    <w:rsid w:val="00AF6A90"/>
    <w:rsid w:val="00AF7C6F"/>
    <w:rsid w:val="00B003B0"/>
    <w:rsid w:val="00B0050D"/>
    <w:rsid w:val="00B01706"/>
    <w:rsid w:val="00B01CB8"/>
    <w:rsid w:val="00B0236A"/>
    <w:rsid w:val="00B02F01"/>
    <w:rsid w:val="00B0597D"/>
    <w:rsid w:val="00B05BDF"/>
    <w:rsid w:val="00B06AB6"/>
    <w:rsid w:val="00B075B8"/>
    <w:rsid w:val="00B103FC"/>
    <w:rsid w:val="00B10408"/>
    <w:rsid w:val="00B1194E"/>
    <w:rsid w:val="00B13228"/>
    <w:rsid w:val="00B13865"/>
    <w:rsid w:val="00B15D2C"/>
    <w:rsid w:val="00B16A83"/>
    <w:rsid w:val="00B20C40"/>
    <w:rsid w:val="00B20C9C"/>
    <w:rsid w:val="00B219FC"/>
    <w:rsid w:val="00B21B7E"/>
    <w:rsid w:val="00B233F6"/>
    <w:rsid w:val="00B242E2"/>
    <w:rsid w:val="00B2458B"/>
    <w:rsid w:val="00B24661"/>
    <w:rsid w:val="00B27497"/>
    <w:rsid w:val="00B3043A"/>
    <w:rsid w:val="00B307C0"/>
    <w:rsid w:val="00B3100F"/>
    <w:rsid w:val="00B310D9"/>
    <w:rsid w:val="00B31629"/>
    <w:rsid w:val="00B33BE8"/>
    <w:rsid w:val="00B33C53"/>
    <w:rsid w:val="00B3551B"/>
    <w:rsid w:val="00B35726"/>
    <w:rsid w:val="00B3596B"/>
    <w:rsid w:val="00B35B46"/>
    <w:rsid w:val="00B36170"/>
    <w:rsid w:val="00B367EF"/>
    <w:rsid w:val="00B370D9"/>
    <w:rsid w:val="00B37B08"/>
    <w:rsid w:val="00B4061C"/>
    <w:rsid w:val="00B42034"/>
    <w:rsid w:val="00B42A46"/>
    <w:rsid w:val="00B42B30"/>
    <w:rsid w:val="00B42B77"/>
    <w:rsid w:val="00B46E6E"/>
    <w:rsid w:val="00B4710A"/>
    <w:rsid w:val="00B504C8"/>
    <w:rsid w:val="00B51378"/>
    <w:rsid w:val="00B51FFE"/>
    <w:rsid w:val="00B53248"/>
    <w:rsid w:val="00B5369A"/>
    <w:rsid w:val="00B54361"/>
    <w:rsid w:val="00B544C4"/>
    <w:rsid w:val="00B557D8"/>
    <w:rsid w:val="00B5607F"/>
    <w:rsid w:val="00B57072"/>
    <w:rsid w:val="00B574CA"/>
    <w:rsid w:val="00B57807"/>
    <w:rsid w:val="00B60F39"/>
    <w:rsid w:val="00B612E1"/>
    <w:rsid w:val="00B61C81"/>
    <w:rsid w:val="00B6248F"/>
    <w:rsid w:val="00B62E23"/>
    <w:rsid w:val="00B63DFA"/>
    <w:rsid w:val="00B661C5"/>
    <w:rsid w:val="00B665CE"/>
    <w:rsid w:val="00B6662D"/>
    <w:rsid w:val="00B67A54"/>
    <w:rsid w:val="00B70A5C"/>
    <w:rsid w:val="00B70EB6"/>
    <w:rsid w:val="00B70F58"/>
    <w:rsid w:val="00B72421"/>
    <w:rsid w:val="00B735A1"/>
    <w:rsid w:val="00B7500A"/>
    <w:rsid w:val="00B753E0"/>
    <w:rsid w:val="00B76095"/>
    <w:rsid w:val="00B76452"/>
    <w:rsid w:val="00B7672E"/>
    <w:rsid w:val="00B76F4D"/>
    <w:rsid w:val="00B76FEE"/>
    <w:rsid w:val="00B77FFB"/>
    <w:rsid w:val="00B8052A"/>
    <w:rsid w:val="00B80631"/>
    <w:rsid w:val="00B80BEE"/>
    <w:rsid w:val="00B8130C"/>
    <w:rsid w:val="00B816AB"/>
    <w:rsid w:val="00B838A2"/>
    <w:rsid w:val="00B843AC"/>
    <w:rsid w:val="00B85A84"/>
    <w:rsid w:val="00B86A1B"/>
    <w:rsid w:val="00B87072"/>
    <w:rsid w:val="00B876D8"/>
    <w:rsid w:val="00B8793B"/>
    <w:rsid w:val="00B87D51"/>
    <w:rsid w:val="00B90538"/>
    <w:rsid w:val="00B90AC7"/>
    <w:rsid w:val="00B915F5"/>
    <w:rsid w:val="00B92A7E"/>
    <w:rsid w:val="00B93F54"/>
    <w:rsid w:val="00B956B5"/>
    <w:rsid w:val="00B95738"/>
    <w:rsid w:val="00B95903"/>
    <w:rsid w:val="00B95BEB"/>
    <w:rsid w:val="00B9637C"/>
    <w:rsid w:val="00B978C8"/>
    <w:rsid w:val="00B97A7E"/>
    <w:rsid w:val="00BA060C"/>
    <w:rsid w:val="00BA0711"/>
    <w:rsid w:val="00BA0FEF"/>
    <w:rsid w:val="00BA1586"/>
    <w:rsid w:val="00BA20A9"/>
    <w:rsid w:val="00BA24EE"/>
    <w:rsid w:val="00BA29B5"/>
    <w:rsid w:val="00BA37A3"/>
    <w:rsid w:val="00BA40BF"/>
    <w:rsid w:val="00BA4219"/>
    <w:rsid w:val="00BA4E65"/>
    <w:rsid w:val="00BA5FA6"/>
    <w:rsid w:val="00BA61F9"/>
    <w:rsid w:val="00BA655D"/>
    <w:rsid w:val="00BA6FCC"/>
    <w:rsid w:val="00BA75E3"/>
    <w:rsid w:val="00BB0524"/>
    <w:rsid w:val="00BB06B8"/>
    <w:rsid w:val="00BB2E85"/>
    <w:rsid w:val="00BB389B"/>
    <w:rsid w:val="00BB3949"/>
    <w:rsid w:val="00BB3A4E"/>
    <w:rsid w:val="00BB4AF7"/>
    <w:rsid w:val="00BB4E51"/>
    <w:rsid w:val="00BB535B"/>
    <w:rsid w:val="00BB56F3"/>
    <w:rsid w:val="00BB5C83"/>
    <w:rsid w:val="00BB5E79"/>
    <w:rsid w:val="00BB76B9"/>
    <w:rsid w:val="00BC02DF"/>
    <w:rsid w:val="00BC03C2"/>
    <w:rsid w:val="00BC04E9"/>
    <w:rsid w:val="00BC06EC"/>
    <w:rsid w:val="00BC0DF5"/>
    <w:rsid w:val="00BC1DB9"/>
    <w:rsid w:val="00BC3CA3"/>
    <w:rsid w:val="00BC4500"/>
    <w:rsid w:val="00BC4BFD"/>
    <w:rsid w:val="00BC5AE9"/>
    <w:rsid w:val="00BC7139"/>
    <w:rsid w:val="00BC739A"/>
    <w:rsid w:val="00BD051C"/>
    <w:rsid w:val="00BD0AF3"/>
    <w:rsid w:val="00BD1453"/>
    <w:rsid w:val="00BD368F"/>
    <w:rsid w:val="00BD4854"/>
    <w:rsid w:val="00BD5953"/>
    <w:rsid w:val="00BD62C0"/>
    <w:rsid w:val="00BD78A6"/>
    <w:rsid w:val="00BD7A32"/>
    <w:rsid w:val="00BD7DE9"/>
    <w:rsid w:val="00BE287C"/>
    <w:rsid w:val="00BE3193"/>
    <w:rsid w:val="00BE4B72"/>
    <w:rsid w:val="00BE53B3"/>
    <w:rsid w:val="00BE59E1"/>
    <w:rsid w:val="00BE673D"/>
    <w:rsid w:val="00BF19E1"/>
    <w:rsid w:val="00BF256E"/>
    <w:rsid w:val="00BF2BD9"/>
    <w:rsid w:val="00BF502E"/>
    <w:rsid w:val="00BF5135"/>
    <w:rsid w:val="00BF59BC"/>
    <w:rsid w:val="00BF6DF5"/>
    <w:rsid w:val="00BF7983"/>
    <w:rsid w:val="00C016BC"/>
    <w:rsid w:val="00C0172F"/>
    <w:rsid w:val="00C01D48"/>
    <w:rsid w:val="00C0288D"/>
    <w:rsid w:val="00C0299D"/>
    <w:rsid w:val="00C0440D"/>
    <w:rsid w:val="00C04A0E"/>
    <w:rsid w:val="00C06B13"/>
    <w:rsid w:val="00C06C4A"/>
    <w:rsid w:val="00C079BD"/>
    <w:rsid w:val="00C07CBC"/>
    <w:rsid w:val="00C07E35"/>
    <w:rsid w:val="00C07EA6"/>
    <w:rsid w:val="00C1018A"/>
    <w:rsid w:val="00C10299"/>
    <w:rsid w:val="00C104FE"/>
    <w:rsid w:val="00C10527"/>
    <w:rsid w:val="00C1079B"/>
    <w:rsid w:val="00C10C7E"/>
    <w:rsid w:val="00C10D06"/>
    <w:rsid w:val="00C11131"/>
    <w:rsid w:val="00C1150D"/>
    <w:rsid w:val="00C116EE"/>
    <w:rsid w:val="00C1175C"/>
    <w:rsid w:val="00C118D6"/>
    <w:rsid w:val="00C1282F"/>
    <w:rsid w:val="00C12F45"/>
    <w:rsid w:val="00C1561B"/>
    <w:rsid w:val="00C15700"/>
    <w:rsid w:val="00C16CA9"/>
    <w:rsid w:val="00C16E71"/>
    <w:rsid w:val="00C17A7B"/>
    <w:rsid w:val="00C21FA8"/>
    <w:rsid w:val="00C22EA8"/>
    <w:rsid w:val="00C2348C"/>
    <w:rsid w:val="00C2353A"/>
    <w:rsid w:val="00C235D5"/>
    <w:rsid w:val="00C25711"/>
    <w:rsid w:val="00C25CDC"/>
    <w:rsid w:val="00C27DD7"/>
    <w:rsid w:val="00C30118"/>
    <w:rsid w:val="00C3051C"/>
    <w:rsid w:val="00C30BAE"/>
    <w:rsid w:val="00C32931"/>
    <w:rsid w:val="00C32B5A"/>
    <w:rsid w:val="00C33196"/>
    <w:rsid w:val="00C33C73"/>
    <w:rsid w:val="00C34922"/>
    <w:rsid w:val="00C360AD"/>
    <w:rsid w:val="00C364FC"/>
    <w:rsid w:val="00C37390"/>
    <w:rsid w:val="00C373DD"/>
    <w:rsid w:val="00C37844"/>
    <w:rsid w:val="00C4206C"/>
    <w:rsid w:val="00C433EE"/>
    <w:rsid w:val="00C441C6"/>
    <w:rsid w:val="00C44307"/>
    <w:rsid w:val="00C4430A"/>
    <w:rsid w:val="00C447D0"/>
    <w:rsid w:val="00C44ECB"/>
    <w:rsid w:val="00C45D75"/>
    <w:rsid w:val="00C460B5"/>
    <w:rsid w:val="00C468C3"/>
    <w:rsid w:val="00C46B18"/>
    <w:rsid w:val="00C477F9"/>
    <w:rsid w:val="00C47C54"/>
    <w:rsid w:val="00C508BC"/>
    <w:rsid w:val="00C50B9B"/>
    <w:rsid w:val="00C518B1"/>
    <w:rsid w:val="00C51927"/>
    <w:rsid w:val="00C51E07"/>
    <w:rsid w:val="00C5594D"/>
    <w:rsid w:val="00C55E5C"/>
    <w:rsid w:val="00C56382"/>
    <w:rsid w:val="00C61112"/>
    <w:rsid w:val="00C61973"/>
    <w:rsid w:val="00C61A37"/>
    <w:rsid w:val="00C631FE"/>
    <w:rsid w:val="00C644A7"/>
    <w:rsid w:val="00C64B33"/>
    <w:rsid w:val="00C64CAD"/>
    <w:rsid w:val="00C65883"/>
    <w:rsid w:val="00C6601E"/>
    <w:rsid w:val="00C66EF4"/>
    <w:rsid w:val="00C703A3"/>
    <w:rsid w:val="00C72ECE"/>
    <w:rsid w:val="00C73074"/>
    <w:rsid w:val="00C74260"/>
    <w:rsid w:val="00C74B6A"/>
    <w:rsid w:val="00C77C2E"/>
    <w:rsid w:val="00C80656"/>
    <w:rsid w:val="00C8098A"/>
    <w:rsid w:val="00C813A3"/>
    <w:rsid w:val="00C84F42"/>
    <w:rsid w:val="00C8536E"/>
    <w:rsid w:val="00C85E5D"/>
    <w:rsid w:val="00C86FB7"/>
    <w:rsid w:val="00C901FB"/>
    <w:rsid w:val="00C90D0B"/>
    <w:rsid w:val="00C92EDD"/>
    <w:rsid w:val="00C93B86"/>
    <w:rsid w:val="00C93B95"/>
    <w:rsid w:val="00C93C28"/>
    <w:rsid w:val="00C9442C"/>
    <w:rsid w:val="00C94782"/>
    <w:rsid w:val="00C94BCE"/>
    <w:rsid w:val="00C97FB0"/>
    <w:rsid w:val="00CA02FB"/>
    <w:rsid w:val="00CA10D7"/>
    <w:rsid w:val="00CA1BA7"/>
    <w:rsid w:val="00CA2017"/>
    <w:rsid w:val="00CA33ED"/>
    <w:rsid w:val="00CA375C"/>
    <w:rsid w:val="00CA484E"/>
    <w:rsid w:val="00CA49D9"/>
    <w:rsid w:val="00CA6712"/>
    <w:rsid w:val="00CA74D3"/>
    <w:rsid w:val="00CA7653"/>
    <w:rsid w:val="00CA7ABD"/>
    <w:rsid w:val="00CA7B09"/>
    <w:rsid w:val="00CB018A"/>
    <w:rsid w:val="00CB02E8"/>
    <w:rsid w:val="00CB130B"/>
    <w:rsid w:val="00CB25B8"/>
    <w:rsid w:val="00CB270A"/>
    <w:rsid w:val="00CB3B7A"/>
    <w:rsid w:val="00CB3E5D"/>
    <w:rsid w:val="00CB5923"/>
    <w:rsid w:val="00CB599C"/>
    <w:rsid w:val="00CB7281"/>
    <w:rsid w:val="00CB7977"/>
    <w:rsid w:val="00CB7983"/>
    <w:rsid w:val="00CC0B34"/>
    <w:rsid w:val="00CC102E"/>
    <w:rsid w:val="00CC13EF"/>
    <w:rsid w:val="00CC175B"/>
    <w:rsid w:val="00CC344C"/>
    <w:rsid w:val="00CC5F38"/>
    <w:rsid w:val="00CC7327"/>
    <w:rsid w:val="00CC738B"/>
    <w:rsid w:val="00CC7D12"/>
    <w:rsid w:val="00CD22C4"/>
    <w:rsid w:val="00CD254A"/>
    <w:rsid w:val="00CD25CA"/>
    <w:rsid w:val="00CD2C4E"/>
    <w:rsid w:val="00CD39B5"/>
    <w:rsid w:val="00CD48BA"/>
    <w:rsid w:val="00CD549C"/>
    <w:rsid w:val="00CD6064"/>
    <w:rsid w:val="00CD7626"/>
    <w:rsid w:val="00CE016F"/>
    <w:rsid w:val="00CE0348"/>
    <w:rsid w:val="00CE0A73"/>
    <w:rsid w:val="00CE0A8D"/>
    <w:rsid w:val="00CE1990"/>
    <w:rsid w:val="00CE1CF6"/>
    <w:rsid w:val="00CE3234"/>
    <w:rsid w:val="00CE343B"/>
    <w:rsid w:val="00CE3993"/>
    <w:rsid w:val="00CE4532"/>
    <w:rsid w:val="00CE4544"/>
    <w:rsid w:val="00CE496F"/>
    <w:rsid w:val="00CE6E1B"/>
    <w:rsid w:val="00CE70C3"/>
    <w:rsid w:val="00CE77BB"/>
    <w:rsid w:val="00CE7ED3"/>
    <w:rsid w:val="00CF0133"/>
    <w:rsid w:val="00CF0A46"/>
    <w:rsid w:val="00CF141F"/>
    <w:rsid w:val="00CF15C9"/>
    <w:rsid w:val="00CF2053"/>
    <w:rsid w:val="00CF2207"/>
    <w:rsid w:val="00CF251A"/>
    <w:rsid w:val="00CF2C40"/>
    <w:rsid w:val="00CF4B57"/>
    <w:rsid w:val="00CF572B"/>
    <w:rsid w:val="00CF66AC"/>
    <w:rsid w:val="00CF7214"/>
    <w:rsid w:val="00CF7C38"/>
    <w:rsid w:val="00D00904"/>
    <w:rsid w:val="00D00E0C"/>
    <w:rsid w:val="00D03ED7"/>
    <w:rsid w:val="00D042E6"/>
    <w:rsid w:val="00D0467E"/>
    <w:rsid w:val="00D05753"/>
    <w:rsid w:val="00D05B3E"/>
    <w:rsid w:val="00D060BC"/>
    <w:rsid w:val="00D14C2C"/>
    <w:rsid w:val="00D15009"/>
    <w:rsid w:val="00D155D6"/>
    <w:rsid w:val="00D165EE"/>
    <w:rsid w:val="00D20595"/>
    <w:rsid w:val="00D2163D"/>
    <w:rsid w:val="00D2214A"/>
    <w:rsid w:val="00D227D1"/>
    <w:rsid w:val="00D2535F"/>
    <w:rsid w:val="00D268BE"/>
    <w:rsid w:val="00D26A09"/>
    <w:rsid w:val="00D27011"/>
    <w:rsid w:val="00D2720F"/>
    <w:rsid w:val="00D2744A"/>
    <w:rsid w:val="00D2766D"/>
    <w:rsid w:val="00D300E2"/>
    <w:rsid w:val="00D305DC"/>
    <w:rsid w:val="00D30916"/>
    <w:rsid w:val="00D30DC7"/>
    <w:rsid w:val="00D32793"/>
    <w:rsid w:val="00D32921"/>
    <w:rsid w:val="00D32EC0"/>
    <w:rsid w:val="00D33956"/>
    <w:rsid w:val="00D34532"/>
    <w:rsid w:val="00D34A01"/>
    <w:rsid w:val="00D36C3A"/>
    <w:rsid w:val="00D36E96"/>
    <w:rsid w:val="00D375DD"/>
    <w:rsid w:val="00D4049A"/>
    <w:rsid w:val="00D40C68"/>
    <w:rsid w:val="00D416A0"/>
    <w:rsid w:val="00D41DC5"/>
    <w:rsid w:val="00D42117"/>
    <w:rsid w:val="00D4251F"/>
    <w:rsid w:val="00D429B0"/>
    <w:rsid w:val="00D42CD0"/>
    <w:rsid w:val="00D43194"/>
    <w:rsid w:val="00D43982"/>
    <w:rsid w:val="00D45956"/>
    <w:rsid w:val="00D459D1"/>
    <w:rsid w:val="00D468D9"/>
    <w:rsid w:val="00D46E50"/>
    <w:rsid w:val="00D476D0"/>
    <w:rsid w:val="00D5082E"/>
    <w:rsid w:val="00D51189"/>
    <w:rsid w:val="00D5172B"/>
    <w:rsid w:val="00D518D0"/>
    <w:rsid w:val="00D5577B"/>
    <w:rsid w:val="00D55EA7"/>
    <w:rsid w:val="00D56522"/>
    <w:rsid w:val="00D56BF1"/>
    <w:rsid w:val="00D57E85"/>
    <w:rsid w:val="00D6016D"/>
    <w:rsid w:val="00D60232"/>
    <w:rsid w:val="00D60A5D"/>
    <w:rsid w:val="00D61A50"/>
    <w:rsid w:val="00D621BF"/>
    <w:rsid w:val="00D639F7"/>
    <w:rsid w:val="00D64664"/>
    <w:rsid w:val="00D647E8"/>
    <w:rsid w:val="00D65C8B"/>
    <w:rsid w:val="00D665E6"/>
    <w:rsid w:val="00D668B8"/>
    <w:rsid w:val="00D66F80"/>
    <w:rsid w:val="00D676B2"/>
    <w:rsid w:val="00D67A52"/>
    <w:rsid w:val="00D70063"/>
    <w:rsid w:val="00D700BB"/>
    <w:rsid w:val="00D71A7B"/>
    <w:rsid w:val="00D7242B"/>
    <w:rsid w:val="00D728AA"/>
    <w:rsid w:val="00D72AEB"/>
    <w:rsid w:val="00D72D04"/>
    <w:rsid w:val="00D73D2E"/>
    <w:rsid w:val="00D74996"/>
    <w:rsid w:val="00D755F9"/>
    <w:rsid w:val="00D75FA4"/>
    <w:rsid w:val="00D77372"/>
    <w:rsid w:val="00D7766F"/>
    <w:rsid w:val="00D778B6"/>
    <w:rsid w:val="00D80BA2"/>
    <w:rsid w:val="00D811EC"/>
    <w:rsid w:val="00D83EE3"/>
    <w:rsid w:val="00D84871"/>
    <w:rsid w:val="00D84E5A"/>
    <w:rsid w:val="00D85A2A"/>
    <w:rsid w:val="00D90100"/>
    <w:rsid w:val="00D90F41"/>
    <w:rsid w:val="00D91796"/>
    <w:rsid w:val="00D9255A"/>
    <w:rsid w:val="00D92779"/>
    <w:rsid w:val="00D92A76"/>
    <w:rsid w:val="00D93046"/>
    <w:rsid w:val="00D931FF"/>
    <w:rsid w:val="00D942C6"/>
    <w:rsid w:val="00D9605C"/>
    <w:rsid w:val="00D9621F"/>
    <w:rsid w:val="00D9696E"/>
    <w:rsid w:val="00D97893"/>
    <w:rsid w:val="00DA023F"/>
    <w:rsid w:val="00DA087A"/>
    <w:rsid w:val="00DA0CF5"/>
    <w:rsid w:val="00DA18B5"/>
    <w:rsid w:val="00DA307E"/>
    <w:rsid w:val="00DA61AF"/>
    <w:rsid w:val="00DA684C"/>
    <w:rsid w:val="00DA7B64"/>
    <w:rsid w:val="00DB1FA2"/>
    <w:rsid w:val="00DB21D8"/>
    <w:rsid w:val="00DB225B"/>
    <w:rsid w:val="00DB3A07"/>
    <w:rsid w:val="00DB41D6"/>
    <w:rsid w:val="00DB426F"/>
    <w:rsid w:val="00DB44F9"/>
    <w:rsid w:val="00DB4B16"/>
    <w:rsid w:val="00DB53D6"/>
    <w:rsid w:val="00DB5FB4"/>
    <w:rsid w:val="00DB60AF"/>
    <w:rsid w:val="00DB684A"/>
    <w:rsid w:val="00DC0192"/>
    <w:rsid w:val="00DC1401"/>
    <w:rsid w:val="00DC25E9"/>
    <w:rsid w:val="00DC2C24"/>
    <w:rsid w:val="00DC3216"/>
    <w:rsid w:val="00DC34EC"/>
    <w:rsid w:val="00DC49E8"/>
    <w:rsid w:val="00DC4D38"/>
    <w:rsid w:val="00DC4E65"/>
    <w:rsid w:val="00DC63BD"/>
    <w:rsid w:val="00DC66DE"/>
    <w:rsid w:val="00DC6FDE"/>
    <w:rsid w:val="00DC79DA"/>
    <w:rsid w:val="00DD076E"/>
    <w:rsid w:val="00DD1677"/>
    <w:rsid w:val="00DD1945"/>
    <w:rsid w:val="00DD1AE5"/>
    <w:rsid w:val="00DD289D"/>
    <w:rsid w:val="00DD2945"/>
    <w:rsid w:val="00DD3F22"/>
    <w:rsid w:val="00DD5A74"/>
    <w:rsid w:val="00DD5AFA"/>
    <w:rsid w:val="00DD63F7"/>
    <w:rsid w:val="00DD6DA7"/>
    <w:rsid w:val="00DD7457"/>
    <w:rsid w:val="00DD7B66"/>
    <w:rsid w:val="00DE026D"/>
    <w:rsid w:val="00DE0BB7"/>
    <w:rsid w:val="00DE18E5"/>
    <w:rsid w:val="00DE1C0B"/>
    <w:rsid w:val="00DE2AD5"/>
    <w:rsid w:val="00DE2DA2"/>
    <w:rsid w:val="00DE48C1"/>
    <w:rsid w:val="00DE49C7"/>
    <w:rsid w:val="00DE5795"/>
    <w:rsid w:val="00DF0092"/>
    <w:rsid w:val="00DF0563"/>
    <w:rsid w:val="00DF0EE9"/>
    <w:rsid w:val="00DF10B5"/>
    <w:rsid w:val="00DF1681"/>
    <w:rsid w:val="00DF18D8"/>
    <w:rsid w:val="00DF1999"/>
    <w:rsid w:val="00DF23C5"/>
    <w:rsid w:val="00DF4104"/>
    <w:rsid w:val="00DF595D"/>
    <w:rsid w:val="00DF5FF4"/>
    <w:rsid w:val="00DF618A"/>
    <w:rsid w:val="00DF6458"/>
    <w:rsid w:val="00DF6975"/>
    <w:rsid w:val="00E003F0"/>
    <w:rsid w:val="00E00927"/>
    <w:rsid w:val="00E00E0C"/>
    <w:rsid w:val="00E0465F"/>
    <w:rsid w:val="00E0478D"/>
    <w:rsid w:val="00E0494B"/>
    <w:rsid w:val="00E0556C"/>
    <w:rsid w:val="00E07B2E"/>
    <w:rsid w:val="00E07C23"/>
    <w:rsid w:val="00E10FEA"/>
    <w:rsid w:val="00E122A5"/>
    <w:rsid w:val="00E1306A"/>
    <w:rsid w:val="00E130E1"/>
    <w:rsid w:val="00E13A1B"/>
    <w:rsid w:val="00E14A1D"/>
    <w:rsid w:val="00E14EF1"/>
    <w:rsid w:val="00E15DC6"/>
    <w:rsid w:val="00E15E33"/>
    <w:rsid w:val="00E173B8"/>
    <w:rsid w:val="00E20855"/>
    <w:rsid w:val="00E20CBA"/>
    <w:rsid w:val="00E24643"/>
    <w:rsid w:val="00E24E3D"/>
    <w:rsid w:val="00E2512A"/>
    <w:rsid w:val="00E25C8E"/>
    <w:rsid w:val="00E2780F"/>
    <w:rsid w:val="00E27EBA"/>
    <w:rsid w:val="00E30EE6"/>
    <w:rsid w:val="00E31877"/>
    <w:rsid w:val="00E32485"/>
    <w:rsid w:val="00E32741"/>
    <w:rsid w:val="00E331A2"/>
    <w:rsid w:val="00E333E0"/>
    <w:rsid w:val="00E33E35"/>
    <w:rsid w:val="00E33FC0"/>
    <w:rsid w:val="00E34806"/>
    <w:rsid w:val="00E34DE2"/>
    <w:rsid w:val="00E357DB"/>
    <w:rsid w:val="00E36906"/>
    <w:rsid w:val="00E403D0"/>
    <w:rsid w:val="00E408FB"/>
    <w:rsid w:val="00E40DDC"/>
    <w:rsid w:val="00E41F28"/>
    <w:rsid w:val="00E4305F"/>
    <w:rsid w:val="00E43950"/>
    <w:rsid w:val="00E44A3E"/>
    <w:rsid w:val="00E450AF"/>
    <w:rsid w:val="00E45410"/>
    <w:rsid w:val="00E4605D"/>
    <w:rsid w:val="00E47CD0"/>
    <w:rsid w:val="00E50BA8"/>
    <w:rsid w:val="00E51294"/>
    <w:rsid w:val="00E515FF"/>
    <w:rsid w:val="00E525E3"/>
    <w:rsid w:val="00E52C54"/>
    <w:rsid w:val="00E540E2"/>
    <w:rsid w:val="00E5487E"/>
    <w:rsid w:val="00E54D79"/>
    <w:rsid w:val="00E557B3"/>
    <w:rsid w:val="00E55D65"/>
    <w:rsid w:val="00E56229"/>
    <w:rsid w:val="00E565F3"/>
    <w:rsid w:val="00E60007"/>
    <w:rsid w:val="00E60A6F"/>
    <w:rsid w:val="00E60CA6"/>
    <w:rsid w:val="00E60CE8"/>
    <w:rsid w:val="00E60DB7"/>
    <w:rsid w:val="00E61099"/>
    <w:rsid w:val="00E622D1"/>
    <w:rsid w:val="00E6234C"/>
    <w:rsid w:val="00E62B21"/>
    <w:rsid w:val="00E63D28"/>
    <w:rsid w:val="00E65622"/>
    <w:rsid w:val="00E66D61"/>
    <w:rsid w:val="00E67D28"/>
    <w:rsid w:val="00E70B38"/>
    <w:rsid w:val="00E70C68"/>
    <w:rsid w:val="00E70D90"/>
    <w:rsid w:val="00E725C0"/>
    <w:rsid w:val="00E72B20"/>
    <w:rsid w:val="00E73257"/>
    <w:rsid w:val="00E738F7"/>
    <w:rsid w:val="00E739BA"/>
    <w:rsid w:val="00E73B4E"/>
    <w:rsid w:val="00E771FB"/>
    <w:rsid w:val="00E77688"/>
    <w:rsid w:val="00E77768"/>
    <w:rsid w:val="00E80878"/>
    <w:rsid w:val="00E81F9E"/>
    <w:rsid w:val="00E82ADB"/>
    <w:rsid w:val="00E840BC"/>
    <w:rsid w:val="00E84F9F"/>
    <w:rsid w:val="00E85A32"/>
    <w:rsid w:val="00E87A56"/>
    <w:rsid w:val="00E9018A"/>
    <w:rsid w:val="00E91F47"/>
    <w:rsid w:val="00E92079"/>
    <w:rsid w:val="00E92443"/>
    <w:rsid w:val="00E9338C"/>
    <w:rsid w:val="00E9414F"/>
    <w:rsid w:val="00E94937"/>
    <w:rsid w:val="00E953BE"/>
    <w:rsid w:val="00E9564B"/>
    <w:rsid w:val="00E96315"/>
    <w:rsid w:val="00E97A91"/>
    <w:rsid w:val="00EA0DEF"/>
    <w:rsid w:val="00EA2CAC"/>
    <w:rsid w:val="00EA3EBB"/>
    <w:rsid w:val="00EA4986"/>
    <w:rsid w:val="00EA4CBA"/>
    <w:rsid w:val="00EA557D"/>
    <w:rsid w:val="00EA5BB0"/>
    <w:rsid w:val="00EA74BD"/>
    <w:rsid w:val="00EA7CC6"/>
    <w:rsid w:val="00EA7E5C"/>
    <w:rsid w:val="00EB1A20"/>
    <w:rsid w:val="00EB5BDC"/>
    <w:rsid w:val="00EB5C78"/>
    <w:rsid w:val="00EB6E10"/>
    <w:rsid w:val="00EB741F"/>
    <w:rsid w:val="00EB75CE"/>
    <w:rsid w:val="00EC0CFF"/>
    <w:rsid w:val="00EC1A38"/>
    <w:rsid w:val="00EC1B2D"/>
    <w:rsid w:val="00EC1B5A"/>
    <w:rsid w:val="00EC227D"/>
    <w:rsid w:val="00EC28BA"/>
    <w:rsid w:val="00EC351E"/>
    <w:rsid w:val="00EC4324"/>
    <w:rsid w:val="00EC52B1"/>
    <w:rsid w:val="00EC5348"/>
    <w:rsid w:val="00EC5575"/>
    <w:rsid w:val="00EC591C"/>
    <w:rsid w:val="00EC5D2C"/>
    <w:rsid w:val="00EC5EE2"/>
    <w:rsid w:val="00EC6389"/>
    <w:rsid w:val="00EC6F89"/>
    <w:rsid w:val="00EC6FD1"/>
    <w:rsid w:val="00ED164A"/>
    <w:rsid w:val="00ED1C71"/>
    <w:rsid w:val="00ED231F"/>
    <w:rsid w:val="00ED324E"/>
    <w:rsid w:val="00ED35E7"/>
    <w:rsid w:val="00ED6474"/>
    <w:rsid w:val="00EE18EB"/>
    <w:rsid w:val="00EE2F29"/>
    <w:rsid w:val="00EE34A6"/>
    <w:rsid w:val="00EE4346"/>
    <w:rsid w:val="00EE457A"/>
    <w:rsid w:val="00EE4BE1"/>
    <w:rsid w:val="00EE5622"/>
    <w:rsid w:val="00EE60DD"/>
    <w:rsid w:val="00EE6356"/>
    <w:rsid w:val="00EE6641"/>
    <w:rsid w:val="00EE66A8"/>
    <w:rsid w:val="00EE68E8"/>
    <w:rsid w:val="00EE6BF2"/>
    <w:rsid w:val="00EE7024"/>
    <w:rsid w:val="00EE756F"/>
    <w:rsid w:val="00EF0099"/>
    <w:rsid w:val="00EF0240"/>
    <w:rsid w:val="00EF07FF"/>
    <w:rsid w:val="00EF0997"/>
    <w:rsid w:val="00EF1613"/>
    <w:rsid w:val="00EF220A"/>
    <w:rsid w:val="00EF30C7"/>
    <w:rsid w:val="00EF321D"/>
    <w:rsid w:val="00EF4205"/>
    <w:rsid w:val="00EF661C"/>
    <w:rsid w:val="00EF7314"/>
    <w:rsid w:val="00EF787C"/>
    <w:rsid w:val="00EF7E05"/>
    <w:rsid w:val="00F005D7"/>
    <w:rsid w:val="00F009EB"/>
    <w:rsid w:val="00F02ACE"/>
    <w:rsid w:val="00F02B82"/>
    <w:rsid w:val="00F033A3"/>
    <w:rsid w:val="00F05EBF"/>
    <w:rsid w:val="00F078A0"/>
    <w:rsid w:val="00F07C43"/>
    <w:rsid w:val="00F11765"/>
    <w:rsid w:val="00F11A0F"/>
    <w:rsid w:val="00F124AE"/>
    <w:rsid w:val="00F126C5"/>
    <w:rsid w:val="00F1364A"/>
    <w:rsid w:val="00F147F6"/>
    <w:rsid w:val="00F14A30"/>
    <w:rsid w:val="00F17491"/>
    <w:rsid w:val="00F175B9"/>
    <w:rsid w:val="00F17636"/>
    <w:rsid w:val="00F22E3A"/>
    <w:rsid w:val="00F23672"/>
    <w:rsid w:val="00F239F6"/>
    <w:rsid w:val="00F23EED"/>
    <w:rsid w:val="00F23FE2"/>
    <w:rsid w:val="00F24F9D"/>
    <w:rsid w:val="00F25823"/>
    <w:rsid w:val="00F26664"/>
    <w:rsid w:val="00F2749F"/>
    <w:rsid w:val="00F31965"/>
    <w:rsid w:val="00F3289A"/>
    <w:rsid w:val="00F34C49"/>
    <w:rsid w:val="00F356A3"/>
    <w:rsid w:val="00F357BF"/>
    <w:rsid w:val="00F35F72"/>
    <w:rsid w:val="00F363D0"/>
    <w:rsid w:val="00F363DF"/>
    <w:rsid w:val="00F36454"/>
    <w:rsid w:val="00F40446"/>
    <w:rsid w:val="00F409EC"/>
    <w:rsid w:val="00F41EED"/>
    <w:rsid w:val="00F44581"/>
    <w:rsid w:val="00F448ED"/>
    <w:rsid w:val="00F47893"/>
    <w:rsid w:val="00F47DA1"/>
    <w:rsid w:val="00F50153"/>
    <w:rsid w:val="00F507C2"/>
    <w:rsid w:val="00F523A5"/>
    <w:rsid w:val="00F52CB3"/>
    <w:rsid w:val="00F5320F"/>
    <w:rsid w:val="00F53983"/>
    <w:rsid w:val="00F53BBA"/>
    <w:rsid w:val="00F579BF"/>
    <w:rsid w:val="00F60AF2"/>
    <w:rsid w:val="00F60C46"/>
    <w:rsid w:val="00F60C75"/>
    <w:rsid w:val="00F6155D"/>
    <w:rsid w:val="00F6177D"/>
    <w:rsid w:val="00F62615"/>
    <w:rsid w:val="00F628C5"/>
    <w:rsid w:val="00F62FB0"/>
    <w:rsid w:val="00F63B14"/>
    <w:rsid w:val="00F63C85"/>
    <w:rsid w:val="00F646BA"/>
    <w:rsid w:val="00F646C5"/>
    <w:rsid w:val="00F64C57"/>
    <w:rsid w:val="00F6672C"/>
    <w:rsid w:val="00F66C75"/>
    <w:rsid w:val="00F66CB4"/>
    <w:rsid w:val="00F67247"/>
    <w:rsid w:val="00F679F4"/>
    <w:rsid w:val="00F70510"/>
    <w:rsid w:val="00F70D13"/>
    <w:rsid w:val="00F71079"/>
    <w:rsid w:val="00F7122D"/>
    <w:rsid w:val="00F71421"/>
    <w:rsid w:val="00F72905"/>
    <w:rsid w:val="00F742E0"/>
    <w:rsid w:val="00F74DDA"/>
    <w:rsid w:val="00F75966"/>
    <w:rsid w:val="00F80250"/>
    <w:rsid w:val="00F802FA"/>
    <w:rsid w:val="00F8074F"/>
    <w:rsid w:val="00F80AAA"/>
    <w:rsid w:val="00F8304A"/>
    <w:rsid w:val="00F83064"/>
    <w:rsid w:val="00F83DCC"/>
    <w:rsid w:val="00F859BD"/>
    <w:rsid w:val="00F86D88"/>
    <w:rsid w:val="00F8704E"/>
    <w:rsid w:val="00F87E06"/>
    <w:rsid w:val="00F93C2F"/>
    <w:rsid w:val="00F93FA4"/>
    <w:rsid w:val="00F9452E"/>
    <w:rsid w:val="00F945A6"/>
    <w:rsid w:val="00F953BB"/>
    <w:rsid w:val="00F9575F"/>
    <w:rsid w:val="00F957B6"/>
    <w:rsid w:val="00F96CA6"/>
    <w:rsid w:val="00F97198"/>
    <w:rsid w:val="00F97AD5"/>
    <w:rsid w:val="00FA0167"/>
    <w:rsid w:val="00FA06CE"/>
    <w:rsid w:val="00FA130E"/>
    <w:rsid w:val="00FA1459"/>
    <w:rsid w:val="00FA1ED8"/>
    <w:rsid w:val="00FA3AF7"/>
    <w:rsid w:val="00FA4134"/>
    <w:rsid w:val="00FA62CF"/>
    <w:rsid w:val="00FA66BE"/>
    <w:rsid w:val="00FA66E9"/>
    <w:rsid w:val="00FA675E"/>
    <w:rsid w:val="00FA6A37"/>
    <w:rsid w:val="00FB063A"/>
    <w:rsid w:val="00FB0F38"/>
    <w:rsid w:val="00FB15A8"/>
    <w:rsid w:val="00FB1D2D"/>
    <w:rsid w:val="00FB2B11"/>
    <w:rsid w:val="00FB44D4"/>
    <w:rsid w:val="00FB5180"/>
    <w:rsid w:val="00FC0684"/>
    <w:rsid w:val="00FC0EF2"/>
    <w:rsid w:val="00FC1818"/>
    <w:rsid w:val="00FC1B8C"/>
    <w:rsid w:val="00FC1B95"/>
    <w:rsid w:val="00FC259F"/>
    <w:rsid w:val="00FC3288"/>
    <w:rsid w:val="00FC32EA"/>
    <w:rsid w:val="00FC3897"/>
    <w:rsid w:val="00FC39DB"/>
    <w:rsid w:val="00FC571D"/>
    <w:rsid w:val="00FC6666"/>
    <w:rsid w:val="00FD0564"/>
    <w:rsid w:val="00FD1080"/>
    <w:rsid w:val="00FD190E"/>
    <w:rsid w:val="00FD317C"/>
    <w:rsid w:val="00FD32F2"/>
    <w:rsid w:val="00FD4411"/>
    <w:rsid w:val="00FD5D5A"/>
    <w:rsid w:val="00FD7386"/>
    <w:rsid w:val="00FD77E9"/>
    <w:rsid w:val="00FE0F18"/>
    <w:rsid w:val="00FE0FB1"/>
    <w:rsid w:val="00FE1443"/>
    <w:rsid w:val="00FE2253"/>
    <w:rsid w:val="00FE431B"/>
    <w:rsid w:val="00FE487C"/>
    <w:rsid w:val="00FE6CF7"/>
    <w:rsid w:val="00FE6D5E"/>
    <w:rsid w:val="00FE7779"/>
    <w:rsid w:val="00FE77C5"/>
    <w:rsid w:val="00FE7D71"/>
    <w:rsid w:val="00FF0710"/>
    <w:rsid w:val="00FF0DBE"/>
    <w:rsid w:val="00FF18CC"/>
    <w:rsid w:val="00FF2589"/>
    <w:rsid w:val="00FF2D00"/>
    <w:rsid w:val="00FF4158"/>
    <w:rsid w:val="00FF4941"/>
    <w:rsid w:val="00FF56C2"/>
    <w:rsid w:val="00FF6648"/>
    <w:rsid w:val="00FF6CEF"/>
    <w:rsid w:val="00FF78F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1DA8CA3"/>
  <w15:chartTrackingRefBased/>
  <w15:docId w15:val="{50955307-29C7-44E8-A3C1-CF1D7AED4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390AE0"/>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EndNoteBibliographyTitle">
    <w:name w:val="EndNote Bibliography Title"/>
    <w:basedOn w:val="Normal"/>
    <w:link w:val="EndNoteBibliographyTitleChar"/>
    <w:rsid w:val="00AE6604"/>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AE6604"/>
    <w:rPr>
      <w:rFonts w:ascii="Times New Roman" w:eastAsia="Times New Roman" w:hAnsi="Times New Roman" w:cs="Times New Roman"/>
      <w:sz w:val="24"/>
      <w:szCs w:val="24"/>
      <w:lang w:eastAsia="en-AU"/>
    </w:rPr>
  </w:style>
  <w:style w:type="character" w:customStyle="1" w:styleId="EndNoteBibliographyTitleChar">
    <w:name w:val="EndNote Bibliography Title Char"/>
    <w:basedOn w:val="NormalWebChar"/>
    <w:link w:val="EndNoteBibliographyTitle"/>
    <w:rsid w:val="00AE6604"/>
    <w:rPr>
      <w:rFonts w:ascii="Calibri" w:eastAsia="Times New Roman" w:hAnsi="Calibri" w:cs="Calibri"/>
      <w:noProof/>
      <w:sz w:val="24"/>
      <w:szCs w:val="24"/>
      <w:lang w:val="en-US" w:eastAsia="en-AU"/>
    </w:rPr>
  </w:style>
  <w:style w:type="paragraph" w:customStyle="1" w:styleId="EndNoteBibliography">
    <w:name w:val="EndNote Bibliography"/>
    <w:basedOn w:val="Normal"/>
    <w:link w:val="EndNoteBibliographyChar"/>
    <w:rsid w:val="00AE6604"/>
    <w:pPr>
      <w:spacing w:line="240" w:lineRule="auto"/>
    </w:pPr>
    <w:rPr>
      <w:rFonts w:ascii="Calibri" w:hAnsi="Calibri" w:cs="Calibri"/>
      <w:noProof/>
      <w:lang w:val="en-US"/>
    </w:rPr>
  </w:style>
  <w:style w:type="character" w:customStyle="1" w:styleId="EndNoteBibliographyChar">
    <w:name w:val="EndNote Bibliography Char"/>
    <w:basedOn w:val="NormalWebChar"/>
    <w:link w:val="EndNoteBibliography"/>
    <w:rsid w:val="00AE6604"/>
    <w:rPr>
      <w:rFonts w:ascii="Calibri" w:eastAsia="Times New Roman" w:hAnsi="Calibri" w:cs="Calibri"/>
      <w:noProof/>
      <w:sz w:val="24"/>
      <w:szCs w:val="24"/>
      <w:lang w:val="en-US" w:eastAsia="en-AU"/>
    </w:rPr>
  </w:style>
  <w:style w:type="table" w:styleId="TableGrid">
    <w:name w:val="Table Grid"/>
    <w:basedOn w:val="TableNormal"/>
    <w:uiPriority w:val="39"/>
    <w:rsid w:val="004118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10EB"/>
    <w:pPr>
      <w:ind w:left="720"/>
      <w:contextualSpacing/>
    </w:pPr>
  </w:style>
  <w:style w:type="paragraph" w:styleId="CommentText">
    <w:name w:val="annotation text"/>
    <w:basedOn w:val="Normal"/>
    <w:link w:val="CommentTextChar"/>
    <w:uiPriority w:val="99"/>
    <w:unhideWhenUsed/>
    <w:rsid w:val="00251CBF"/>
    <w:pPr>
      <w:spacing w:line="240" w:lineRule="auto"/>
    </w:pPr>
    <w:rPr>
      <w:sz w:val="20"/>
      <w:szCs w:val="20"/>
    </w:rPr>
  </w:style>
  <w:style w:type="character" w:customStyle="1" w:styleId="CommentTextChar">
    <w:name w:val="Comment Text Char"/>
    <w:basedOn w:val="DefaultParagraphFont"/>
    <w:link w:val="CommentText"/>
    <w:uiPriority w:val="99"/>
    <w:rsid w:val="00251CBF"/>
    <w:rPr>
      <w:sz w:val="20"/>
      <w:szCs w:val="20"/>
    </w:rPr>
  </w:style>
  <w:style w:type="paragraph" w:styleId="Header">
    <w:name w:val="header"/>
    <w:basedOn w:val="Normal"/>
    <w:link w:val="HeaderChar"/>
    <w:uiPriority w:val="99"/>
    <w:unhideWhenUsed/>
    <w:rsid w:val="000112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121C"/>
  </w:style>
  <w:style w:type="paragraph" w:styleId="Footer">
    <w:name w:val="footer"/>
    <w:basedOn w:val="Normal"/>
    <w:link w:val="FooterChar"/>
    <w:uiPriority w:val="99"/>
    <w:unhideWhenUsed/>
    <w:rsid w:val="000112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121C"/>
  </w:style>
  <w:style w:type="character" w:styleId="Hyperlink">
    <w:name w:val="Hyperlink"/>
    <w:basedOn w:val="DefaultParagraphFont"/>
    <w:uiPriority w:val="99"/>
    <w:unhideWhenUsed/>
    <w:rsid w:val="007C3324"/>
    <w:rPr>
      <w:color w:val="0563C1" w:themeColor="hyperlink"/>
      <w:u w:val="single"/>
    </w:rPr>
  </w:style>
  <w:style w:type="character" w:styleId="LineNumber">
    <w:name w:val="line number"/>
    <w:basedOn w:val="DefaultParagraphFont"/>
    <w:uiPriority w:val="99"/>
    <w:semiHidden/>
    <w:unhideWhenUsed/>
    <w:rsid w:val="005A5ACC"/>
  </w:style>
  <w:style w:type="character" w:styleId="CommentReference">
    <w:name w:val="annotation reference"/>
    <w:basedOn w:val="DefaultParagraphFont"/>
    <w:uiPriority w:val="99"/>
    <w:semiHidden/>
    <w:unhideWhenUsed/>
    <w:rsid w:val="006D498E"/>
    <w:rPr>
      <w:sz w:val="16"/>
      <w:szCs w:val="16"/>
    </w:rPr>
  </w:style>
  <w:style w:type="paragraph" w:styleId="CommentSubject">
    <w:name w:val="annotation subject"/>
    <w:basedOn w:val="CommentText"/>
    <w:next w:val="CommentText"/>
    <w:link w:val="CommentSubjectChar"/>
    <w:uiPriority w:val="99"/>
    <w:semiHidden/>
    <w:unhideWhenUsed/>
    <w:rsid w:val="006D498E"/>
    <w:rPr>
      <w:b/>
      <w:bCs/>
    </w:rPr>
  </w:style>
  <w:style w:type="character" w:customStyle="1" w:styleId="CommentSubjectChar">
    <w:name w:val="Comment Subject Char"/>
    <w:basedOn w:val="CommentTextChar"/>
    <w:link w:val="CommentSubject"/>
    <w:uiPriority w:val="99"/>
    <w:semiHidden/>
    <w:rsid w:val="006D498E"/>
    <w:rPr>
      <w:b/>
      <w:bCs/>
      <w:sz w:val="20"/>
      <w:szCs w:val="20"/>
    </w:rPr>
  </w:style>
  <w:style w:type="paragraph" w:styleId="BalloonText">
    <w:name w:val="Balloon Text"/>
    <w:basedOn w:val="Normal"/>
    <w:link w:val="BalloonTextChar"/>
    <w:uiPriority w:val="99"/>
    <w:semiHidden/>
    <w:unhideWhenUsed/>
    <w:rsid w:val="006D49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498E"/>
    <w:rPr>
      <w:rFonts w:ascii="Segoe UI" w:hAnsi="Segoe UI" w:cs="Segoe UI"/>
      <w:sz w:val="18"/>
      <w:szCs w:val="18"/>
    </w:rPr>
  </w:style>
  <w:style w:type="character" w:customStyle="1" w:styleId="text">
    <w:name w:val="text"/>
    <w:basedOn w:val="DefaultParagraphFont"/>
    <w:rsid w:val="00A347D1"/>
  </w:style>
  <w:style w:type="character" w:customStyle="1" w:styleId="author-ref">
    <w:name w:val="author-ref"/>
    <w:basedOn w:val="DefaultParagraphFont"/>
    <w:rsid w:val="00A347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9565014">
      <w:bodyDiv w:val="1"/>
      <w:marLeft w:val="0"/>
      <w:marRight w:val="0"/>
      <w:marTop w:val="0"/>
      <w:marBottom w:val="0"/>
      <w:divBdr>
        <w:top w:val="none" w:sz="0" w:space="0" w:color="auto"/>
        <w:left w:val="none" w:sz="0" w:space="0" w:color="auto"/>
        <w:bottom w:val="none" w:sz="0" w:space="0" w:color="auto"/>
        <w:right w:val="none" w:sz="0" w:space="0" w:color="auto"/>
      </w:divBdr>
    </w:div>
    <w:div w:id="857619805">
      <w:bodyDiv w:val="1"/>
      <w:marLeft w:val="0"/>
      <w:marRight w:val="0"/>
      <w:marTop w:val="0"/>
      <w:marBottom w:val="0"/>
      <w:divBdr>
        <w:top w:val="none" w:sz="0" w:space="0" w:color="auto"/>
        <w:left w:val="none" w:sz="0" w:space="0" w:color="auto"/>
        <w:bottom w:val="none" w:sz="0" w:space="0" w:color="auto"/>
        <w:right w:val="none" w:sz="0" w:space="0" w:color="auto"/>
      </w:divBdr>
    </w:div>
    <w:div w:id="1791237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hpb.gov.sg/food-beverage/healthier-choice-symb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94D3EA-2535-4388-B8AB-E6DDBFF86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16811</Words>
  <Characters>95825</Characters>
  <Application>Microsoft Office Word</Application>
  <DocSecurity>4</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Qi Lee</dc:creator>
  <cp:keywords/>
  <dc:description/>
  <cp:lastModifiedBy>Karen Drake</cp:lastModifiedBy>
  <cp:revision>2</cp:revision>
  <dcterms:created xsi:type="dcterms:W3CDTF">2021-10-28T08:27:00Z</dcterms:created>
  <dcterms:modified xsi:type="dcterms:W3CDTF">2021-10-28T08:27:00Z</dcterms:modified>
</cp:coreProperties>
</file>